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Default Extension="tif" ContentType="image/tiff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6D54470" w14:textId="77777777" w:rsidR="008F360A" w:rsidRPr="007C5FAC" w:rsidRDefault="008F360A" w:rsidP="008F360A">
      <w:pPr>
        <w:spacing w:line="276" w:lineRule="auto"/>
        <w:jc w:val="center"/>
        <w:rPr>
          <w:b/>
          <w:bCs/>
          <w:sz w:val="28"/>
          <w:szCs w:val="28"/>
          <w:lang w:val="en-US"/>
        </w:rPr>
      </w:pPr>
      <w:bookmarkStart w:id="0" w:name="_Hlk134616876"/>
      <w:bookmarkEnd w:id="0"/>
      <w:r w:rsidRPr="007C5FAC">
        <w:rPr>
          <w:b/>
          <w:bCs/>
          <w:sz w:val="28"/>
          <w:szCs w:val="28"/>
          <w:lang w:val="en-US"/>
        </w:rPr>
        <w:t>Supplementary Information</w:t>
      </w:r>
    </w:p>
    <w:p w14:paraId="4CFD91F5" w14:textId="77777777" w:rsidR="008F360A" w:rsidRDefault="008F360A" w:rsidP="007C5FAC">
      <w:pPr>
        <w:spacing w:line="276" w:lineRule="auto"/>
        <w:jc w:val="center"/>
        <w:rPr>
          <w:b/>
          <w:bCs/>
          <w:sz w:val="28"/>
          <w:szCs w:val="28"/>
          <w:lang w:val="en-US"/>
        </w:rPr>
      </w:pPr>
      <w:bookmarkStart w:id="1" w:name="_GoBack"/>
      <w:bookmarkEnd w:id="1"/>
    </w:p>
    <w:p w14:paraId="35A9B615" w14:textId="5E97BC83" w:rsidR="007C5FAC" w:rsidRDefault="007C5FAC" w:rsidP="008F360A">
      <w:pPr>
        <w:spacing w:line="276" w:lineRule="auto"/>
        <w:rPr>
          <w:b/>
          <w:bCs/>
          <w:sz w:val="28"/>
          <w:szCs w:val="28"/>
          <w:lang w:val="en-US"/>
        </w:rPr>
      </w:pPr>
      <w:r w:rsidRPr="007C5FAC">
        <w:rPr>
          <w:b/>
          <w:bCs/>
          <w:sz w:val="28"/>
          <w:szCs w:val="28"/>
          <w:lang w:val="en-US"/>
        </w:rPr>
        <w:t>Table of c</w:t>
      </w:r>
      <w:r>
        <w:rPr>
          <w:b/>
          <w:bCs/>
          <w:sz w:val="28"/>
          <w:szCs w:val="28"/>
          <w:lang w:val="en-US"/>
        </w:rPr>
        <w:t>ontents</w:t>
      </w:r>
    </w:p>
    <w:p w14:paraId="593F9FEE" w14:textId="77777777" w:rsidR="008F360A" w:rsidRDefault="008F360A" w:rsidP="008F360A">
      <w:pPr>
        <w:spacing w:line="276" w:lineRule="auto"/>
        <w:rPr>
          <w:b/>
          <w:bCs/>
          <w:sz w:val="28"/>
          <w:szCs w:val="28"/>
          <w:lang w:val="en-US"/>
        </w:rPr>
      </w:pPr>
    </w:p>
    <w:p w14:paraId="40B2F3A5" w14:textId="77777777" w:rsidR="00964814" w:rsidRPr="000C687D" w:rsidRDefault="00964814" w:rsidP="00964814">
      <w:pPr>
        <w:spacing w:after="0" w:line="360" w:lineRule="auto"/>
        <w:rPr>
          <w:rFonts w:cstheme="minorHAnsi"/>
          <w:b/>
          <w:bCs/>
          <w:lang w:val="en-GB"/>
        </w:rPr>
      </w:pPr>
      <w:r w:rsidRPr="000C687D">
        <w:rPr>
          <w:rFonts w:cstheme="minorHAnsi"/>
          <w:b/>
          <w:bCs/>
          <w:lang w:val="en-GB"/>
        </w:rPr>
        <w:t>Supplementary Figure 1</w:t>
      </w:r>
      <w:r>
        <w:rPr>
          <w:rFonts w:cstheme="minorHAnsi"/>
          <w:b/>
          <w:bCs/>
          <w:lang w:val="en-GB"/>
        </w:rPr>
        <w:t xml:space="preserve"> </w:t>
      </w:r>
      <w:r w:rsidRPr="00F51926">
        <w:rPr>
          <w:rFonts w:cstheme="minorHAnsi"/>
          <w:lang w:val="en-GB"/>
        </w:rPr>
        <w:t>– Location of the sampling site</w:t>
      </w:r>
      <w:r>
        <w:rPr>
          <w:rFonts w:cstheme="minorHAnsi"/>
          <w:lang w:val="en-GB"/>
        </w:rPr>
        <w:t>…………………………………………………………………….2</w:t>
      </w:r>
    </w:p>
    <w:p w14:paraId="2C39D28A" w14:textId="77777777" w:rsidR="00964814" w:rsidRPr="00F51926" w:rsidRDefault="00964814" w:rsidP="00964814">
      <w:pPr>
        <w:spacing w:after="0" w:line="360" w:lineRule="auto"/>
        <w:rPr>
          <w:rFonts w:cstheme="minorHAnsi"/>
          <w:lang w:val="en-GB"/>
        </w:rPr>
      </w:pPr>
      <w:r w:rsidRPr="000C687D">
        <w:rPr>
          <w:rFonts w:cstheme="minorHAnsi"/>
          <w:b/>
          <w:bCs/>
          <w:lang w:val="en-GB"/>
        </w:rPr>
        <w:t>Supplementary Figure</w:t>
      </w:r>
      <w:r>
        <w:rPr>
          <w:rFonts w:cstheme="minorHAnsi"/>
          <w:b/>
          <w:bCs/>
          <w:lang w:val="en-GB"/>
        </w:rPr>
        <w:t xml:space="preserve"> 2 </w:t>
      </w:r>
      <w:r w:rsidRPr="008935FC">
        <w:rPr>
          <w:rFonts w:cstheme="minorHAnsi"/>
          <w:lang w:val="en-GB"/>
        </w:rPr>
        <w:t>– Pictures of field systems and carrier materials</w:t>
      </w:r>
      <w:r>
        <w:rPr>
          <w:rFonts w:cstheme="minorHAnsi"/>
          <w:lang w:val="en-GB"/>
        </w:rPr>
        <w:t>…………………………..….………….3</w:t>
      </w:r>
    </w:p>
    <w:p w14:paraId="414ECA8E" w14:textId="77777777" w:rsidR="00964814" w:rsidRDefault="00964814" w:rsidP="00964814">
      <w:pPr>
        <w:spacing w:after="0" w:line="360" w:lineRule="auto"/>
        <w:rPr>
          <w:rFonts w:cstheme="minorHAnsi"/>
          <w:lang w:val="en-GB"/>
        </w:rPr>
      </w:pPr>
      <w:r w:rsidRPr="000C687D">
        <w:rPr>
          <w:rFonts w:cstheme="minorHAnsi"/>
          <w:b/>
          <w:bCs/>
          <w:lang w:val="en-GB"/>
        </w:rPr>
        <w:t>Supplementary Figure</w:t>
      </w:r>
      <w:r>
        <w:rPr>
          <w:rFonts w:cstheme="minorHAnsi"/>
          <w:b/>
          <w:bCs/>
          <w:lang w:val="en-GB"/>
        </w:rPr>
        <w:t xml:space="preserve"> 3 </w:t>
      </w:r>
      <w:r w:rsidRPr="008935FC">
        <w:rPr>
          <w:rFonts w:cstheme="minorHAnsi"/>
          <w:lang w:val="en-GB"/>
        </w:rPr>
        <w:t xml:space="preserve">– </w:t>
      </w:r>
      <w:r>
        <w:rPr>
          <w:rFonts w:cstheme="minorHAnsi"/>
          <w:lang w:val="en-GB"/>
        </w:rPr>
        <w:t>GC-FID chromatogram of the Statfjord oil…………………………….…………………..4</w:t>
      </w:r>
    </w:p>
    <w:p w14:paraId="06BD7BF0" w14:textId="77777777" w:rsidR="00964814" w:rsidRPr="00895A9C" w:rsidRDefault="00964814" w:rsidP="00964814">
      <w:pPr>
        <w:spacing w:after="0" w:line="360" w:lineRule="auto"/>
        <w:rPr>
          <w:rFonts w:cstheme="minorHAnsi"/>
          <w:lang w:val="en-GB"/>
        </w:rPr>
      </w:pPr>
      <w:r w:rsidRPr="000C687D">
        <w:rPr>
          <w:rFonts w:cstheme="minorHAnsi"/>
          <w:b/>
          <w:bCs/>
          <w:lang w:val="en-GB"/>
        </w:rPr>
        <w:t>Supplementary Figure</w:t>
      </w:r>
      <w:r>
        <w:rPr>
          <w:rFonts w:cstheme="minorHAnsi"/>
          <w:b/>
          <w:bCs/>
          <w:lang w:val="en-GB"/>
        </w:rPr>
        <w:t xml:space="preserve"> 4</w:t>
      </w:r>
      <w:r>
        <w:rPr>
          <w:rFonts w:cstheme="minorHAnsi"/>
          <w:lang w:val="en-GB"/>
        </w:rPr>
        <w:t xml:space="preserve"> </w:t>
      </w:r>
      <w:r w:rsidRPr="008935FC">
        <w:rPr>
          <w:rFonts w:cstheme="minorHAnsi"/>
          <w:lang w:val="en-GB"/>
        </w:rPr>
        <w:t>– Temperature and light measurements</w:t>
      </w:r>
      <w:r>
        <w:rPr>
          <w:rFonts w:cstheme="minorHAnsi"/>
          <w:lang w:val="en-GB"/>
        </w:rPr>
        <w:t>………………………………….….……..………..4</w:t>
      </w:r>
    </w:p>
    <w:p w14:paraId="2E484B34" w14:textId="77777777" w:rsidR="00964814" w:rsidRDefault="00964814" w:rsidP="00964814">
      <w:pPr>
        <w:spacing w:after="0" w:line="360" w:lineRule="auto"/>
        <w:rPr>
          <w:rFonts w:cstheme="minorHAnsi"/>
          <w:b/>
          <w:bCs/>
          <w:lang w:val="en-GB"/>
        </w:rPr>
      </w:pPr>
      <w:r w:rsidRPr="000C687D">
        <w:rPr>
          <w:rFonts w:cstheme="minorHAnsi"/>
          <w:b/>
          <w:bCs/>
          <w:lang w:val="en-GB"/>
        </w:rPr>
        <w:t>Supplementary Figure</w:t>
      </w:r>
      <w:r>
        <w:rPr>
          <w:rFonts w:cstheme="minorHAnsi"/>
          <w:b/>
          <w:bCs/>
          <w:lang w:val="en-GB"/>
        </w:rPr>
        <w:t xml:space="preserve"> 5 </w:t>
      </w:r>
      <w:r w:rsidRPr="008935FC">
        <w:rPr>
          <w:rFonts w:cstheme="minorHAnsi"/>
          <w:lang w:val="en-GB"/>
        </w:rPr>
        <w:t>–</w:t>
      </w:r>
      <w:r>
        <w:rPr>
          <w:rFonts w:cstheme="minorHAnsi"/>
          <w:lang w:val="en-GB"/>
        </w:rPr>
        <w:t xml:space="preserve"> Depletion of 30ab hopane………………………………………………………………………..5</w:t>
      </w:r>
    </w:p>
    <w:p w14:paraId="2679D964" w14:textId="77777777" w:rsidR="00964814" w:rsidRDefault="00964814" w:rsidP="00964814">
      <w:pPr>
        <w:spacing w:after="0" w:line="360" w:lineRule="auto"/>
        <w:rPr>
          <w:rFonts w:cstheme="minorHAnsi"/>
          <w:b/>
          <w:bCs/>
          <w:lang w:val="en-GB"/>
        </w:rPr>
      </w:pPr>
      <w:r w:rsidRPr="000C687D">
        <w:rPr>
          <w:rFonts w:cstheme="minorHAnsi"/>
          <w:b/>
          <w:bCs/>
          <w:lang w:val="en-GB"/>
        </w:rPr>
        <w:t>Supplementary Figure</w:t>
      </w:r>
      <w:r>
        <w:rPr>
          <w:rFonts w:cstheme="minorHAnsi"/>
          <w:b/>
          <w:bCs/>
          <w:lang w:val="en-GB"/>
        </w:rPr>
        <w:t xml:space="preserve"> 6 </w:t>
      </w:r>
      <w:r>
        <w:rPr>
          <w:rFonts w:cstheme="minorHAnsi"/>
          <w:lang w:val="en-GB"/>
        </w:rPr>
        <w:t>– Ratios between phytane and 30ab hopane…………………………………..…………..5</w:t>
      </w:r>
    </w:p>
    <w:p w14:paraId="2B95A074" w14:textId="77777777" w:rsidR="00964814" w:rsidRDefault="00964814" w:rsidP="00964814">
      <w:pPr>
        <w:spacing w:after="0" w:line="360" w:lineRule="auto"/>
        <w:rPr>
          <w:rFonts w:cstheme="minorHAnsi"/>
          <w:b/>
          <w:bCs/>
          <w:lang w:val="en-GB"/>
        </w:rPr>
      </w:pPr>
      <w:r w:rsidRPr="000C687D">
        <w:rPr>
          <w:rFonts w:cstheme="minorHAnsi"/>
          <w:b/>
          <w:bCs/>
          <w:lang w:val="en-GB"/>
        </w:rPr>
        <w:t>Supplementary Figure</w:t>
      </w:r>
      <w:r>
        <w:rPr>
          <w:rFonts w:cstheme="minorHAnsi"/>
          <w:b/>
          <w:bCs/>
          <w:lang w:val="en-GB"/>
        </w:rPr>
        <w:t xml:space="preserve"> 7 </w:t>
      </w:r>
      <w:r>
        <w:rPr>
          <w:rFonts w:cstheme="minorHAnsi"/>
          <w:lang w:val="en-GB"/>
        </w:rPr>
        <w:t>– Dissolution of PACs from Fluortex adsorbents (laboratory experiment)…….6</w:t>
      </w:r>
    </w:p>
    <w:p w14:paraId="263954CA" w14:textId="77777777" w:rsidR="00964814" w:rsidRDefault="00964814" w:rsidP="00964814">
      <w:pPr>
        <w:spacing w:after="0" w:line="360" w:lineRule="auto"/>
        <w:rPr>
          <w:rFonts w:cstheme="minorHAnsi"/>
          <w:lang w:val="en-GB"/>
        </w:rPr>
      </w:pPr>
      <w:r w:rsidRPr="000C687D">
        <w:rPr>
          <w:rFonts w:cstheme="minorHAnsi"/>
          <w:b/>
          <w:bCs/>
          <w:lang w:val="en-GB"/>
        </w:rPr>
        <w:t>Supplementary Figure</w:t>
      </w:r>
      <w:r>
        <w:rPr>
          <w:rFonts w:cstheme="minorHAnsi"/>
          <w:b/>
          <w:bCs/>
          <w:lang w:val="en-GB"/>
        </w:rPr>
        <w:t xml:space="preserve"> 8 </w:t>
      </w:r>
      <w:r w:rsidRPr="008935FC">
        <w:rPr>
          <w:rFonts w:cstheme="minorHAnsi"/>
          <w:lang w:val="en-GB"/>
        </w:rPr>
        <w:t>– Alpha diversity Fluortex system</w:t>
      </w:r>
      <w:r>
        <w:rPr>
          <w:rFonts w:cstheme="minorHAnsi"/>
          <w:lang w:val="en-GB"/>
        </w:rPr>
        <w:t>……………………………………………….………..……..7</w:t>
      </w:r>
    </w:p>
    <w:p w14:paraId="00768A46" w14:textId="77777777" w:rsidR="00964814" w:rsidRPr="00895A9C" w:rsidRDefault="00964814" w:rsidP="00964814">
      <w:pPr>
        <w:spacing w:after="0" w:line="360" w:lineRule="auto"/>
        <w:rPr>
          <w:rFonts w:cstheme="minorHAnsi"/>
          <w:lang w:val="en-GB"/>
        </w:rPr>
      </w:pPr>
      <w:r w:rsidRPr="000C687D">
        <w:rPr>
          <w:rFonts w:cstheme="minorHAnsi"/>
          <w:b/>
          <w:bCs/>
          <w:lang w:val="en-GB"/>
        </w:rPr>
        <w:t>Supplementary Figure</w:t>
      </w:r>
      <w:r>
        <w:rPr>
          <w:rFonts w:cstheme="minorHAnsi"/>
          <w:b/>
          <w:bCs/>
          <w:lang w:val="en-GB"/>
        </w:rPr>
        <w:t xml:space="preserve"> 9 </w:t>
      </w:r>
      <w:r w:rsidRPr="008935FC">
        <w:rPr>
          <w:rFonts w:cstheme="minorHAnsi"/>
          <w:lang w:val="en-GB"/>
        </w:rPr>
        <w:t>– Alpha diversity clay bead system</w:t>
      </w:r>
      <w:r>
        <w:rPr>
          <w:rFonts w:cstheme="minorHAnsi"/>
          <w:lang w:val="en-GB"/>
        </w:rPr>
        <w:t>……………………………………………….……….…….8</w:t>
      </w:r>
    </w:p>
    <w:p w14:paraId="5EA35E71" w14:textId="77777777" w:rsidR="00964814" w:rsidRPr="00895A9C" w:rsidRDefault="00964814" w:rsidP="00964814">
      <w:pPr>
        <w:spacing w:after="0" w:line="360" w:lineRule="auto"/>
        <w:rPr>
          <w:rFonts w:cstheme="minorHAnsi"/>
          <w:lang w:val="en-GB"/>
        </w:rPr>
      </w:pPr>
      <w:r w:rsidRPr="000C687D">
        <w:rPr>
          <w:rFonts w:cstheme="minorHAnsi"/>
          <w:b/>
          <w:bCs/>
          <w:lang w:val="en-GB"/>
        </w:rPr>
        <w:t>Supplementary Figure</w:t>
      </w:r>
      <w:r>
        <w:rPr>
          <w:rFonts w:cstheme="minorHAnsi"/>
          <w:b/>
          <w:bCs/>
          <w:lang w:val="en-GB"/>
        </w:rPr>
        <w:t xml:space="preserve"> 10 </w:t>
      </w:r>
      <w:r w:rsidRPr="008935FC">
        <w:rPr>
          <w:rFonts w:cstheme="minorHAnsi"/>
          <w:lang w:val="en-GB"/>
        </w:rPr>
        <w:t>– Genus summar</w:t>
      </w:r>
      <w:r>
        <w:rPr>
          <w:rFonts w:cstheme="minorHAnsi"/>
          <w:lang w:val="en-GB"/>
        </w:rPr>
        <w:t>ies</w:t>
      </w:r>
      <w:r w:rsidRPr="008935FC">
        <w:rPr>
          <w:rFonts w:cstheme="minorHAnsi"/>
          <w:lang w:val="en-GB"/>
        </w:rPr>
        <w:t xml:space="preserve"> </w:t>
      </w:r>
      <w:r w:rsidRPr="008935FC">
        <w:rPr>
          <w:rFonts w:cstheme="minorHAnsi"/>
          <w:i/>
          <w:iCs/>
          <w:lang w:val="en-GB"/>
        </w:rPr>
        <w:t>Oceanospirillales</w:t>
      </w:r>
      <w:r w:rsidRPr="008935FC">
        <w:rPr>
          <w:rFonts w:cstheme="minorHAnsi"/>
          <w:lang w:val="en-GB"/>
        </w:rPr>
        <w:t xml:space="preserve"> Fluortex </w:t>
      </w:r>
      <w:r>
        <w:rPr>
          <w:rFonts w:cstheme="minorHAnsi"/>
          <w:lang w:val="en-GB"/>
        </w:rPr>
        <w:t xml:space="preserve">&amp; clay bead </w:t>
      </w:r>
      <w:r w:rsidRPr="008935FC">
        <w:rPr>
          <w:rFonts w:cstheme="minorHAnsi"/>
          <w:lang w:val="en-GB"/>
        </w:rPr>
        <w:t>system</w:t>
      </w:r>
      <w:r>
        <w:rPr>
          <w:rFonts w:cstheme="minorHAnsi"/>
          <w:lang w:val="en-GB"/>
        </w:rPr>
        <w:t>s..………..9</w:t>
      </w:r>
    </w:p>
    <w:p w14:paraId="3C6B0C0A" w14:textId="77777777" w:rsidR="00964814" w:rsidRPr="00895A9C" w:rsidRDefault="00964814" w:rsidP="00964814">
      <w:pPr>
        <w:spacing w:after="0" w:line="360" w:lineRule="auto"/>
        <w:rPr>
          <w:rFonts w:cstheme="minorHAnsi"/>
          <w:lang w:val="en-GB"/>
        </w:rPr>
      </w:pPr>
      <w:r w:rsidRPr="000C687D">
        <w:rPr>
          <w:rFonts w:cstheme="minorHAnsi"/>
          <w:b/>
          <w:bCs/>
          <w:lang w:val="en-GB"/>
        </w:rPr>
        <w:t>Supplementary Figure</w:t>
      </w:r>
      <w:r>
        <w:rPr>
          <w:rFonts w:cstheme="minorHAnsi"/>
          <w:b/>
          <w:bCs/>
          <w:lang w:val="en-GB"/>
        </w:rPr>
        <w:t xml:space="preserve"> 11 </w:t>
      </w:r>
      <w:r>
        <w:rPr>
          <w:rFonts w:cstheme="minorHAnsi"/>
          <w:lang w:val="en-GB"/>
        </w:rPr>
        <w:t>–</w:t>
      </w:r>
      <w:r w:rsidRPr="008935FC">
        <w:rPr>
          <w:rFonts w:cstheme="minorHAnsi"/>
          <w:lang w:val="en-GB"/>
        </w:rPr>
        <w:t xml:space="preserve"> Genus summar</w:t>
      </w:r>
      <w:r>
        <w:rPr>
          <w:rFonts w:cstheme="minorHAnsi"/>
          <w:lang w:val="en-GB"/>
        </w:rPr>
        <w:t>ies</w:t>
      </w:r>
      <w:r w:rsidRPr="008935FC">
        <w:rPr>
          <w:rFonts w:cstheme="minorHAnsi"/>
          <w:lang w:val="en-GB"/>
        </w:rPr>
        <w:t xml:space="preserve"> </w:t>
      </w:r>
      <w:r w:rsidRPr="008935FC">
        <w:rPr>
          <w:rFonts w:cstheme="minorHAnsi"/>
          <w:i/>
          <w:iCs/>
          <w:lang w:val="en-GB"/>
        </w:rPr>
        <w:t>Rhodobacterales</w:t>
      </w:r>
      <w:r w:rsidRPr="008935FC">
        <w:rPr>
          <w:rFonts w:cstheme="minorHAnsi"/>
          <w:lang w:val="en-GB"/>
        </w:rPr>
        <w:t xml:space="preserve"> Fluortex </w:t>
      </w:r>
      <w:r>
        <w:rPr>
          <w:rFonts w:cstheme="minorHAnsi"/>
          <w:lang w:val="en-GB"/>
        </w:rPr>
        <w:t xml:space="preserve">&amp; clay bead </w:t>
      </w:r>
      <w:r w:rsidRPr="008935FC">
        <w:rPr>
          <w:rFonts w:cstheme="minorHAnsi"/>
          <w:lang w:val="en-GB"/>
        </w:rPr>
        <w:t>system</w:t>
      </w:r>
      <w:r>
        <w:rPr>
          <w:rFonts w:cstheme="minorHAnsi"/>
          <w:lang w:val="en-GB"/>
        </w:rPr>
        <w:t>s…..…...10</w:t>
      </w:r>
    </w:p>
    <w:p w14:paraId="71B9ABA7" w14:textId="77777777" w:rsidR="00964814" w:rsidRPr="00895A9C" w:rsidRDefault="00964814" w:rsidP="00964814">
      <w:pPr>
        <w:spacing w:after="0" w:line="360" w:lineRule="auto"/>
        <w:rPr>
          <w:rFonts w:cstheme="minorHAnsi"/>
          <w:lang w:val="en-GB"/>
        </w:rPr>
      </w:pPr>
      <w:r w:rsidRPr="000C687D">
        <w:rPr>
          <w:rFonts w:cstheme="minorHAnsi"/>
          <w:b/>
          <w:bCs/>
          <w:lang w:val="en-GB"/>
        </w:rPr>
        <w:t>Supplementary Figure</w:t>
      </w:r>
      <w:r>
        <w:rPr>
          <w:rFonts w:cstheme="minorHAnsi"/>
          <w:b/>
          <w:bCs/>
          <w:lang w:val="en-GB"/>
        </w:rPr>
        <w:t xml:space="preserve"> 12 </w:t>
      </w:r>
      <w:r>
        <w:rPr>
          <w:rFonts w:cstheme="minorHAnsi"/>
          <w:lang w:val="en-GB"/>
        </w:rPr>
        <w:t>–</w:t>
      </w:r>
      <w:r w:rsidRPr="008935FC">
        <w:rPr>
          <w:rFonts w:cstheme="minorHAnsi"/>
          <w:lang w:val="en-GB"/>
        </w:rPr>
        <w:t xml:space="preserve"> Genus summar</w:t>
      </w:r>
      <w:r>
        <w:rPr>
          <w:rFonts w:cstheme="minorHAnsi"/>
          <w:lang w:val="en-GB"/>
        </w:rPr>
        <w:t>ies</w:t>
      </w:r>
      <w:r w:rsidRPr="008935FC">
        <w:rPr>
          <w:rFonts w:cstheme="minorHAnsi"/>
          <w:lang w:val="en-GB"/>
        </w:rPr>
        <w:t xml:space="preserve"> </w:t>
      </w:r>
      <w:r w:rsidRPr="008935FC">
        <w:rPr>
          <w:rFonts w:cstheme="minorHAnsi"/>
          <w:i/>
          <w:iCs/>
          <w:lang w:val="en-GB"/>
        </w:rPr>
        <w:t>Alteromonadales</w:t>
      </w:r>
      <w:r w:rsidRPr="008935FC">
        <w:rPr>
          <w:rFonts w:cstheme="minorHAnsi"/>
          <w:lang w:val="en-GB"/>
        </w:rPr>
        <w:t xml:space="preserve"> Fluortex </w:t>
      </w:r>
      <w:r>
        <w:rPr>
          <w:rFonts w:cstheme="minorHAnsi"/>
          <w:lang w:val="en-GB"/>
        </w:rPr>
        <w:t xml:space="preserve">&amp; clay bead </w:t>
      </w:r>
      <w:r w:rsidRPr="008935FC">
        <w:rPr>
          <w:rFonts w:cstheme="minorHAnsi"/>
          <w:lang w:val="en-GB"/>
        </w:rPr>
        <w:t>system</w:t>
      </w:r>
      <w:r>
        <w:rPr>
          <w:rFonts w:cstheme="minorHAnsi"/>
          <w:lang w:val="en-GB"/>
        </w:rPr>
        <w:t>s..……..11</w:t>
      </w:r>
    </w:p>
    <w:p w14:paraId="7AFB2591" w14:textId="77777777" w:rsidR="00964814" w:rsidRDefault="00964814" w:rsidP="00964814">
      <w:pPr>
        <w:spacing w:after="0" w:line="360" w:lineRule="auto"/>
        <w:rPr>
          <w:rFonts w:cstheme="minorHAnsi"/>
          <w:b/>
          <w:bCs/>
          <w:lang w:val="en-GB"/>
        </w:rPr>
      </w:pPr>
      <w:r w:rsidRPr="000C687D">
        <w:rPr>
          <w:rFonts w:cstheme="minorHAnsi"/>
          <w:b/>
          <w:bCs/>
          <w:lang w:val="en-GB"/>
        </w:rPr>
        <w:t xml:space="preserve">Supplementary </w:t>
      </w:r>
      <w:r>
        <w:rPr>
          <w:rFonts w:cstheme="minorHAnsi"/>
          <w:b/>
          <w:bCs/>
          <w:lang w:val="en-GB"/>
        </w:rPr>
        <w:t xml:space="preserve">table 1 </w:t>
      </w:r>
      <w:r w:rsidRPr="00827707">
        <w:rPr>
          <w:rFonts w:cstheme="minorHAnsi"/>
          <w:lang w:val="en-GB"/>
        </w:rPr>
        <w:t>– List of semi-volatile compounds analysed with the GC-MS</w:t>
      </w:r>
      <w:r>
        <w:rPr>
          <w:rFonts w:cstheme="minorHAnsi"/>
          <w:lang w:val="en-GB"/>
        </w:rPr>
        <w:t>………….……..…….12</w:t>
      </w:r>
    </w:p>
    <w:p w14:paraId="0FDD2E47" w14:textId="77777777" w:rsidR="00964814" w:rsidRDefault="00964814" w:rsidP="00964814">
      <w:pPr>
        <w:spacing w:after="0" w:line="360" w:lineRule="auto"/>
        <w:rPr>
          <w:rFonts w:cstheme="minorHAnsi"/>
          <w:b/>
          <w:bCs/>
          <w:lang w:val="en-GB"/>
        </w:rPr>
      </w:pPr>
      <w:r w:rsidRPr="000C687D">
        <w:rPr>
          <w:rFonts w:cstheme="minorHAnsi"/>
          <w:b/>
          <w:bCs/>
          <w:lang w:val="en-GB"/>
        </w:rPr>
        <w:t xml:space="preserve">Supplementary </w:t>
      </w:r>
      <w:r>
        <w:rPr>
          <w:rFonts w:cstheme="minorHAnsi"/>
          <w:b/>
          <w:bCs/>
          <w:lang w:val="en-GB"/>
        </w:rPr>
        <w:t xml:space="preserve">table 2A </w:t>
      </w:r>
      <w:r w:rsidRPr="00827707">
        <w:rPr>
          <w:rFonts w:cstheme="minorHAnsi"/>
          <w:lang w:val="en-GB"/>
        </w:rPr>
        <w:t>– DNA quantification clay bead system</w:t>
      </w:r>
      <w:r>
        <w:rPr>
          <w:rFonts w:cstheme="minorHAnsi"/>
          <w:lang w:val="en-GB"/>
        </w:rPr>
        <w:t>……………………………..………………..…….13</w:t>
      </w:r>
    </w:p>
    <w:p w14:paraId="33452459" w14:textId="58F06AEA" w:rsidR="00964814" w:rsidRDefault="00964814" w:rsidP="00964814">
      <w:pPr>
        <w:spacing w:after="0" w:line="360" w:lineRule="auto"/>
        <w:rPr>
          <w:rFonts w:cstheme="minorHAnsi"/>
          <w:b/>
          <w:bCs/>
          <w:lang w:val="en-GB"/>
        </w:rPr>
      </w:pPr>
      <w:r w:rsidRPr="000C687D">
        <w:rPr>
          <w:rFonts w:cstheme="minorHAnsi"/>
          <w:b/>
          <w:bCs/>
          <w:lang w:val="en-GB"/>
        </w:rPr>
        <w:t xml:space="preserve">Supplementary </w:t>
      </w:r>
      <w:r>
        <w:rPr>
          <w:rFonts w:cstheme="minorHAnsi"/>
          <w:b/>
          <w:bCs/>
          <w:lang w:val="en-GB"/>
        </w:rPr>
        <w:t xml:space="preserve">table 2B </w:t>
      </w:r>
      <w:r w:rsidRPr="00827707">
        <w:rPr>
          <w:rFonts w:cstheme="minorHAnsi"/>
          <w:lang w:val="en-GB"/>
        </w:rPr>
        <w:t xml:space="preserve">– DNA quantification </w:t>
      </w:r>
      <w:r>
        <w:rPr>
          <w:rFonts w:cstheme="minorHAnsi"/>
          <w:lang w:val="en-GB"/>
        </w:rPr>
        <w:t>Fluortex</w:t>
      </w:r>
      <w:r w:rsidRPr="00827707">
        <w:rPr>
          <w:rFonts w:cstheme="minorHAnsi"/>
          <w:lang w:val="en-GB"/>
        </w:rPr>
        <w:t xml:space="preserve"> system</w:t>
      </w:r>
      <w:r>
        <w:rPr>
          <w:rFonts w:cstheme="minorHAnsi"/>
          <w:lang w:val="en-GB"/>
        </w:rPr>
        <w:t>………………………………….……………..…….14</w:t>
      </w:r>
    </w:p>
    <w:p w14:paraId="7E9039E7" w14:textId="77777777" w:rsidR="00964814" w:rsidRDefault="00964814" w:rsidP="00964814">
      <w:pPr>
        <w:spacing w:after="0" w:line="360" w:lineRule="auto"/>
        <w:rPr>
          <w:rFonts w:cstheme="minorHAnsi"/>
          <w:b/>
          <w:bCs/>
          <w:lang w:val="en-GB"/>
        </w:rPr>
      </w:pPr>
      <w:r w:rsidRPr="000C687D">
        <w:rPr>
          <w:rFonts w:cstheme="minorHAnsi"/>
          <w:b/>
          <w:bCs/>
          <w:lang w:val="en-GB"/>
        </w:rPr>
        <w:t xml:space="preserve">Supplementary </w:t>
      </w:r>
      <w:r>
        <w:rPr>
          <w:rFonts w:cstheme="minorHAnsi"/>
          <w:b/>
          <w:bCs/>
          <w:lang w:val="en-GB"/>
        </w:rPr>
        <w:t xml:space="preserve">table 3 </w:t>
      </w:r>
      <w:r w:rsidRPr="00827707">
        <w:rPr>
          <w:rFonts w:cstheme="minorHAnsi"/>
          <w:lang w:val="en-GB"/>
        </w:rPr>
        <w:t>– PCR master mix and PCR protocol for library preparation</w:t>
      </w:r>
      <w:r>
        <w:rPr>
          <w:rFonts w:cstheme="minorHAnsi"/>
          <w:lang w:val="en-GB"/>
        </w:rPr>
        <w:t>………………..….……16</w:t>
      </w:r>
    </w:p>
    <w:p w14:paraId="7E0A4F5F" w14:textId="77777777" w:rsidR="00964814" w:rsidRDefault="00964814" w:rsidP="00964814">
      <w:pPr>
        <w:spacing w:after="0" w:line="360" w:lineRule="auto"/>
        <w:rPr>
          <w:rFonts w:cstheme="minorHAnsi"/>
          <w:b/>
          <w:bCs/>
          <w:lang w:val="en-GB"/>
        </w:rPr>
      </w:pPr>
      <w:r w:rsidRPr="000C687D">
        <w:rPr>
          <w:rFonts w:cstheme="minorHAnsi"/>
          <w:b/>
          <w:bCs/>
          <w:lang w:val="en-GB"/>
        </w:rPr>
        <w:t xml:space="preserve">Supplementary </w:t>
      </w:r>
      <w:r>
        <w:rPr>
          <w:rFonts w:cstheme="minorHAnsi"/>
          <w:b/>
          <w:bCs/>
          <w:lang w:val="en-GB"/>
        </w:rPr>
        <w:t xml:space="preserve">table 4 </w:t>
      </w:r>
      <w:r w:rsidRPr="00827707">
        <w:rPr>
          <w:rFonts w:cstheme="minorHAnsi"/>
          <w:lang w:val="en-GB"/>
        </w:rPr>
        <w:t>– PCR master mix and PCR protocol for indexing PCR</w:t>
      </w:r>
      <w:r>
        <w:rPr>
          <w:rFonts w:cstheme="minorHAnsi"/>
          <w:lang w:val="en-GB"/>
        </w:rPr>
        <w:t>………………………..….…….17</w:t>
      </w:r>
    </w:p>
    <w:p w14:paraId="6C93E479" w14:textId="77777777" w:rsidR="00964814" w:rsidRDefault="00964814" w:rsidP="00964814">
      <w:pPr>
        <w:spacing w:after="0" w:line="360" w:lineRule="auto"/>
        <w:rPr>
          <w:rFonts w:cstheme="minorHAnsi"/>
          <w:b/>
          <w:bCs/>
          <w:lang w:val="en-GB"/>
        </w:rPr>
      </w:pPr>
      <w:r w:rsidRPr="000C687D">
        <w:rPr>
          <w:rFonts w:cstheme="minorHAnsi"/>
          <w:b/>
          <w:bCs/>
          <w:lang w:val="en-GB"/>
        </w:rPr>
        <w:t xml:space="preserve">Supplementary </w:t>
      </w:r>
      <w:r>
        <w:rPr>
          <w:rFonts w:cstheme="minorHAnsi"/>
          <w:b/>
          <w:bCs/>
          <w:lang w:val="en-GB"/>
        </w:rPr>
        <w:t xml:space="preserve">table 5 </w:t>
      </w:r>
      <w:r w:rsidRPr="00827707">
        <w:rPr>
          <w:rFonts w:cstheme="minorHAnsi"/>
          <w:lang w:val="en-GB"/>
        </w:rPr>
        <w:t>– TEM quantity proportions</w:t>
      </w:r>
      <w:r>
        <w:rPr>
          <w:rFonts w:cstheme="minorHAnsi"/>
          <w:lang w:val="en-GB"/>
        </w:rPr>
        <w:t xml:space="preserve"> ……………………………………………………..…………………18</w:t>
      </w:r>
    </w:p>
    <w:p w14:paraId="00B0E4A1" w14:textId="77777777" w:rsidR="00964814" w:rsidRDefault="00964814" w:rsidP="00964814">
      <w:pPr>
        <w:spacing w:after="0" w:line="360" w:lineRule="auto"/>
        <w:rPr>
          <w:rFonts w:cstheme="minorHAnsi"/>
          <w:lang w:val="en-GB"/>
        </w:rPr>
      </w:pPr>
      <w:r w:rsidRPr="000C687D">
        <w:rPr>
          <w:rFonts w:cstheme="minorHAnsi"/>
          <w:b/>
          <w:bCs/>
          <w:lang w:val="en-GB"/>
        </w:rPr>
        <w:t xml:space="preserve">Supplementary </w:t>
      </w:r>
      <w:r>
        <w:rPr>
          <w:rFonts w:cstheme="minorHAnsi"/>
          <w:b/>
          <w:bCs/>
          <w:lang w:val="en-GB"/>
        </w:rPr>
        <w:t xml:space="preserve">table 6A </w:t>
      </w:r>
      <w:r w:rsidRPr="007A76C6">
        <w:rPr>
          <w:rFonts w:cstheme="minorHAnsi"/>
          <w:lang w:val="en-GB"/>
        </w:rPr>
        <w:t>–</w:t>
      </w:r>
      <w:r>
        <w:rPr>
          <w:rFonts w:cstheme="minorHAnsi"/>
          <w:lang w:val="en-GB"/>
        </w:rPr>
        <w:t xml:space="preserve"> Amounts of target analytes for the uncovered Fluortex adsorbents……….19</w:t>
      </w:r>
    </w:p>
    <w:p w14:paraId="1D3FB2E8" w14:textId="77777777" w:rsidR="00964814" w:rsidRDefault="00964814" w:rsidP="00964814">
      <w:pPr>
        <w:spacing w:after="0" w:line="360" w:lineRule="auto"/>
        <w:rPr>
          <w:rFonts w:cstheme="minorHAnsi"/>
          <w:lang w:val="en-GB"/>
        </w:rPr>
      </w:pPr>
      <w:r w:rsidRPr="000C687D">
        <w:rPr>
          <w:rFonts w:cstheme="minorHAnsi"/>
          <w:b/>
          <w:bCs/>
          <w:lang w:val="en-GB"/>
        </w:rPr>
        <w:t xml:space="preserve">Supplementary </w:t>
      </w:r>
      <w:r>
        <w:rPr>
          <w:rFonts w:cstheme="minorHAnsi"/>
          <w:b/>
          <w:bCs/>
          <w:lang w:val="en-GB"/>
        </w:rPr>
        <w:t xml:space="preserve">table 6B </w:t>
      </w:r>
      <w:r w:rsidRPr="007A76C6">
        <w:rPr>
          <w:rFonts w:cstheme="minorHAnsi"/>
          <w:lang w:val="en-GB"/>
        </w:rPr>
        <w:t>–</w:t>
      </w:r>
      <w:r>
        <w:rPr>
          <w:rFonts w:cstheme="minorHAnsi"/>
          <w:lang w:val="en-GB"/>
        </w:rPr>
        <w:t xml:space="preserve"> Amounts of target analytes for the covered Fluortex adsorbents…………...20</w:t>
      </w:r>
    </w:p>
    <w:p w14:paraId="2FBF2D86" w14:textId="77777777" w:rsidR="00964814" w:rsidRDefault="00964814" w:rsidP="00964814">
      <w:pPr>
        <w:spacing w:after="0" w:line="360" w:lineRule="auto"/>
        <w:rPr>
          <w:rFonts w:cstheme="minorHAnsi"/>
          <w:lang w:val="en-GB"/>
        </w:rPr>
      </w:pPr>
      <w:r w:rsidRPr="000C687D">
        <w:rPr>
          <w:rFonts w:cstheme="minorHAnsi"/>
          <w:b/>
          <w:bCs/>
          <w:lang w:val="en-GB"/>
        </w:rPr>
        <w:t xml:space="preserve">Supplementary </w:t>
      </w:r>
      <w:r>
        <w:rPr>
          <w:rFonts w:cstheme="minorHAnsi"/>
          <w:b/>
          <w:bCs/>
          <w:lang w:val="en-GB"/>
        </w:rPr>
        <w:t xml:space="preserve">table 6C </w:t>
      </w:r>
      <w:r w:rsidRPr="007A76C6">
        <w:rPr>
          <w:rFonts w:cstheme="minorHAnsi"/>
          <w:lang w:val="en-GB"/>
        </w:rPr>
        <w:t>–</w:t>
      </w:r>
      <w:r>
        <w:rPr>
          <w:rFonts w:cstheme="minorHAnsi"/>
          <w:lang w:val="en-GB"/>
        </w:rPr>
        <w:t xml:space="preserve"> Amounts of target analytes for the clay beads……………………………….……….21</w:t>
      </w:r>
    </w:p>
    <w:p w14:paraId="54423858" w14:textId="77777777" w:rsidR="00964814" w:rsidRDefault="00964814" w:rsidP="00964814">
      <w:pPr>
        <w:spacing w:after="0" w:line="360" w:lineRule="auto"/>
        <w:rPr>
          <w:rFonts w:cstheme="minorHAnsi"/>
          <w:lang w:val="en-GB"/>
        </w:rPr>
      </w:pPr>
      <w:r w:rsidRPr="000C687D">
        <w:rPr>
          <w:rFonts w:cstheme="minorHAnsi"/>
          <w:b/>
          <w:bCs/>
          <w:lang w:val="en-GB"/>
        </w:rPr>
        <w:t xml:space="preserve">Supplementary </w:t>
      </w:r>
      <w:r>
        <w:rPr>
          <w:rFonts w:cstheme="minorHAnsi"/>
          <w:b/>
          <w:bCs/>
          <w:lang w:val="en-GB"/>
        </w:rPr>
        <w:t xml:space="preserve">table 7A </w:t>
      </w:r>
      <w:r w:rsidRPr="007A76C6">
        <w:rPr>
          <w:rFonts w:cstheme="minorHAnsi"/>
          <w:lang w:val="en-GB"/>
        </w:rPr>
        <w:t>–</w:t>
      </w:r>
      <w:r>
        <w:rPr>
          <w:rFonts w:cstheme="minorHAnsi"/>
          <w:lang w:val="en-GB"/>
        </w:rPr>
        <w:t xml:space="preserve"> Non-linear regression analysis for the uncovered Fluortex adsorbents…..22</w:t>
      </w:r>
    </w:p>
    <w:p w14:paraId="0B78752E" w14:textId="77777777" w:rsidR="00964814" w:rsidRDefault="00964814" w:rsidP="00964814">
      <w:pPr>
        <w:spacing w:after="0" w:line="360" w:lineRule="auto"/>
        <w:rPr>
          <w:rFonts w:cstheme="minorHAnsi"/>
          <w:lang w:val="en-GB"/>
        </w:rPr>
      </w:pPr>
      <w:r w:rsidRPr="000C687D">
        <w:rPr>
          <w:rFonts w:cstheme="minorHAnsi"/>
          <w:b/>
          <w:bCs/>
          <w:lang w:val="en-GB"/>
        </w:rPr>
        <w:t xml:space="preserve">Supplementary </w:t>
      </w:r>
      <w:r>
        <w:rPr>
          <w:rFonts w:cstheme="minorHAnsi"/>
          <w:b/>
          <w:bCs/>
          <w:lang w:val="en-GB"/>
        </w:rPr>
        <w:t xml:space="preserve">table 7B </w:t>
      </w:r>
      <w:r w:rsidRPr="007A76C6">
        <w:rPr>
          <w:rFonts w:cstheme="minorHAnsi"/>
          <w:lang w:val="en-GB"/>
        </w:rPr>
        <w:t>–</w:t>
      </w:r>
      <w:r>
        <w:rPr>
          <w:rFonts w:cstheme="minorHAnsi"/>
          <w:lang w:val="en-GB"/>
        </w:rPr>
        <w:t xml:space="preserve"> Non-linear regression analysis for the covered Fluortex adsorbents……....23</w:t>
      </w:r>
    </w:p>
    <w:p w14:paraId="27342268" w14:textId="77777777" w:rsidR="00964814" w:rsidRDefault="00964814" w:rsidP="00964814">
      <w:pPr>
        <w:spacing w:after="0" w:line="360" w:lineRule="auto"/>
        <w:rPr>
          <w:rFonts w:cstheme="minorHAnsi"/>
          <w:lang w:val="en-GB"/>
        </w:rPr>
      </w:pPr>
      <w:r w:rsidRPr="000C687D">
        <w:rPr>
          <w:rFonts w:cstheme="minorHAnsi"/>
          <w:b/>
          <w:bCs/>
          <w:lang w:val="en-GB"/>
        </w:rPr>
        <w:t xml:space="preserve">Supplementary </w:t>
      </w:r>
      <w:r>
        <w:rPr>
          <w:rFonts w:cstheme="minorHAnsi"/>
          <w:b/>
          <w:bCs/>
          <w:lang w:val="en-GB"/>
        </w:rPr>
        <w:t xml:space="preserve">table 7C </w:t>
      </w:r>
      <w:r w:rsidRPr="007A76C6">
        <w:rPr>
          <w:rFonts w:cstheme="minorHAnsi"/>
          <w:lang w:val="en-GB"/>
        </w:rPr>
        <w:t>–</w:t>
      </w:r>
      <w:r>
        <w:rPr>
          <w:rFonts w:cstheme="minorHAnsi"/>
          <w:lang w:val="en-GB"/>
        </w:rPr>
        <w:t xml:space="preserve"> Non-linear regression analysis for the clay beads…………………….…….……….24</w:t>
      </w:r>
    </w:p>
    <w:p w14:paraId="4C511762" w14:textId="5A610F8E" w:rsidR="001E24C7" w:rsidRDefault="001E24C7" w:rsidP="00964814">
      <w:pPr>
        <w:spacing w:after="0" w:line="360" w:lineRule="auto"/>
        <w:rPr>
          <w:rFonts w:cstheme="minorHAnsi"/>
          <w:b/>
          <w:bCs/>
          <w:lang w:val="en-GB"/>
        </w:rPr>
      </w:pPr>
      <w:r w:rsidRPr="007A76C6">
        <w:rPr>
          <w:rFonts w:cstheme="minorHAnsi"/>
          <w:b/>
          <w:bCs/>
          <w:lang w:val="en-GB"/>
        </w:rPr>
        <w:t xml:space="preserve">Supplementary table </w:t>
      </w:r>
      <w:r>
        <w:rPr>
          <w:rFonts w:cstheme="minorHAnsi"/>
          <w:b/>
          <w:bCs/>
          <w:lang w:val="en-GB"/>
        </w:rPr>
        <w:t>8</w:t>
      </w:r>
      <w:r w:rsidRPr="007A76C6">
        <w:rPr>
          <w:rFonts w:cstheme="minorHAnsi"/>
          <w:b/>
          <w:bCs/>
          <w:lang w:val="en-GB"/>
        </w:rPr>
        <w:t xml:space="preserve"> </w:t>
      </w:r>
      <w:r w:rsidRPr="007A76C6">
        <w:rPr>
          <w:rFonts w:cstheme="minorHAnsi"/>
          <w:lang w:val="en-GB"/>
        </w:rPr>
        <w:t>–</w:t>
      </w:r>
      <w:r w:rsidR="007F4159">
        <w:rPr>
          <w:rFonts w:cstheme="minorHAnsi"/>
          <w:lang w:val="en-GB"/>
        </w:rPr>
        <w:t xml:space="preserve"> Comparison of half-lives with literature……………………………………………………25</w:t>
      </w:r>
    </w:p>
    <w:p w14:paraId="1618A835" w14:textId="7B680129" w:rsidR="00964814" w:rsidRDefault="00964814" w:rsidP="00964814">
      <w:pPr>
        <w:spacing w:after="0" w:line="360" w:lineRule="auto"/>
        <w:rPr>
          <w:rFonts w:cstheme="minorHAnsi"/>
          <w:b/>
          <w:bCs/>
          <w:lang w:val="en-GB"/>
        </w:rPr>
      </w:pPr>
      <w:r w:rsidRPr="007A76C6">
        <w:rPr>
          <w:rFonts w:cstheme="minorHAnsi"/>
          <w:b/>
          <w:bCs/>
          <w:lang w:val="en-GB"/>
        </w:rPr>
        <w:t xml:space="preserve">Supplementary table </w:t>
      </w:r>
      <w:r w:rsidR="001E24C7">
        <w:rPr>
          <w:rFonts w:cstheme="minorHAnsi"/>
          <w:b/>
          <w:bCs/>
          <w:lang w:val="en-GB"/>
        </w:rPr>
        <w:t>9</w:t>
      </w:r>
      <w:r w:rsidRPr="007A76C6">
        <w:rPr>
          <w:rFonts w:cstheme="minorHAnsi"/>
          <w:b/>
          <w:bCs/>
          <w:lang w:val="en-GB"/>
        </w:rPr>
        <w:t xml:space="preserve"> </w:t>
      </w:r>
      <w:r w:rsidRPr="007A76C6">
        <w:rPr>
          <w:rFonts w:cstheme="minorHAnsi"/>
          <w:lang w:val="en-GB"/>
        </w:rPr>
        <w:t>–</w:t>
      </w:r>
      <w:r>
        <w:rPr>
          <w:rFonts w:cstheme="minorHAnsi"/>
          <w:lang w:val="en-GB"/>
        </w:rPr>
        <w:t xml:space="preserve"> Properties of PACs related to the water solubility……………………………………..2</w:t>
      </w:r>
      <w:r w:rsidR="007F4159">
        <w:rPr>
          <w:rFonts w:cstheme="minorHAnsi"/>
          <w:lang w:val="en-GB"/>
        </w:rPr>
        <w:t>6</w:t>
      </w:r>
    </w:p>
    <w:p w14:paraId="4AF9A41D" w14:textId="677B9A29" w:rsidR="00964814" w:rsidRDefault="00964814" w:rsidP="00964814">
      <w:pPr>
        <w:spacing w:after="0" w:line="360" w:lineRule="auto"/>
        <w:rPr>
          <w:rFonts w:cstheme="minorHAnsi"/>
          <w:b/>
          <w:bCs/>
          <w:lang w:val="en-GB"/>
        </w:rPr>
      </w:pPr>
      <w:r>
        <w:rPr>
          <w:rFonts w:cstheme="minorHAnsi"/>
          <w:b/>
          <w:bCs/>
          <w:lang w:val="en-GB"/>
        </w:rPr>
        <w:t>S</w:t>
      </w:r>
      <w:r w:rsidRPr="007A76C6">
        <w:rPr>
          <w:rFonts w:cstheme="minorHAnsi"/>
          <w:b/>
          <w:bCs/>
          <w:lang w:val="en-GB"/>
        </w:rPr>
        <w:t xml:space="preserve">upplementary table </w:t>
      </w:r>
      <w:r w:rsidR="001E24C7">
        <w:rPr>
          <w:rFonts w:cstheme="minorHAnsi"/>
          <w:b/>
          <w:bCs/>
          <w:lang w:val="en-GB"/>
        </w:rPr>
        <w:t>10</w:t>
      </w:r>
      <w:r w:rsidRPr="007A76C6">
        <w:rPr>
          <w:rFonts w:cstheme="minorHAnsi"/>
          <w:b/>
          <w:bCs/>
          <w:lang w:val="en-GB"/>
        </w:rPr>
        <w:t xml:space="preserve"> </w:t>
      </w:r>
      <w:r w:rsidRPr="007A76C6">
        <w:rPr>
          <w:rFonts w:cstheme="minorHAnsi"/>
          <w:lang w:val="en-GB"/>
        </w:rPr>
        <w:t>–</w:t>
      </w:r>
      <w:r>
        <w:rPr>
          <w:rFonts w:cstheme="minorHAnsi"/>
          <w:lang w:val="en-GB"/>
        </w:rPr>
        <w:t xml:space="preserve"> Average DNA concentrations………………………………………………………………….2</w:t>
      </w:r>
      <w:r w:rsidR="007F4159">
        <w:rPr>
          <w:rFonts w:cstheme="minorHAnsi"/>
          <w:lang w:val="en-GB"/>
        </w:rPr>
        <w:t>7</w:t>
      </w:r>
    </w:p>
    <w:p w14:paraId="6619C27A" w14:textId="65D919CC" w:rsidR="00964814" w:rsidRDefault="00964814" w:rsidP="00964814">
      <w:pPr>
        <w:spacing w:after="0" w:line="360" w:lineRule="auto"/>
        <w:rPr>
          <w:rFonts w:cstheme="minorHAnsi"/>
          <w:lang w:val="en-GB"/>
        </w:rPr>
      </w:pPr>
      <w:r w:rsidRPr="000C687D">
        <w:rPr>
          <w:rFonts w:cstheme="minorHAnsi"/>
          <w:b/>
          <w:bCs/>
          <w:lang w:val="en-GB"/>
        </w:rPr>
        <w:t xml:space="preserve">Supplementary </w:t>
      </w:r>
      <w:r>
        <w:rPr>
          <w:rFonts w:cstheme="minorHAnsi"/>
          <w:b/>
          <w:bCs/>
          <w:lang w:val="en-GB"/>
        </w:rPr>
        <w:t>table 1</w:t>
      </w:r>
      <w:r w:rsidR="001E24C7">
        <w:rPr>
          <w:rFonts w:cstheme="minorHAnsi"/>
          <w:b/>
          <w:bCs/>
          <w:lang w:val="en-GB"/>
        </w:rPr>
        <w:t>1</w:t>
      </w:r>
      <w:r>
        <w:rPr>
          <w:rFonts w:cstheme="minorHAnsi"/>
          <w:b/>
          <w:bCs/>
          <w:lang w:val="en-GB"/>
        </w:rPr>
        <w:t xml:space="preserve"> </w:t>
      </w:r>
      <w:r w:rsidRPr="00827707">
        <w:rPr>
          <w:rFonts w:cstheme="minorHAnsi"/>
          <w:lang w:val="en-GB"/>
        </w:rPr>
        <w:t>– PERMANOVA results</w:t>
      </w:r>
      <w:r>
        <w:rPr>
          <w:rFonts w:cstheme="minorHAnsi"/>
          <w:lang w:val="en-GB"/>
        </w:rPr>
        <w:t>………………………..………………………………….………………….2</w:t>
      </w:r>
      <w:r w:rsidR="007F4159">
        <w:rPr>
          <w:rFonts w:cstheme="minorHAnsi"/>
          <w:lang w:val="en-GB"/>
        </w:rPr>
        <w:t>8</w:t>
      </w:r>
    </w:p>
    <w:p w14:paraId="4D643FE5" w14:textId="77777777" w:rsidR="0065069E" w:rsidRPr="00EE10D1" w:rsidRDefault="0065069E" w:rsidP="00E377D4">
      <w:pPr>
        <w:spacing w:afterLines="160" w:after="384" w:line="276" w:lineRule="auto"/>
        <w:jc w:val="both"/>
        <w:rPr>
          <w:rFonts w:cstheme="minorHAnsi"/>
          <w:lang w:val="en-GB"/>
        </w:rPr>
      </w:pPr>
      <w:r w:rsidRPr="00EE10D1">
        <w:rPr>
          <w:rFonts w:cstheme="minorHAnsi"/>
          <w:noProof/>
          <w:lang w:val="en-US"/>
        </w:rPr>
        <w:lastRenderedPageBreak/>
        <w:drawing>
          <wp:inline distT="0" distB="0" distL="0" distR="0" wp14:anchorId="41134E5D" wp14:editId="414EB3B7">
            <wp:extent cx="5122327" cy="6625938"/>
            <wp:effectExtent l="0" t="0" r="2540" b="3810"/>
            <wp:docPr id="26" name="Picture 26" descr="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Picture 26" descr="Map&#10;&#10;Description automatically generated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36551" cy="66443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ABFE72" w14:textId="65A9A75C" w:rsidR="000610FF" w:rsidRDefault="0065069E" w:rsidP="00E377D4">
      <w:pPr>
        <w:spacing w:afterLines="160" w:after="384" w:line="276" w:lineRule="auto"/>
        <w:jc w:val="both"/>
        <w:rPr>
          <w:rFonts w:cstheme="minorHAnsi"/>
          <w:i/>
          <w:iCs/>
          <w:lang w:val="en-GB"/>
        </w:rPr>
      </w:pPr>
      <w:r w:rsidRPr="00EE10D1">
        <w:rPr>
          <w:rFonts w:cstheme="minorHAnsi"/>
          <w:b/>
          <w:bCs/>
          <w:lang w:val="en-GB"/>
        </w:rPr>
        <w:t xml:space="preserve">Fig. </w:t>
      </w:r>
      <w:r w:rsidR="004074B8">
        <w:rPr>
          <w:rFonts w:cstheme="minorHAnsi"/>
          <w:b/>
          <w:bCs/>
          <w:lang w:val="en-GB"/>
        </w:rPr>
        <w:t>S</w:t>
      </w:r>
      <w:r w:rsidRPr="00EE10D1">
        <w:rPr>
          <w:rFonts w:cstheme="minorHAnsi"/>
          <w:b/>
          <w:bCs/>
          <w:lang w:val="en-GB"/>
        </w:rPr>
        <w:t>1</w:t>
      </w:r>
      <w:r w:rsidR="00836E6C">
        <w:rPr>
          <w:rFonts w:cstheme="minorHAnsi"/>
          <w:b/>
          <w:bCs/>
          <w:lang w:val="en-GB"/>
        </w:rPr>
        <w:t>:</w:t>
      </w:r>
      <w:r w:rsidRPr="00EE10D1">
        <w:rPr>
          <w:rFonts w:cstheme="minorHAnsi"/>
          <w:lang w:val="en-GB"/>
        </w:rPr>
        <w:t xml:space="preserve"> </w:t>
      </w:r>
      <w:r w:rsidRPr="00EE10D1">
        <w:rPr>
          <w:rFonts w:cstheme="minorHAnsi"/>
          <w:i/>
          <w:iCs/>
          <w:lang w:val="en-GB"/>
        </w:rPr>
        <w:t xml:space="preserve">Location of the sampling site. </w:t>
      </w:r>
      <w:r w:rsidRPr="00EE10D1">
        <w:rPr>
          <w:rFonts w:cstheme="minorHAnsi"/>
          <w:b/>
          <w:bCs/>
          <w:i/>
          <w:iCs/>
          <w:lang w:val="en-GB"/>
        </w:rPr>
        <w:t>A</w:t>
      </w:r>
      <w:r w:rsidRPr="00EE10D1">
        <w:rPr>
          <w:rFonts w:cstheme="minorHAnsi"/>
          <w:i/>
          <w:iCs/>
          <w:lang w:val="en-GB"/>
        </w:rPr>
        <w:t xml:space="preserve"> Overview of Trondheim Fjord. The black square indicates the sampling area. </w:t>
      </w:r>
      <w:r w:rsidRPr="00EE10D1">
        <w:rPr>
          <w:rFonts w:cstheme="minorHAnsi"/>
          <w:b/>
          <w:bCs/>
          <w:i/>
          <w:iCs/>
          <w:lang w:val="en-GB"/>
        </w:rPr>
        <w:t>B</w:t>
      </w:r>
      <w:r w:rsidRPr="00EE10D1">
        <w:rPr>
          <w:rFonts w:cstheme="minorHAnsi"/>
          <w:i/>
          <w:iCs/>
          <w:lang w:val="en-GB"/>
        </w:rPr>
        <w:t xml:space="preserve"> Zoom in the sampling area. The red dot marks the deployment position of the field systems. (Pictures are taken from kartverket.no/en/on-land).</w:t>
      </w:r>
      <w:r w:rsidR="000610FF">
        <w:rPr>
          <w:rFonts w:cstheme="minorHAnsi"/>
          <w:i/>
          <w:iCs/>
          <w:lang w:val="en-GB"/>
        </w:rPr>
        <w:br w:type="page"/>
      </w:r>
    </w:p>
    <w:p w14:paraId="2D4D2239" w14:textId="77777777" w:rsidR="000610FF" w:rsidRPr="00EE10D1" w:rsidRDefault="000610FF" w:rsidP="00E377D4">
      <w:pPr>
        <w:spacing w:afterLines="160" w:after="384" w:line="276" w:lineRule="auto"/>
        <w:jc w:val="both"/>
        <w:rPr>
          <w:rFonts w:cstheme="minorHAnsi"/>
          <w:lang w:val="en-GB"/>
        </w:rPr>
      </w:pPr>
      <w:r w:rsidRPr="00EE10D1">
        <w:rPr>
          <w:rFonts w:cstheme="minorHAnsi"/>
          <w:noProof/>
          <w:lang w:val="en-US"/>
        </w:rPr>
        <w:lastRenderedPageBreak/>
        <w:drawing>
          <wp:inline distT="0" distB="0" distL="0" distR="0" wp14:anchorId="7E6649AD" wp14:editId="35257A5F">
            <wp:extent cx="5494611" cy="7932420"/>
            <wp:effectExtent l="0" t="0" r="0" b="0"/>
            <wp:docPr id="47" name="Picture 47" descr="A picture containing indoo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" name="Picture 47" descr="A picture containing indoor&#10;&#10;Description automatically generated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04346" cy="79464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FE655A" w14:textId="095912D7" w:rsidR="00002208" w:rsidRDefault="000610FF" w:rsidP="00E377D4">
      <w:pPr>
        <w:spacing w:afterLines="160" w:after="384" w:line="276" w:lineRule="auto"/>
        <w:jc w:val="both"/>
        <w:rPr>
          <w:rFonts w:cstheme="minorHAnsi"/>
          <w:i/>
          <w:iCs/>
          <w:lang w:val="en-GB"/>
        </w:rPr>
      </w:pPr>
      <w:r w:rsidRPr="00EE10D1">
        <w:rPr>
          <w:rFonts w:cstheme="minorHAnsi"/>
          <w:b/>
          <w:bCs/>
          <w:lang w:val="en-GB"/>
        </w:rPr>
        <w:t xml:space="preserve">Fig. </w:t>
      </w:r>
      <w:r>
        <w:rPr>
          <w:rFonts w:cstheme="minorHAnsi"/>
          <w:b/>
          <w:bCs/>
          <w:lang w:val="en-GB"/>
        </w:rPr>
        <w:t>S</w:t>
      </w:r>
      <w:r w:rsidRPr="00EE10D1">
        <w:rPr>
          <w:rFonts w:cstheme="minorHAnsi"/>
          <w:b/>
          <w:bCs/>
          <w:lang w:val="en-GB"/>
        </w:rPr>
        <w:t>2</w:t>
      </w:r>
      <w:r w:rsidR="007237EE">
        <w:rPr>
          <w:rFonts w:cstheme="minorHAnsi"/>
          <w:b/>
          <w:bCs/>
          <w:lang w:val="en-GB"/>
        </w:rPr>
        <w:t>:</w:t>
      </w:r>
      <w:r w:rsidRPr="00EE10D1">
        <w:rPr>
          <w:rFonts w:cstheme="minorHAnsi"/>
          <w:lang w:val="en-GB"/>
        </w:rPr>
        <w:t xml:space="preserve"> </w:t>
      </w:r>
      <w:r w:rsidRPr="00EE10D1">
        <w:rPr>
          <w:rFonts w:cstheme="minorHAnsi"/>
          <w:i/>
          <w:iCs/>
          <w:lang w:val="en-GB"/>
        </w:rPr>
        <w:t xml:space="preserve">Pictures of the field systems and carrier materials. </w:t>
      </w:r>
      <w:r w:rsidRPr="00EE10D1">
        <w:rPr>
          <w:rFonts w:cstheme="minorHAnsi"/>
          <w:b/>
          <w:bCs/>
          <w:i/>
          <w:iCs/>
          <w:lang w:val="en-GB"/>
        </w:rPr>
        <w:t>A</w:t>
      </w:r>
      <w:r w:rsidRPr="00EE10D1">
        <w:rPr>
          <w:rFonts w:cstheme="minorHAnsi"/>
          <w:i/>
          <w:iCs/>
          <w:lang w:val="en-GB"/>
        </w:rPr>
        <w:t xml:space="preserve"> Fluortex field system (uncovered); </w:t>
      </w:r>
      <w:r w:rsidRPr="00EE10D1">
        <w:rPr>
          <w:rFonts w:cstheme="minorHAnsi"/>
          <w:b/>
          <w:bCs/>
          <w:i/>
          <w:iCs/>
          <w:lang w:val="en-GB"/>
        </w:rPr>
        <w:t>B</w:t>
      </w:r>
      <w:r w:rsidRPr="00EE10D1">
        <w:rPr>
          <w:rFonts w:cstheme="minorHAnsi"/>
          <w:i/>
          <w:iCs/>
          <w:lang w:val="en-GB"/>
        </w:rPr>
        <w:t xml:space="preserve"> Fluortex field system (covered); </w:t>
      </w:r>
      <w:r w:rsidRPr="00EE10D1">
        <w:rPr>
          <w:rFonts w:cstheme="minorHAnsi"/>
          <w:b/>
          <w:bCs/>
          <w:i/>
          <w:iCs/>
          <w:lang w:val="en-GB"/>
        </w:rPr>
        <w:t>C</w:t>
      </w:r>
      <w:r w:rsidRPr="00EE10D1">
        <w:rPr>
          <w:rFonts w:cstheme="minorHAnsi"/>
          <w:i/>
          <w:iCs/>
          <w:lang w:val="en-GB"/>
        </w:rPr>
        <w:t xml:space="preserve"> Clay bead field system; </w:t>
      </w:r>
      <w:r w:rsidRPr="00EE10D1">
        <w:rPr>
          <w:rFonts w:cstheme="minorHAnsi"/>
          <w:b/>
          <w:bCs/>
          <w:i/>
          <w:iCs/>
          <w:lang w:val="en-GB"/>
        </w:rPr>
        <w:t>D</w:t>
      </w:r>
      <w:r w:rsidRPr="00EE10D1">
        <w:rPr>
          <w:rFonts w:cstheme="minorHAnsi"/>
          <w:i/>
          <w:iCs/>
          <w:lang w:val="en-GB"/>
        </w:rPr>
        <w:t>: Oil-coated clay beads.</w:t>
      </w:r>
      <w:r w:rsidR="00002208">
        <w:rPr>
          <w:rFonts w:cstheme="minorHAnsi"/>
          <w:i/>
          <w:iCs/>
          <w:lang w:val="en-GB"/>
        </w:rPr>
        <w:br w:type="page"/>
      </w:r>
    </w:p>
    <w:p w14:paraId="2342092B" w14:textId="3D588DD4" w:rsidR="00542CF0" w:rsidRDefault="00750F72" w:rsidP="00B2377A">
      <w:pPr>
        <w:spacing w:afterLines="160" w:after="384" w:line="276" w:lineRule="auto"/>
        <w:jc w:val="both"/>
        <w:rPr>
          <w:rFonts w:cstheme="minorHAnsi"/>
          <w:b/>
          <w:bCs/>
          <w:lang w:val="en-GB"/>
        </w:rPr>
      </w:pPr>
      <w:r>
        <w:rPr>
          <w:rFonts w:cstheme="minorHAnsi"/>
          <w:b/>
          <w:bCs/>
          <w:noProof/>
          <w:lang w:val="en-US"/>
        </w:rPr>
        <w:lastRenderedPageBreak/>
        <w:drawing>
          <wp:anchor distT="0" distB="0" distL="114300" distR="114300" simplePos="0" relativeHeight="251658240" behindDoc="0" locked="0" layoutInCell="1" allowOverlap="1" wp14:anchorId="75DC95AD" wp14:editId="72AE3FB5">
            <wp:simplePos x="0" y="0"/>
            <wp:positionH relativeFrom="column">
              <wp:posOffset>3975100</wp:posOffset>
            </wp:positionH>
            <wp:positionV relativeFrom="paragraph">
              <wp:posOffset>-293370</wp:posOffset>
            </wp:positionV>
            <wp:extent cx="1622425" cy="1556385"/>
            <wp:effectExtent l="0" t="0" r="0" b="5715"/>
            <wp:wrapNone/>
            <wp:docPr id="476668897" name="Picture 47666889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22425" cy="15563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542CF0" w:rsidRPr="00B232DE">
        <w:rPr>
          <w:noProof/>
          <w:lang w:val="en-US"/>
        </w:rPr>
        <w:drawing>
          <wp:inline distT="0" distB="0" distL="0" distR="0" wp14:anchorId="726AF9D3" wp14:editId="5FBD6094">
            <wp:extent cx="5760720" cy="1659890"/>
            <wp:effectExtent l="0" t="0" r="0" b="0"/>
            <wp:docPr id="996923580" name="Picture 99692358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16598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5699F8" w14:textId="1A10CC73" w:rsidR="00542CF0" w:rsidRDefault="00542CF0" w:rsidP="00542CF0">
      <w:pPr>
        <w:spacing w:afterLines="160" w:after="384" w:line="276" w:lineRule="auto"/>
        <w:jc w:val="both"/>
        <w:rPr>
          <w:rFonts w:cstheme="minorHAnsi"/>
          <w:i/>
          <w:iCs/>
          <w:lang w:val="en-GB"/>
        </w:rPr>
      </w:pPr>
      <w:r>
        <w:rPr>
          <w:rFonts w:cstheme="minorHAnsi"/>
          <w:b/>
          <w:bCs/>
          <w:lang w:val="en-GB"/>
        </w:rPr>
        <w:t>Fig. S</w:t>
      </w:r>
      <w:r w:rsidR="00B2377A">
        <w:rPr>
          <w:rFonts w:cstheme="minorHAnsi"/>
          <w:b/>
          <w:bCs/>
          <w:lang w:val="en-GB"/>
        </w:rPr>
        <w:t>3</w:t>
      </w:r>
      <w:r>
        <w:rPr>
          <w:rFonts w:cstheme="minorHAnsi"/>
          <w:b/>
          <w:bCs/>
          <w:lang w:val="en-GB"/>
        </w:rPr>
        <w:t xml:space="preserve">. </w:t>
      </w:r>
      <w:r w:rsidR="001435E4" w:rsidRPr="00AE1AE9">
        <w:rPr>
          <w:rFonts w:cstheme="minorHAnsi"/>
          <w:i/>
          <w:iCs/>
          <w:lang w:val="en-GB"/>
        </w:rPr>
        <w:t xml:space="preserve">GC-FID chromatogram of the Statfjord Blend oil with </w:t>
      </w:r>
      <w:r w:rsidR="00982E5A" w:rsidRPr="00AE1AE9">
        <w:rPr>
          <w:rFonts w:cstheme="minorHAnsi"/>
          <w:i/>
          <w:iCs/>
          <w:lang w:val="en-GB"/>
        </w:rPr>
        <w:t xml:space="preserve">nC10 to </w:t>
      </w:r>
      <w:r w:rsidR="00A37170" w:rsidRPr="00AE1AE9">
        <w:rPr>
          <w:rFonts w:cstheme="minorHAnsi"/>
          <w:i/>
          <w:iCs/>
          <w:lang w:val="en-GB"/>
        </w:rPr>
        <w:t>nC30 alkanes marked</w:t>
      </w:r>
      <w:r w:rsidR="00AE1AE9" w:rsidRPr="00AE1AE9">
        <w:rPr>
          <w:rFonts w:cstheme="minorHAnsi"/>
          <w:i/>
          <w:iCs/>
          <w:lang w:val="en-GB"/>
        </w:rPr>
        <w:t>, as well as the isoprenoids pristane and phytane</w:t>
      </w:r>
      <w:r w:rsidR="00A37170" w:rsidRPr="00AE1AE9">
        <w:rPr>
          <w:rFonts w:cstheme="minorHAnsi"/>
          <w:i/>
          <w:iCs/>
          <w:lang w:val="en-GB"/>
        </w:rPr>
        <w:t xml:space="preserve">. </w:t>
      </w:r>
    </w:p>
    <w:p w14:paraId="78B68F87" w14:textId="77777777" w:rsidR="00B2377A" w:rsidRDefault="00B2377A" w:rsidP="00B2377A">
      <w:pPr>
        <w:spacing w:afterLines="160" w:after="384" w:line="276" w:lineRule="auto"/>
        <w:jc w:val="both"/>
        <w:rPr>
          <w:rFonts w:cstheme="minorHAnsi"/>
          <w:i/>
          <w:iCs/>
          <w:lang w:val="en-GB"/>
        </w:rPr>
      </w:pPr>
      <w:r w:rsidRPr="00EE10D1">
        <w:rPr>
          <w:rFonts w:cstheme="minorHAnsi"/>
          <w:noProof/>
          <w:lang w:val="en-US"/>
        </w:rPr>
        <w:drawing>
          <wp:inline distT="0" distB="0" distL="0" distR="0" wp14:anchorId="258BF05C" wp14:editId="65171645">
            <wp:extent cx="5760720" cy="3742055"/>
            <wp:effectExtent l="19050" t="19050" r="11430" b="10795"/>
            <wp:docPr id="23" name="Picture 23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Picture 23" descr="Chart&#10;&#10;Description automatically generated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742055"/>
                    </a:xfrm>
                    <a:prstGeom prst="rect">
                      <a:avLst/>
                    </a:prstGeom>
                    <a:ln>
                      <a:solidFill>
                        <a:schemeClr val="accent1"/>
                      </a:solidFill>
                    </a:ln>
                  </pic:spPr>
                </pic:pic>
              </a:graphicData>
            </a:graphic>
          </wp:inline>
        </w:drawing>
      </w:r>
    </w:p>
    <w:p w14:paraId="0EAD330B" w14:textId="45AB318F" w:rsidR="003745AC" w:rsidRDefault="00B2377A" w:rsidP="00B2377A">
      <w:pPr>
        <w:spacing w:afterLines="160" w:after="384" w:line="276" w:lineRule="auto"/>
        <w:jc w:val="both"/>
        <w:rPr>
          <w:rFonts w:cstheme="minorHAnsi"/>
          <w:i/>
          <w:iCs/>
          <w:lang w:val="en-GB"/>
        </w:rPr>
      </w:pPr>
      <w:r w:rsidRPr="00EE10D1">
        <w:rPr>
          <w:rFonts w:cstheme="minorHAnsi"/>
          <w:b/>
          <w:bCs/>
          <w:lang w:val="en-GB"/>
        </w:rPr>
        <w:t xml:space="preserve">Fig. </w:t>
      </w:r>
      <w:r>
        <w:rPr>
          <w:rFonts w:cstheme="minorHAnsi"/>
          <w:b/>
          <w:bCs/>
          <w:lang w:val="en-GB"/>
        </w:rPr>
        <w:t>S4:</w:t>
      </w:r>
      <w:r w:rsidRPr="00EE10D1">
        <w:rPr>
          <w:rFonts w:cstheme="minorHAnsi"/>
          <w:lang w:val="en-GB"/>
        </w:rPr>
        <w:t xml:space="preserve"> </w:t>
      </w:r>
      <w:r w:rsidRPr="00EE10D1">
        <w:rPr>
          <w:rFonts w:cstheme="minorHAnsi"/>
          <w:i/>
          <w:iCs/>
          <w:lang w:val="en-GB"/>
        </w:rPr>
        <w:t xml:space="preserve">Temperature (°C, black) and light (Lux, blue) measurements. </w:t>
      </w:r>
      <w:r w:rsidRPr="00EE10D1">
        <w:rPr>
          <w:rFonts w:cstheme="minorHAnsi"/>
          <w:b/>
          <w:bCs/>
          <w:i/>
          <w:iCs/>
          <w:lang w:val="en-GB"/>
        </w:rPr>
        <w:t>A</w:t>
      </w:r>
      <w:r w:rsidRPr="00EE10D1">
        <w:rPr>
          <w:rFonts w:cstheme="minorHAnsi"/>
          <w:i/>
          <w:iCs/>
          <w:lang w:val="en-GB"/>
        </w:rPr>
        <w:t xml:space="preserve"> Clay bead system. </w:t>
      </w:r>
      <w:r w:rsidRPr="00EE10D1">
        <w:rPr>
          <w:rFonts w:cstheme="minorHAnsi"/>
          <w:b/>
          <w:bCs/>
          <w:i/>
          <w:iCs/>
          <w:lang w:val="en-GB"/>
        </w:rPr>
        <w:t>B</w:t>
      </w:r>
      <w:r w:rsidRPr="00EE10D1">
        <w:rPr>
          <w:rFonts w:cstheme="minorHAnsi"/>
          <w:i/>
          <w:iCs/>
          <w:lang w:val="en-GB"/>
        </w:rPr>
        <w:t xml:space="preserve"> Uncovered Fluortex system</w:t>
      </w:r>
      <w:r w:rsidRPr="00EE10D1">
        <w:rPr>
          <w:rFonts w:cstheme="minorHAnsi"/>
          <w:lang w:val="en-GB"/>
        </w:rPr>
        <w:t xml:space="preserve">. </w:t>
      </w:r>
      <w:r w:rsidRPr="00EE10D1">
        <w:rPr>
          <w:rFonts w:cstheme="minorHAnsi"/>
          <w:b/>
          <w:bCs/>
          <w:lang w:val="en-GB"/>
        </w:rPr>
        <w:t>C</w:t>
      </w:r>
      <w:r w:rsidRPr="00EE10D1">
        <w:rPr>
          <w:rFonts w:cstheme="minorHAnsi"/>
          <w:i/>
          <w:iCs/>
          <w:lang w:val="en-GB"/>
        </w:rPr>
        <w:t xml:space="preserve"> Covered Fluortex system.</w:t>
      </w:r>
    </w:p>
    <w:p w14:paraId="53990487" w14:textId="77777777" w:rsidR="003745AC" w:rsidRDefault="003745AC">
      <w:pPr>
        <w:rPr>
          <w:rFonts w:cstheme="minorHAnsi"/>
          <w:i/>
          <w:iCs/>
          <w:lang w:val="en-GB"/>
        </w:rPr>
      </w:pPr>
      <w:r>
        <w:rPr>
          <w:rFonts w:cstheme="minorHAnsi"/>
          <w:i/>
          <w:iCs/>
          <w:lang w:val="en-GB"/>
        </w:rPr>
        <w:br w:type="page"/>
      </w:r>
    </w:p>
    <w:p w14:paraId="664A2646" w14:textId="0A8E4D8F" w:rsidR="00413A08" w:rsidRDefault="00E55817" w:rsidP="00B2377A">
      <w:pPr>
        <w:spacing w:afterLines="160" w:after="384" w:line="276" w:lineRule="auto"/>
        <w:jc w:val="both"/>
        <w:rPr>
          <w:rFonts w:cstheme="minorHAnsi"/>
          <w:i/>
          <w:iCs/>
          <w:lang w:val="en-GB"/>
        </w:rPr>
      </w:pPr>
      <w:r>
        <w:rPr>
          <w:rFonts w:cstheme="minorHAnsi"/>
          <w:i/>
          <w:iCs/>
          <w:noProof/>
          <w:lang w:val="en-US"/>
        </w:rPr>
        <w:lastRenderedPageBreak/>
        <w:drawing>
          <wp:inline distT="0" distB="0" distL="0" distR="0" wp14:anchorId="10420AC5" wp14:editId="31ADCFF0">
            <wp:extent cx="5672328" cy="2712720"/>
            <wp:effectExtent l="19050" t="19050" r="24130" b="11430"/>
            <wp:docPr id="2093328584" name="Picture 20933285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93328584" name="Bilde 2093328584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72328" cy="2712720"/>
                    </a:xfrm>
                    <a:prstGeom prst="rect">
                      <a:avLst/>
                    </a:prstGeom>
                    <a:ln>
                      <a:solidFill>
                        <a:schemeClr val="accent1"/>
                      </a:solidFill>
                    </a:ln>
                  </pic:spPr>
                </pic:pic>
              </a:graphicData>
            </a:graphic>
          </wp:inline>
        </w:drawing>
      </w:r>
    </w:p>
    <w:p w14:paraId="78653F33" w14:textId="132B16C1" w:rsidR="00356C7E" w:rsidRDefault="003745AC" w:rsidP="003745AC">
      <w:pPr>
        <w:spacing w:afterLines="160" w:after="384" w:line="276" w:lineRule="auto"/>
        <w:jc w:val="both"/>
        <w:rPr>
          <w:rFonts w:cstheme="minorHAnsi"/>
          <w:i/>
          <w:iCs/>
          <w:lang w:val="en-GB"/>
        </w:rPr>
      </w:pPr>
      <w:r w:rsidRPr="00EE10D1">
        <w:rPr>
          <w:rFonts w:cstheme="minorHAnsi"/>
          <w:b/>
          <w:bCs/>
          <w:lang w:val="en-GB"/>
        </w:rPr>
        <w:t xml:space="preserve">Fig. </w:t>
      </w:r>
      <w:r>
        <w:rPr>
          <w:rFonts w:cstheme="minorHAnsi"/>
          <w:b/>
          <w:bCs/>
          <w:lang w:val="en-GB"/>
        </w:rPr>
        <w:t>S5:</w:t>
      </w:r>
      <w:r w:rsidRPr="00EE10D1">
        <w:rPr>
          <w:rFonts w:cstheme="minorHAnsi"/>
          <w:lang w:val="en-GB"/>
        </w:rPr>
        <w:t xml:space="preserve"> </w:t>
      </w:r>
      <w:r w:rsidRPr="002540A9">
        <w:rPr>
          <w:rFonts w:cstheme="minorHAnsi"/>
          <w:i/>
          <w:iCs/>
          <w:lang w:val="en-GB"/>
        </w:rPr>
        <w:t xml:space="preserve">Depletion of </w:t>
      </w:r>
      <w:r w:rsidR="006D00D3" w:rsidRPr="002540A9">
        <w:rPr>
          <w:rFonts w:cstheme="minorHAnsi"/>
          <w:i/>
          <w:iCs/>
          <w:lang w:val="en-GB"/>
        </w:rPr>
        <w:t xml:space="preserve">30ab hopane during the experiments </w:t>
      </w:r>
      <w:r w:rsidR="00FB4C9C" w:rsidRPr="002540A9">
        <w:rPr>
          <w:rFonts w:cstheme="minorHAnsi"/>
          <w:i/>
          <w:iCs/>
          <w:lang w:val="en-GB"/>
        </w:rPr>
        <w:t>in the adsorbent systems shown as ratios between conc</w:t>
      </w:r>
      <w:r w:rsidR="002540A9" w:rsidRPr="002540A9">
        <w:rPr>
          <w:rFonts w:cstheme="minorHAnsi"/>
          <w:i/>
          <w:iCs/>
          <w:lang w:val="en-GB"/>
        </w:rPr>
        <w:t>e</w:t>
      </w:r>
      <w:r w:rsidR="00FB4C9C" w:rsidRPr="002540A9">
        <w:rPr>
          <w:rFonts w:cstheme="minorHAnsi"/>
          <w:i/>
          <w:iCs/>
          <w:lang w:val="en-GB"/>
        </w:rPr>
        <w:t xml:space="preserve">ntrations </w:t>
      </w:r>
      <w:r w:rsidR="002540A9" w:rsidRPr="002540A9">
        <w:rPr>
          <w:rFonts w:cstheme="minorHAnsi"/>
          <w:i/>
          <w:iCs/>
          <w:lang w:val="en-GB"/>
        </w:rPr>
        <w:t>at different sampling times (Cn) relative to the concentrations at the start of the experiments (C0).</w:t>
      </w:r>
    </w:p>
    <w:p w14:paraId="5C568BA8" w14:textId="77777777" w:rsidR="00E271CD" w:rsidRDefault="00E271CD" w:rsidP="00E271CD">
      <w:pPr>
        <w:spacing w:afterLines="160" w:after="384" w:line="276" w:lineRule="auto"/>
        <w:jc w:val="both"/>
        <w:rPr>
          <w:rFonts w:cstheme="minorHAnsi"/>
          <w:i/>
          <w:iCs/>
          <w:lang w:val="en-GB"/>
        </w:rPr>
      </w:pPr>
    </w:p>
    <w:p w14:paraId="7F388292" w14:textId="77777777" w:rsidR="00E271CD" w:rsidRDefault="00E271CD" w:rsidP="00E271CD">
      <w:pPr>
        <w:rPr>
          <w:rFonts w:cstheme="minorHAnsi"/>
          <w:i/>
          <w:iCs/>
          <w:lang w:val="en-GB"/>
        </w:rPr>
      </w:pPr>
      <w:r>
        <w:rPr>
          <w:rFonts w:cstheme="minorHAnsi"/>
          <w:i/>
          <w:iCs/>
          <w:noProof/>
          <w:lang w:val="en-US"/>
        </w:rPr>
        <w:drawing>
          <wp:inline distT="0" distB="0" distL="0" distR="0" wp14:anchorId="3C5218ED" wp14:editId="349307C7">
            <wp:extent cx="5620512" cy="2712720"/>
            <wp:effectExtent l="19050" t="19050" r="18415" b="11430"/>
            <wp:docPr id="667086188" name="Picture 66708618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67086188" name="Bilde 667086188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20512" cy="2712720"/>
                    </a:xfrm>
                    <a:prstGeom prst="rect">
                      <a:avLst/>
                    </a:prstGeom>
                    <a:ln w="12700">
                      <a:solidFill>
                        <a:schemeClr val="accent1"/>
                      </a:solidFill>
                    </a:ln>
                  </pic:spPr>
                </pic:pic>
              </a:graphicData>
            </a:graphic>
          </wp:inline>
        </w:drawing>
      </w:r>
    </w:p>
    <w:p w14:paraId="78F5C567" w14:textId="5DCC9AE4" w:rsidR="00356C7E" w:rsidRDefault="00E271CD">
      <w:pPr>
        <w:rPr>
          <w:rFonts w:cstheme="minorHAnsi"/>
          <w:i/>
          <w:iCs/>
          <w:lang w:val="en-GB"/>
        </w:rPr>
      </w:pPr>
      <w:r w:rsidRPr="008715C9">
        <w:rPr>
          <w:rFonts w:cstheme="minorHAnsi"/>
          <w:b/>
          <w:bCs/>
          <w:lang w:val="en-GB"/>
        </w:rPr>
        <w:t>Fig. S</w:t>
      </w:r>
      <w:r>
        <w:rPr>
          <w:rFonts w:cstheme="minorHAnsi"/>
          <w:b/>
          <w:bCs/>
          <w:lang w:val="en-GB"/>
        </w:rPr>
        <w:t>6</w:t>
      </w:r>
      <w:r w:rsidRPr="008715C9">
        <w:rPr>
          <w:rFonts w:cstheme="minorHAnsi"/>
          <w:b/>
          <w:bCs/>
          <w:lang w:val="en-GB"/>
        </w:rPr>
        <w:t>:</w:t>
      </w:r>
      <w:r>
        <w:rPr>
          <w:rFonts w:cstheme="minorHAnsi"/>
          <w:i/>
          <w:iCs/>
          <w:lang w:val="en-GB"/>
        </w:rPr>
        <w:t xml:space="preserve"> Ratios between the isoprenoid phytane and </w:t>
      </w:r>
      <w:r w:rsidRPr="00A04C7D">
        <w:rPr>
          <w:rFonts w:cstheme="minorHAnsi"/>
          <w:i/>
          <w:iCs/>
          <w:lang w:val="en-GB"/>
        </w:rPr>
        <w:t>17α(H),21β(H)-Hopane (30ab Hopane)</w:t>
      </w:r>
      <w:r>
        <w:rPr>
          <w:rFonts w:cstheme="minorHAnsi"/>
          <w:i/>
          <w:iCs/>
          <w:lang w:val="en-GB"/>
        </w:rPr>
        <w:br w:type="page"/>
      </w:r>
    </w:p>
    <w:p w14:paraId="6C850C64" w14:textId="4BB9A259" w:rsidR="003745AC" w:rsidRDefault="00A46DB9" w:rsidP="386C95F5">
      <w:pPr>
        <w:spacing w:afterLines="160" w:after="384" w:line="276" w:lineRule="auto"/>
        <w:jc w:val="both"/>
        <w:rPr>
          <w:i/>
          <w:iCs/>
          <w:lang w:val="en-GB"/>
        </w:rPr>
      </w:pPr>
      <w:r>
        <w:rPr>
          <w:i/>
          <w:iCs/>
          <w:noProof/>
          <w:lang w:val="en-US"/>
        </w:rPr>
        <w:lastRenderedPageBreak/>
        <w:drawing>
          <wp:inline distT="0" distB="0" distL="0" distR="0" wp14:anchorId="2B9609CC" wp14:editId="12A46136">
            <wp:extent cx="5366011" cy="4756381"/>
            <wp:effectExtent l="19050" t="19050" r="25400" b="25400"/>
            <wp:docPr id="226308362" name="Picture 226308362" descr="A graph of different colored lin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6308362" name="Picture 1" descr="A graph of different colored lines&#10;&#10;Description automatically generated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66011" cy="4756381"/>
                    </a:xfrm>
                    <a:prstGeom prst="rect">
                      <a:avLst/>
                    </a:prstGeom>
                    <a:ln>
                      <a:solidFill>
                        <a:schemeClr val="accent1"/>
                      </a:solidFill>
                    </a:ln>
                  </pic:spPr>
                </pic:pic>
              </a:graphicData>
            </a:graphic>
          </wp:inline>
        </w:drawing>
      </w:r>
    </w:p>
    <w:p w14:paraId="17464A40" w14:textId="28908E4D" w:rsidR="00356C7E" w:rsidRPr="00356C7E" w:rsidRDefault="00F4390D" w:rsidP="2D22B332">
      <w:pPr>
        <w:spacing w:afterLines="160" w:after="384" w:line="276" w:lineRule="auto"/>
        <w:jc w:val="both"/>
        <w:rPr>
          <w:i/>
          <w:iCs/>
          <w:lang w:val="en-GB"/>
        </w:rPr>
      </w:pPr>
      <w:r w:rsidRPr="2D22B332">
        <w:rPr>
          <w:b/>
          <w:bCs/>
          <w:lang w:val="en-GB"/>
        </w:rPr>
        <w:t>F</w:t>
      </w:r>
      <w:r w:rsidR="00356C7E" w:rsidRPr="2D22B332">
        <w:rPr>
          <w:b/>
          <w:bCs/>
          <w:lang w:val="en-GB"/>
        </w:rPr>
        <w:t>ig S</w:t>
      </w:r>
      <w:r w:rsidR="00E271CD" w:rsidRPr="2D22B332">
        <w:rPr>
          <w:b/>
          <w:bCs/>
          <w:lang w:val="en-GB"/>
        </w:rPr>
        <w:t>7</w:t>
      </w:r>
      <w:r w:rsidR="00356C7E" w:rsidRPr="2D22B332">
        <w:rPr>
          <w:b/>
          <w:bCs/>
          <w:lang w:val="en-GB"/>
        </w:rPr>
        <w:t xml:space="preserve">: </w:t>
      </w:r>
      <w:r w:rsidR="00C67C04" w:rsidRPr="2D22B332">
        <w:rPr>
          <w:i/>
          <w:iCs/>
          <w:lang w:val="en-GB"/>
        </w:rPr>
        <w:t xml:space="preserve">Dissolution of </w:t>
      </w:r>
      <w:r w:rsidR="00735A10" w:rsidRPr="2D22B332">
        <w:rPr>
          <w:i/>
          <w:iCs/>
          <w:lang w:val="en-GB"/>
        </w:rPr>
        <w:t xml:space="preserve">PAC compounds </w:t>
      </w:r>
      <w:r w:rsidR="004A5147" w:rsidRPr="2D22B332">
        <w:rPr>
          <w:i/>
          <w:iCs/>
          <w:lang w:val="en-GB"/>
        </w:rPr>
        <w:t>from Fluortex adsorbents</w:t>
      </w:r>
      <w:r w:rsidR="00AA47DE" w:rsidRPr="2D22B332">
        <w:rPr>
          <w:i/>
          <w:iCs/>
          <w:lang w:val="en-GB"/>
        </w:rPr>
        <w:t xml:space="preserve"> </w:t>
      </w:r>
      <w:r w:rsidR="00735A10" w:rsidRPr="2D22B332">
        <w:rPr>
          <w:i/>
          <w:iCs/>
          <w:lang w:val="en-GB"/>
        </w:rPr>
        <w:t xml:space="preserve">in </w:t>
      </w:r>
      <w:r w:rsidR="008A11EF" w:rsidRPr="2D22B332">
        <w:rPr>
          <w:i/>
          <w:iCs/>
          <w:lang w:val="en-GB"/>
        </w:rPr>
        <w:t xml:space="preserve">800 mL </w:t>
      </w:r>
      <w:r w:rsidR="00205957" w:rsidRPr="2D22B332">
        <w:rPr>
          <w:i/>
          <w:iCs/>
          <w:lang w:val="en-GB"/>
        </w:rPr>
        <w:t>sterilized SW</w:t>
      </w:r>
      <w:r w:rsidR="0011090A" w:rsidRPr="2D22B332">
        <w:rPr>
          <w:i/>
          <w:iCs/>
          <w:lang w:val="en-GB"/>
        </w:rPr>
        <w:t>. The results are shown</w:t>
      </w:r>
      <w:r w:rsidR="00205957" w:rsidRPr="2D22B332">
        <w:rPr>
          <w:i/>
          <w:iCs/>
          <w:lang w:val="en-GB"/>
        </w:rPr>
        <w:t xml:space="preserve"> as </w:t>
      </w:r>
      <w:r w:rsidR="004D6855" w:rsidRPr="2D22B332">
        <w:rPr>
          <w:i/>
          <w:iCs/>
          <w:lang w:val="en-GB"/>
        </w:rPr>
        <w:t xml:space="preserve">daily (d1-d5) </w:t>
      </w:r>
      <w:r w:rsidR="00205957" w:rsidRPr="2D22B332">
        <w:rPr>
          <w:i/>
          <w:iCs/>
          <w:lang w:val="en-GB"/>
        </w:rPr>
        <w:t>percentage</w:t>
      </w:r>
      <w:r w:rsidR="0072245D" w:rsidRPr="2D22B332">
        <w:rPr>
          <w:i/>
          <w:iCs/>
          <w:lang w:val="en-GB"/>
        </w:rPr>
        <w:t>s</w:t>
      </w:r>
      <w:r w:rsidR="00205957" w:rsidRPr="2D22B332">
        <w:rPr>
          <w:i/>
          <w:iCs/>
          <w:lang w:val="en-GB"/>
        </w:rPr>
        <w:t xml:space="preserve"> of residual amounts of compounds </w:t>
      </w:r>
      <w:r w:rsidR="0011090A" w:rsidRPr="2D22B332">
        <w:rPr>
          <w:i/>
          <w:iCs/>
          <w:lang w:val="en-GB"/>
        </w:rPr>
        <w:t xml:space="preserve">on the Fluortex adsorbents </w:t>
      </w:r>
      <w:r w:rsidR="006424F0" w:rsidRPr="2D22B332">
        <w:rPr>
          <w:i/>
          <w:iCs/>
          <w:lang w:val="en-GB"/>
        </w:rPr>
        <w:t xml:space="preserve">(average of 3 replicates) </w:t>
      </w:r>
      <w:r w:rsidR="00205957" w:rsidRPr="2D22B332">
        <w:rPr>
          <w:i/>
          <w:iCs/>
          <w:lang w:val="en-GB"/>
        </w:rPr>
        <w:t xml:space="preserve">after 5 days of incubation at </w:t>
      </w:r>
      <w:r w:rsidR="001B70AD" w:rsidRPr="2D22B332">
        <w:rPr>
          <w:i/>
          <w:iCs/>
          <w:lang w:val="en-GB"/>
        </w:rPr>
        <w:t>4°C (A) and 10°C (B).</w:t>
      </w:r>
      <w:r w:rsidR="00B133F4" w:rsidRPr="2D22B332">
        <w:rPr>
          <w:i/>
          <w:iCs/>
          <w:lang w:val="en-GB"/>
        </w:rPr>
        <w:t xml:space="preserve"> </w:t>
      </w:r>
      <w:r w:rsidR="009A2793" w:rsidRPr="2D22B332">
        <w:rPr>
          <w:i/>
          <w:iCs/>
          <w:lang w:val="en-GB"/>
        </w:rPr>
        <w:t>The experiments were performed with constant magnetic stirring</w:t>
      </w:r>
      <w:r w:rsidR="006424F0" w:rsidRPr="2D22B332">
        <w:rPr>
          <w:i/>
          <w:iCs/>
          <w:lang w:val="en-GB"/>
        </w:rPr>
        <w:t xml:space="preserve">. </w:t>
      </w:r>
      <w:r w:rsidR="009F453C" w:rsidRPr="2D22B332">
        <w:rPr>
          <w:i/>
          <w:iCs/>
          <w:lang w:val="en-GB"/>
        </w:rPr>
        <w:t xml:space="preserve">Since </w:t>
      </w:r>
      <w:r w:rsidR="54DAD972" w:rsidRPr="2D22B332">
        <w:rPr>
          <w:i/>
          <w:iCs/>
          <w:lang w:val="en-GB"/>
        </w:rPr>
        <w:t xml:space="preserve">half of the </w:t>
      </w:r>
      <w:r w:rsidR="009F453C" w:rsidRPr="2D22B332">
        <w:rPr>
          <w:i/>
          <w:iCs/>
          <w:lang w:val="en-GB"/>
        </w:rPr>
        <w:t xml:space="preserve">SW was </w:t>
      </w:r>
      <w:r w:rsidR="00433403" w:rsidRPr="2D22B332">
        <w:rPr>
          <w:i/>
          <w:iCs/>
          <w:lang w:val="en-GB"/>
        </w:rPr>
        <w:t>ex</w:t>
      </w:r>
      <w:r w:rsidR="009F453C" w:rsidRPr="2D22B332">
        <w:rPr>
          <w:i/>
          <w:iCs/>
          <w:lang w:val="en-GB"/>
        </w:rPr>
        <w:t xml:space="preserve">changed every day for water sampling, </w:t>
      </w:r>
      <w:r w:rsidR="00860EFE" w:rsidRPr="2D22B332">
        <w:rPr>
          <w:i/>
          <w:iCs/>
          <w:lang w:val="en-GB"/>
        </w:rPr>
        <w:t xml:space="preserve">the results were </w:t>
      </w:r>
      <w:r w:rsidR="00760657" w:rsidRPr="2D22B332">
        <w:rPr>
          <w:i/>
          <w:iCs/>
          <w:lang w:val="en-GB"/>
        </w:rPr>
        <w:t>correct</w:t>
      </w:r>
      <w:r w:rsidR="00860EFE" w:rsidRPr="2D22B332">
        <w:rPr>
          <w:i/>
          <w:iCs/>
          <w:lang w:val="en-GB"/>
        </w:rPr>
        <w:t xml:space="preserve">ed for </w:t>
      </w:r>
      <w:r w:rsidR="00760657" w:rsidRPr="2D22B332">
        <w:rPr>
          <w:i/>
          <w:iCs/>
          <w:lang w:val="en-GB"/>
        </w:rPr>
        <w:t>SW dilution</w:t>
      </w:r>
      <w:r w:rsidR="00860EFE" w:rsidRPr="2D22B332">
        <w:rPr>
          <w:i/>
          <w:iCs/>
          <w:lang w:val="en-GB"/>
        </w:rPr>
        <w:t xml:space="preserve">s. </w:t>
      </w:r>
      <w:r w:rsidR="004D6855" w:rsidRPr="2D22B332">
        <w:rPr>
          <w:i/>
          <w:iCs/>
          <w:lang w:val="en-GB"/>
        </w:rPr>
        <w:t>F</w:t>
      </w:r>
      <w:r w:rsidR="00DD0453" w:rsidRPr="2D22B332">
        <w:rPr>
          <w:i/>
          <w:iCs/>
          <w:lang w:val="en-US"/>
        </w:rPr>
        <w:t>or explanations of PAC compounds, see Table S</w:t>
      </w:r>
      <w:r w:rsidR="00064045">
        <w:rPr>
          <w:i/>
          <w:iCs/>
          <w:lang w:val="en-US"/>
        </w:rPr>
        <w:t>1</w:t>
      </w:r>
      <w:r w:rsidR="00DD0453" w:rsidRPr="2D22B332">
        <w:rPr>
          <w:i/>
          <w:iCs/>
          <w:lang w:val="en-US"/>
        </w:rPr>
        <w:t xml:space="preserve">. </w:t>
      </w:r>
      <w:r w:rsidR="00735A10" w:rsidRPr="2D22B332">
        <w:rPr>
          <w:i/>
          <w:iCs/>
          <w:lang w:val="en-GB"/>
        </w:rPr>
        <w:t xml:space="preserve"> </w:t>
      </w:r>
    </w:p>
    <w:p w14:paraId="13E5B1C7" w14:textId="694DA23C" w:rsidR="0065589E" w:rsidRPr="006F63C5" w:rsidRDefault="0065589E" w:rsidP="006F63C5">
      <w:pPr>
        <w:rPr>
          <w:rFonts w:cstheme="minorHAnsi"/>
          <w:i/>
          <w:iCs/>
          <w:lang w:val="en-GB"/>
        </w:rPr>
      </w:pPr>
      <w:r>
        <w:rPr>
          <w:rFonts w:cstheme="minorHAnsi"/>
          <w:i/>
          <w:iCs/>
          <w:lang w:val="en-US"/>
        </w:rPr>
        <w:br w:type="page"/>
      </w:r>
    </w:p>
    <w:p w14:paraId="78A5A1CC" w14:textId="2A98F511" w:rsidR="00CD5BE0" w:rsidRDefault="00682354" w:rsidP="00CD5BE0">
      <w:pPr>
        <w:spacing w:afterLines="160" w:after="384" w:line="276" w:lineRule="auto"/>
        <w:jc w:val="both"/>
        <w:rPr>
          <w:rFonts w:cstheme="minorHAnsi"/>
          <w:i/>
          <w:iCs/>
          <w:lang w:val="en-GB"/>
        </w:rPr>
      </w:pPr>
      <w:r w:rsidRPr="00EE10D1">
        <w:rPr>
          <w:rFonts w:cstheme="minorHAnsi"/>
          <w:i/>
          <w:iCs/>
          <w:noProof/>
          <w:lang w:val="en-US"/>
        </w:rPr>
        <w:lastRenderedPageBreak/>
        <w:drawing>
          <wp:inline distT="0" distB="0" distL="0" distR="0" wp14:anchorId="48FE5E53" wp14:editId="06A100D3">
            <wp:extent cx="5760720" cy="4302125"/>
            <wp:effectExtent l="19050" t="19050" r="11430" b="22225"/>
            <wp:docPr id="49" name="Picture 49" descr="Chart, ba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9" name="Picture 49" descr="Chart, bar chart&#10;&#10;Description automatically generated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4302125"/>
                    </a:xfrm>
                    <a:prstGeom prst="rect">
                      <a:avLst/>
                    </a:prstGeom>
                    <a:ln>
                      <a:solidFill>
                        <a:schemeClr val="accent1"/>
                      </a:solidFill>
                    </a:ln>
                  </pic:spPr>
                </pic:pic>
              </a:graphicData>
            </a:graphic>
          </wp:inline>
        </w:drawing>
      </w:r>
    </w:p>
    <w:p w14:paraId="35B7F252" w14:textId="6E537685" w:rsidR="00C94D1E" w:rsidRDefault="00C94D1E" w:rsidP="00DC1C9D">
      <w:pPr>
        <w:spacing w:line="276" w:lineRule="auto"/>
        <w:jc w:val="both"/>
        <w:rPr>
          <w:rFonts w:cstheme="minorHAnsi"/>
          <w:i/>
          <w:iCs/>
          <w:lang w:val="en-GB"/>
        </w:rPr>
      </w:pPr>
      <w:r>
        <w:rPr>
          <w:rFonts w:cstheme="minorHAnsi"/>
          <w:b/>
          <w:bCs/>
          <w:lang w:val="en-GB"/>
        </w:rPr>
        <w:t>Fig. S</w:t>
      </w:r>
      <w:r w:rsidR="002E352F">
        <w:rPr>
          <w:rFonts w:cstheme="minorHAnsi"/>
          <w:b/>
          <w:bCs/>
          <w:lang w:val="en-GB"/>
        </w:rPr>
        <w:t>8</w:t>
      </w:r>
      <w:r w:rsidR="00890E09">
        <w:rPr>
          <w:rFonts w:cstheme="minorHAnsi"/>
          <w:b/>
          <w:bCs/>
          <w:lang w:val="en-GB"/>
        </w:rPr>
        <w:t xml:space="preserve">; </w:t>
      </w:r>
      <w:r w:rsidRPr="00EE10D1">
        <w:rPr>
          <w:rFonts w:cstheme="minorHAnsi"/>
          <w:i/>
          <w:iCs/>
          <w:lang w:val="en-GB"/>
        </w:rPr>
        <w:t xml:space="preserve">Alpha diversity </w:t>
      </w:r>
      <w:r w:rsidR="00890E09">
        <w:rPr>
          <w:rFonts w:cstheme="minorHAnsi"/>
          <w:i/>
          <w:iCs/>
          <w:lang w:val="en-GB"/>
        </w:rPr>
        <w:t xml:space="preserve">on the </w:t>
      </w:r>
      <w:r w:rsidRPr="00EE10D1">
        <w:rPr>
          <w:rFonts w:cstheme="minorHAnsi"/>
          <w:i/>
          <w:iCs/>
          <w:lang w:val="en-GB"/>
        </w:rPr>
        <w:t xml:space="preserve">Fluortex </w:t>
      </w:r>
      <w:r w:rsidR="00890E09">
        <w:rPr>
          <w:rFonts w:cstheme="minorHAnsi"/>
          <w:i/>
          <w:iCs/>
          <w:lang w:val="en-GB"/>
        </w:rPr>
        <w:t xml:space="preserve">adsorbents </w:t>
      </w:r>
      <w:r w:rsidRPr="00EE10D1">
        <w:rPr>
          <w:rFonts w:cstheme="minorHAnsi"/>
          <w:i/>
          <w:iCs/>
          <w:lang w:val="en-GB"/>
        </w:rPr>
        <w:t xml:space="preserve">after normalization of the </w:t>
      </w:r>
      <w:r w:rsidR="00616BB7">
        <w:rPr>
          <w:rFonts w:cstheme="minorHAnsi"/>
          <w:i/>
          <w:iCs/>
          <w:lang w:val="en-GB"/>
        </w:rPr>
        <w:t>table for amplicon sequence variants (</w:t>
      </w:r>
      <w:r w:rsidRPr="00EE10D1">
        <w:rPr>
          <w:rFonts w:cstheme="minorHAnsi"/>
          <w:i/>
          <w:iCs/>
          <w:lang w:val="en-GB"/>
        </w:rPr>
        <w:t>ASV</w:t>
      </w:r>
      <w:r w:rsidR="00E0766E">
        <w:rPr>
          <w:rFonts w:cstheme="minorHAnsi"/>
          <w:i/>
          <w:iCs/>
          <w:lang w:val="en-GB"/>
        </w:rPr>
        <w:t xml:space="preserve">). The results are shown as </w:t>
      </w:r>
      <w:r w:rsidR="00DC1C9D">
        <w:rPr>
          <w:rFonts w:cstheme="minorHAnsi"/>
          <w:i/>
          <w:iCs/>
          <w:lang w:val="en-GB"/>
        </w:rPr>
        <w:t>n</w:t>
      </w:r>
      <w:r w:rsidRPr="00EE10D1">
        <w:rPr>
          <w:rFonts w:cstheme="minorHAnsi"/>
          <w:i/>
          <w:iCs/>
          <w:lang w:val="en-GB"/>
        </w:rPr>
        <w:t>umber of ASVs of each replicate</w:t>
      </w:r>
      <w:r w:rsidR="00DC1C9D">
        <w:rPr>
          <w:rFonts w:cstheme="minorHAnsi"/>
          <w:i/>
          <w:iCs/>
          <w:lang w:val="en-GB"/>
        </w:rPr>
        <w:t xml:space="preserve"> (A) and </w:t>
      </w:r>
      <w:r w:rsidRPr="00EE10D1">
        <w:rPr>
          <w:rFonts w:cstheme="minorHAnsi"/>
          <w:i/>
          <w:iCs/>
          <w:lang w:val="en-GB"/>
        </w:rPr>
        <w:t>Shannon diversity of each replicate</w:t>
      </w:r>
      <w:r w:rsidR="00DC1C9D">
        <w:rPr>
          <w:rFonts w:cstheme="minorHAnsi"/>
          <w:i/>
          <w:iCs/>
          <w:lang w:val="en-GB"/>
        </w:rPr>
        <w:t xml:space="preserve"> (B).</w:t>
      </w:r>
    </w:p>
    <w:p w14:paraId="3BABE194" w14:textId="77777777" w:rsidR="007621A7" w:rsidRDefault="007621A7" w:rsidP="00DC1C9D">
      <w:pPr>
        <w:spacing w:line="276" w:lineRule="auto"/>
        <w:jc w:val="both"/>
        <w:rPr>
          <w:rFonts w:cstheme="minorHAnsi"/>
          <w:i/>
          <w:iCs/>
          <w:lang w:val="en-GB"/>
        </w:rPr>
      </w:pPr>
    </w:p>
    <w:p w14:paraId="44EA6328" w14:textId="6EEAD74F" w:rsidR="007621A7" w:rsidRDefault="007621A7" w:rsidP="007621A7">
      <w:pPr>
        <w:spacing w:line="276" w:lineRule="auto"/>
        <w:jc w:val="center"/>
        <w:rPr>
          <w:rFonts w:cstheme="minorHAnsi"/>
          <w:i/>
          <w:iCs/>
          <w:lang w:val="en-GB"/>
        </w:rPr>
      </w:pPr>
      <w:r w:rsidRPr="00EE10D1">
        <w:rPr>
          <w:rFonts w:cstheme="minorHAnsi"/>
          <w:noProof/>
          <w:lang w:val="en-US"/>
        </w:rPr>
        <w:lastRenderedPageBreak/>
        <w:drawing>
          <wp:inline distT="0" distB="0" distL="0" distR="0" wp14:anchorId="4252F37A" wp14:editId="17ED04DF">
            <wp:extent cx="4464050" cy="4449780"/>
            <wp:effectExtent l="19050" t="19050" r="12700" b="27305"/>
            <wp:docPr id="50" name="Picture 50" descr="Chart, timeli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0" name="Picture 50" descr="Chart, timeline&#10;&#10;Description automatically generated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64818" cy="4450545"/>
                    </a:xfrm>
                    <a:prstGeom prst="rect">
                      <a:avLst/>
                    </a:prstGeom>
                    <a:ln>
                      <a:solidFill>
                        <a:schemeClr val="accent1"/>
                      </a:solidFill>
                    </a:ln>
                  </pic:spPr>
                </pic:pic>
              </a:graphicData>
            </a:graphic>
          </wp:inline>
        </w:drawing>
      </w:r>
    </w:p>
    <w:p w14:paraId="2781F465" w14:textId="1C3FB39F" w:rsidR="0072275D" w:rsidRDefault="0072275D" w:rsidP="0072275D">
      <w:pPr>
        <w:spacing w:line="276" w:lineRule="auto"/>
        <w:jc w:val="both"/>
        <w:rPr>
          <w:rFonts w:cstheme="minorHAnsi"/>
          <w:i/>
          <w:iCs/>
          <w:lang w:val="en-GB"/>
        </w:rPr>
      </w:pPr>
      <w:r>
        <w:rPr>
          <w:rFonts w:cstheme="minorHAnsi"/>
          <w:b/>
          <w:bCs/>
          <w:lang w:val="en-GB"/>
        </w:rPr>
        <w:t>Fig. S</w:t>
      </w:r>
      <w:r w:rsidR="002E352F">
        <w:rPr>
          <w:rFonts w:cstheme="minorHAnsi"/>
          <w:b/>
          <w:bCs/>
          <w:lang w:val="en-GB"/>
        </w:rPr>
        <w:t>9</w:t>
      </w:r>
      <w:r w:rsidR="001E09DB">
        <w:rPr>
          <w:rFonts w:cstheme="minorHAnsi"/>
          <w:b/>
          <w:bCs/>
          <w:lang w:val="en-GB"/>
        </w:rPr>
        <w:t>:</w:t>
      </w:r>
      <w:r>
        <w:rPr>
          <w:rFonts w:cstheme="minorHAnsi"/>
          <w:b/>
          <w:bCs/>
          <w:lang w:val="en-GB"/>
        </w:rPr>
        <w:t xml:space="preserve"> </w:t>
      </w:r>
      <w:r w:rsidRPr="00EE10D1">
        <w:rPr>
          <w:rFonts w:cstheme="minorHAnsi"/>
          <w:i/>
          <w:iCs/>
          <w:lang w:val="en-GB"/>
        </w:rPr>
        <w:t xml:space="preserve">Alpha diversity </w:t>
      </w:r>
      <w:r w:rsidR="00E732E2">
        <w:rPr>
          <w:rFonts w:cstheme="minorHAnsi"/>
          <w:i/>
          <w:iCs/>
          <w:lang w:val="en-GB"/>
        </w:rPr>
        <w:t>i</w:t>
      </w:r>
      <w:r>
        <w:rPr>
          <w:rFonts w:cstheme="minorHAnsi"/>
          <w:i/>
          <w:iCs/>
          <w:lang w:val="en-GB"/>
        </w:rPr>
        <w:t>n the</w:t>
      </w:r>
      <w:r w:rsidR="00E732E2">
        <w:rPr>
          <w:rFonts w:cstheme="minorHAnsi"/>
          <w:i/>
          <w:iCs/>
          <w:lang w:val="en-GB"/>
        </w:rPr>
        <w:t xml:space="preserve"> clay bead</w:t>
      </w:r>
      <w:r>
        <w:rPr>
          <w:rFonts w:cstheme="minorHAnsi"/>
          <w:i/>
          <w:iCs/>
          <w:lang w:val="en-GB"/>
        </w:rPr>
        <w:t xml:space="preserve"> </w:t>
      </w:r>
      <w:r w:rsidR="00E732E2">
        <w:rPr>
          <w:rFonts w:cstheme="minorHAnsi"/>
          <w:i/>
          <w:iCs/>
          <w:lang w:val="en-GB"/>
        </w:rPr>
        <w:t>system</w:t>
      </w:r>
      <w:r w:rsidR="00C47DFA">
        <w:rPr>
          <w:rFonts w:cstheme="minorHAnsi"/>
          <w:i/>
          <w:iCs/>
          <w:lang w:val="en-GB"/>
        </w:rPr>
        <w:t xml:space="preserve">, showing </w:t>
      </w:r>
      <w:r w:rsidR="00CF49D6">
        <w:rPr>
          <w:rFonts w:cstheme="minorHAnsi"/>
          <w:i/>
          <w:iCs/>
          <w:lang w:val="en-GB"/>
        </w:rPr>
        <w:t>numbers of ASVs (A) and Shannon diversities (B) of each replicate</w:t>
      </w:r>
      <w:r w:rsidR="00270FC0">
        <w:rPr>
          <w:rFonts w:cstheme="minorHAnsi"/>
          <w:i/>
          <w:iCs/>
          <w:lang w:val="en-GB"/>
        </w:rPr>
        <w:t xml:space="preserve"> </w:t>
      </w:r>
      <w:r w:rsidRPr="00EE10D1">
        <w:rPr>
          <w:rFonts w:cstheme="minorHAnsi"/>
          <w:i/>
          <w:iCs/>
          <w:lang w:val="en-GB"/>
        </w:rPr>
        <w:t xml:space="preserve">after normalization of </w:t>
      </w:r>
      <w:r w:rsidR="00877D2E">
        <w:rPr>
          <w:rFonts w:cstheme="minorHAnsi"/>
          <w:i/>
          <w:iCs/>
          <w:lang w:val="en-GB"/>
        </w:rPr>
        <w:t xml:space="preserve">the </w:t>
      </w:r>
      <w:r w:rsidR="00E97755">
        <w:rPr>
          <w:rFonts w:cstheme="minorHAnsi"/>
          <w:i/>
          <w:iCs/>
          <w:lang w:val="en-GB"/>
        </w:rPr>
        <w:t xml:space="preserve">ASV </w:t>
      </w:r>
      <w:r>
        <w:rPr>
          <w:rFonts w:cstheme="minorHAnsi"/>
          <w:i/>
          <w:iCs/>
          <w:lang w:val="en-GB"/>
        </w:rPr>
        <w:t>table.</w:t>
      </w:r>
    </w:p>
    <w:p w14:paraId="251FEEBD" w14:textId="77777777" w:rsidR="007621A7" w:rsidRDefault="007621A7" w:rsidP="00DC1C9D">
      <w:pPr>
        <w:spacing w:line="276" w:lineRule="auto"/>
        <w:jc w:val="both"/>
        <w:rPr>
          <w:rFonts w:cstheme="minorHAnsi"/>
          <w:i/>
          <w:iCs/>
          <w:lang w:val="en-GB"/>
        </w:rPr>
      </w:pPr>
    </w:p>
    <w:p w14:paraId="6CD7F2E0" w14:textId="77777777" w:rsidR="00C94D1E" w:rsidRDefault="00C94D1E" w:rsidP="00C94D1E">
      <w:pPr>
        <w:spacing w:line="480" w:lineRule="auto"/>
        <w:ind w:firstLine="709"/>
        <w:jc w:val="both"/>
        <w:rPr>
          <w:rFonts w:cstheme="minorHAnsi"/>
          <w:i/>
          <w:iCs/>
          <w:lang w:val="en-GB"/>
        </w:rPr>
      </w:pPr>
    </w:p>
    <w:p w14:paraId="2283ADD9" w14:textId="77777777" w:rsidR="00682354" w:rsidRDefault="00682354" w:rsidP="00CD5BE0">
      <w:pPr>
        <w:spacing w:afterLines="160" w:after="384" w:line="276" w:lineRule="auto"/>
        <w:jc w:val="both"/>
        <w:rPr>
          <w:rFonts w:cstheme="minorHAnsi"/>
          <w:i/>
          <w:iCs/>
          <w:lang w:val="en-GB"/>
        </w:rPr>
      </w:pPr>
    </w:p>
    <w:p w14:paraId="56FE239E" w14:textId="77777777" w:rsidR="00CD5BE0" w:rsidRDefault="00CD5BE0" w:rsidP="00B2377A">
      <w:pPr>
        <w:spacing w:afterLines="160" w:after="384" w:line="276" w:lineRule="auto"/>
        <w:jc w:val="both"/>
        <w:rPr>
          <w:rFonts w:cstheme="minorHAnsi"/>
          <w:i/>
          <w:iCs/>
          <w:lang w:val="en-GB"/>
        </w:rPr>
      </w:pPr>
    </w:p>
    <w:p w14:paraId="3373957D" w14:textId="77777777" w:rsidR="002B1327" w:rsidRDefault="002B1327" w:rsidP="00B2377A">
      <w:pPr>
        <w:spacing w:afterLines="160" w:after="384" w:line="276" w:lineRule="auto"/>
        <w:jc w:val="both"/>
        <w:rPr>
          <w:rFonts w:cstheme="minorHAnsi"/>
          <w:i/>
          <w:iCs/>
          <w:lang w:val="en-GB"/>
        </w:rPr>
      </w:pPr>
    </w:p>
    <w:p w14:paraId="0A3814E5" w14:textId="77777777" w:rsidR="002B1327" w:rsidRDefault="002B1327" w:rsidP="00B2377A">
      <w:pPr>
        <w:spacing w:afterLines="160" w:after="384" w:line="276" w:lineRule="auto"/>
        <w:jc w:val="both"/>
        <w:rPr>
          <w:rFonts w:cstheme="minorHAnsi"/>
          <w:i/>
          <w:iCs/>
          <w:lang w:val="en-GB"/>
        </w:rPr>
      </w:pPr>
    </w:p>
    <w:p w14:paraId="4C48B4B1" w14:textId="77777777" w:rsidR="002B1327" w:rsidRPr="00F20C4B" w:rsidRDefault="002B1327" w:rsidP="00B2377A">
      <w:pPr>
        <w:spacing w:afterLines="160" w:after="384" w:line="276" w:lineRule="auto"/>
        <w:jc w:val="both"/>
        <w:rPr>
          <w:rFonts w:cstheme="minorHAnsi"/>
          <w:lang w:val="en-GB"/>
        </w:rPr>
      </w:pPr>
    </w:p>
    <w:p w14:paraId="7C2D80E3" w14:textId="77777777" w:rsidR="00B2377A" w:rsidRPr="00EE10D1" w:rsidRDefault="00B2377A" w:rsidP="00542CF0">
      <w:pPr>
        <w:spacing w:afterLines="160" w:after="384" w:line="276" w:lineRule="auto"/>
        <w:jc w:val="both"/>
        <w:rPr>
          <w:rFonts w:cstheme="minorHAnsi"/>
          <w:lang w:val="en-GB"/>
        </w:rPr>
      </w:pPr>
    </w:p>
    <w:p w14:paraId="36B7298D" w14:textId="7208C48D" w:rsidR="002D0185" w:rsidRPr="00EE10D1" w:rsidRDefault="002D0185" w:rsidP="00E377D4">
      <w:pPr>
        <w:spacing w:afterLines="160" w:after="384" w:line="276" w:lineRule="auto"/>
        <w:jc w:val="both"/>
        <w:rPr>
          <w:rFonts w:cstheme="minorHAnsi"/>
          <w:i/>
          <w:iCs/>
          <w:lang w:val="en-GB"/>
        </w:rPr>
      </w:pPr>
    </w:p>
    <w:p w14:paraId="046772D1" w14:textId="509CE7EA" w:rsidR="006A221D" w:rsidRDefault="00CE6522">
      <w:pPr>
        <w:rPr>
          <w:rFonts w:cstheme="minorHAnsi"/>
          <w:b/>
          <w:bCs/>
          <w:lang w:val="en-GB"/>
        </w:rPr>
      </w:pPr>
      <w:r>
        <w:rPr>
          <w:rFonts w:cstheme="minorHAnsi"/>
          <w:b/>
          <w:bCs/>
          <w:noProof/>
          <w:lang w:val="en-US"/>
        </w:rPr>
        <w:lastRenderedPageBreak/>
        <w:drawing>
          <wp:inline distT="0" distB="0" distL="0" distR="0" wp14:anchorId="2E79EB34" wp14:editId="7785F805">
            <wp:extent cx="5760720" cy="2644775"/>
            <wp:effectExtent l="0" t="0" r="0" b="3175"/>
            <wp:docPr id="1220490392" name="Picture 1220490392" descr="A picture containing text, screenshot, parallel, plo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20490392" name="Picture 2" descr="A picture containing text, screenshot, parallel, plot&#10;&#10;Description automatically generated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26447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CF9B2A" w14:textId="77777777" w:rsidR="00CE6522" w:rsidRDefault="00CE6522">
      <w:pPr>
        <w:rPr>
          <w:rFonts w:cstheme="minorHAnsi"/>
          <w:b/>
          <w:bCs/>
          <w:lang w:val="en-GB"/>
        </w:rPr>
      </w:pPr>
    </w:p>
    <w:p w14:paraId="047146F6" w14:textId="78448D30" w:rsidR="0081231E" w:rsidRDefault="00CE6522">
      <w:pPr>
        <w:rPr>
          <w:rFonts w:cstheme="minorHAnsi"/>
          <w:b/>
          <w:bCs/>
          <w:lang w:val="en-GB"/>
        </w:rPr>
      </w:pPr>
      <w:r>
        <w:rPr>
          <w:rFonts w:cstheme="minorHAnsi"/>
          <w:b/>
          <w:bCs/>
          <w:noProof/>
          <w:lang w:val="en-US"/>
        </w:rPr>
        <w:drawing>
          <wp:inline distT="0" distB="0" distL="0" distR="0" wp14:anchorId="78E9605F" wp14:editId="30182355">
            <wp:extent cx="5760720" cy="2994025"/>
            <wp:effectExtent l="0" t="0" r="0" b="0"/>
            <wp:docPr id="1245869274" name="Picture 1245869274" descr="A picture containing text, screenshot, colorfulness, paralle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45869274" name="Picture 1" descr="A picture containing text, screenshot, colorfulness, parallel&#10;&#10;Description automatically generated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29940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1B3BD8" w14:textId="28108EFE" w:rsidR="00D80ACE" w:rsidRDefault="009D4822" w:rsidP="009D4822">
      <w:pPr>
        <w:spacing w:line="276" w:lineRule="auto"/>
        <w:jc w:val="both"/>
        <w:rPr>
          <w:rFonts w:cstheme="minorHAnsi"/>
          <w:lang w:val="en-GB"/>
        </w:rPr>
      </w:pPr>
      <w:r>
        <w:rPr>
          <w:rFonts w:cstheme="minorHAnsi"/>
          <w:b/>
          <w:bCs/>
          <w:lang w:val="en-GB"/>
        </w:rPr>
        <w:t>Fig. S</w:t>
      </w:r>
      <w:r w:rsidR="006D70F9">
        <w:rPr>
          <w:rFonts w:cstheme="minorHAnsi"/>
          <w:b/>
          <w:bCs/>
          <w:lang w:val="en-GB"/>
        </w:rPr>
        <w:t>1</w:t>
      </w:r>
      <w:r w:rsidR="002E352F">
        <w:rPr>
          <w:rFonts w:cstheme="minorHAnsi"/>
          <w:b/>
          <w:bCs/>
          <w:lang w:val="en-GB"/>
        </w:rPr>
        <w:t>0</w:t>
      </w:r>
      <w:r>
        <w:rPr>
          <w:rFonts w:cstheme="minorHAnsi"/>
          <w:b/>
          <w:bCs/>
          <w:lang w:val="en-GB"/>
        </w:rPr>
        <w:t xml:space="preserve">: </w:t>
      </w:r>
      <w:r w:rsidRPr="00EE10D1">
        <w:rPr>
          <w:rFonts w:cstheme="minorHAnsi"/>
          <w:i/>
          <w:iCs/>
          <w:lang w:val="en-GB"/>
        </w:rPr>
        <w:t>Relative abundance</w:t>
      </w:r>
      <w:r w:rsidR="00D902F5">
        <w:rPr>
          <w:rFonts w:cstheme="minorHAnsi"/>
          <w:i/>
          <w:iCs/>
          <w:lang w:val="en-GB"/>
        </w:rPr>
        <w:t>s</w:t>
      </w:r>
      <w:r w:rsidRPr="00EE10D1">
        <w:rPr>
          <w:rFonts w:cstheme="minorHAnsi"/>
          <w:i/>
          <w:iCs/>
          <w:lang w:val="en-GB"/>
        </w:rPr>
        <w:t xml:space="preserve"> </w:t>
      </w:r>
      <w:r w:rsidR="009414CA">
        <w:rPr>
          <w:rFonts w:cstheme="minorHAnsi"/>
          <w:i/>
          <w:iCs/>
          <w:lang w:val="en-GB"/>
        </w:rPr>
        <w:t xml:space="preserve">of </w:t>
      </w:r>
      <w:r w:rsidR="00D902F5">
        <w:rPr>
          <w:rFonts w:cstheme="minorHAnsi"/>
          <w:i/>
          <w:iCs/>
          <w:lang w:val="en-GB"/>
        </w:rPr>
        <w:t xml:space="preserve">genera </w:t>
      </w:r>
      <w:r w:rsidR="009414CA">
        <w:rPr>
          <w:rFonts w:cstheme="minorHAnsi"/>
          <w:i/>
          <w:iCs/>
          <w:lang w:val="en-GB"/>
        </w:rPr>
        <w:t xml:space="preserve">within </w:t>
      </w:r>
      <w:r w:rsidR="00194276">
        <w:rPr>
          <w:rFonts w:cstheme="minorHAnsi"/>
          <w:i/>
          <w:iCs/>
          <w:lang w:val="en-GB"/>
        </w:rPr>
        <w:t xml:space="preserve">the bacterial order </w:t>
      </w:r>
      <w:r w:rsidRPr="00EE10D1">
        <w:rPr>
          <w:rFonts w:cstheme="minorHAnsi"/>
          <w:i/>
          <w:iCs/>
          <w:lang w:val="en-GB"/>
        </w:rPr>
        <w:t xml:space="preserve">Oceanospirillales associated with the uncoated and oil-coated </w:t>
      </w:r>
      <w:r w:rsidR="00726420">
        <w:rPr>
          <w:rFonts w:cstheme="minorHAnsi"/>
          <w:i/>
          <w:iCs/>
          <w:lang w:val="en-GB"/>
        </w:rPr>
        <w:t xml:space="preserve">Fluortex adsorbent and </w:t>
      </w:r>
      <w:r w:rsidRPr="00EE10D1">
        <w:rPr>
          <w:rFonts w:cstheme="minorHAnsi"/>
          <w:i/>
          <w:iCs/>
          <w:lang w:val="en-GB"/>
        </w:rPr>
        <w:t>clay bead</w:t>
      </w:r>
      <w:r w:rsidR="00726420">
        <w:rPr>
          <w:rFonts w:cstheme="minorHAnsi"/>
          <w:i/>
          <w:iCs/>
          <w:lang w:val="en-GB"/>
        </w:rPr>
        <w:t xml:space="preserve"> </w:t>
      </w:r>
      <w:r w:rsidRPr="00EE10D1">
        <w:rPr>
          <w:rFonts w:cstheme="minorHAnsi"/>
          <w:i/>
          <w:iCs/>
          <w:lang w:val="en-GB"/>
        </w:rPr>
        <w:t>s</w:t>
      </w:r>
      <w:r w:rsidR="00726420">
        <w:rPr>
          <w:rFonts w:cstheme="minorHAnsi"/>
          <w:i/>
          <w:iCs/>
          <w:lang w:val="en-GB"/>
        </w:rPr>
        <w:t>ystems</w:t>
      </w:r>
      <w:r w:rsidRPr="00EE10D1">
        <w:rPr>
          <w:rFonts w:cstheme="minorHAnsi"/>
          <w:i/>
          <w:iCs/>
          <w:lang w:val="en-GB"/>
        </w:rPr>
        <w:t>. Replicates of the sampling time points are grouped together, numbers in brackets indicate the days of deployment.</w:t>
      </w:r>
    </w:p>
    <w:p w14:paraId="59014317" w14:textId="77777777" w:rsidR="004B1A11" w:rsidRDefault="004B1A11" w:rsidP="009D4822">
      <w:pPr>
        <w:spacing w:line="276" w:lineRule="auto"/>
        <w:jc w:val="both"/>
        <w:rPr>
          <w:rFonts w:cstheme="minorHAnsi"/>
          <w:lang w:val="en-GB"/>
        </w:rPr>
      </w:pPr>
    </w:p>
    <w:p w14:paraId="5819488F" w14:textId="77777777" w:rsidR="00D80ACE" w:rsidRPr="009A25A0" w:rsidRDefault="00D80ACE">
      <w:pPr>
        <w:rPr>
          <w:rFonts w:cstheme="minorHAnsi"/>
          <w:i/>
          <w:iCs/>
          <w:lang w:val="en-US"/>
        </w:rPr>
      </w:pPr>
      <w:r w:rsidRPr="009A25A0">
        <w:rPr>
          <w:rFonts w:cstheme="minorHAnsi"/>
          <w:i/>
          <w:iCs/>
          <w:lang w:val="en-US"/>
        </w:rPr>
        <w:br w:type="page"/>
      </w:r>
    </w:p>
    <w:p w14:paraId="42C6ACB5" w14:textId="79583784" w:rsidR="009D4822" w:rsidRDefault="00CE6522" w:rsidP="009D4822">
      <w:pPr>
        <w:spacing w:line="276" w:lineRule="auto"/>
        <w:jc w:val="both"/>
        <w:rPr>
          <w:rFonts w:cstheme="minorHAnsi"/>
          <w:lang w:val="en-GB"/>
        </w:rPr>
      </w:pPr>
      <w:r>
        <w:rPr>
          <w:rFonts w:cstheme="minorHAnsi"/>
          <w:b/>
          <w:bCs/>
          <w:noProof/>
          <w:lang w:val="en-US"/>
        </w:rPr>
        <w:lastRenderedPageBreak/>
        <w:drawing>
          <wp:inline distT="0" distB="0" distL="0" distR="0" wp14:anchorId="4856B345" wp14:editId="56C8B054">
            <wp:extent cx="5760720" cy="2729865"/>
            <wp:effectExtent l="0" t="0" r="0" b="0"/>
            <wp:docPr id="957705723" name="Picture 957705723" descr="A picture containing text, screenshot, colorfulness, li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57705723" name="Picture 4" descr="A picture containing text, screenshot, colorfulness, line&#10;&#10;Description automatically generated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27298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403E5C" w14:textId="77777777" w:rsidR="00CE6522" w:rsidRDefault="00CE6522" w:rsidP="009D4822">
      <w:pPr>
        <w:spacing w:line="276" w:lineRule="auto"/>
        <w:jc w:val="both"/>
        <w:rPr>
          <w:rFonts w:cstheme="minorHAnsi"/>
          <w:lang w:val="en-GB"/>
        </w:rPr>
      </w:pPr>
    </w:p>
    <w:p w14:paraId="30B381D7" w14:textId="671A108F" w:rsidR="00EC3925" w:rsidRDefault="00CE6522" w:rsidP="009D4822">
      <w:pPr>
        <w:spacing w:line="276" w:lineRule="auto"/>
        <w:jc w:val="both"/>
        <w:rPr>
          <w:rFonts w:cstheme="minorHAnsi"/>
          <w:lang w:val="en-GB"/>
        </w:rPr>
      </w:pPr>
      <w:r>
        <w:rPr>
          <w:rFonts w:cstheme="minorHAnsi"/>
          <w:b/>
          <w:bCs/>
          <w:noProof/>
          <w:lang w:val="en-US"/>
        </w:rPr>
        <w:drawing>
          <wp:inline distT="0" distB="0" distL="0" distR="0" wp14:anchorId="6DFA2D24" wp14:editId="26AA2EAB">
            <wp:extent cx="5760720" cy="2993390"/>
            <wp:effectExtent l="0" t="0" r="0" b="0"/>
            <wp:docPr id="1710796357" name="Picture 1710796357" descr="A picture containing text, screenshot, colorfulness, li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10796357" name="Picture 3" descr="A picture containing text, screenshot, colorfulness, line&#10;&#10;Description automatically generated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29933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9827B1" w14:textId="2B528803" w:rsidR="00194276" w:rsidRDefault="00847C4B" w:rsidP="00847C4B">
      <w:pPr>
        <w:spacing w:line="276" w:lineRule="auto"/>
        <w:jc w:val="both"/>
        <w:rPr>
          <w:rFonts w:cstheme="minorHAnsi"/>
          <w:i/>
          <w:iCs/>
          <w:lang w:val="en-GB"/>
        </w:rPr>
      </w:pPr>
      <w:r>
        <w:rPr>
          <w:rFonts w:cstheme="minorHAnsi"/>
          <w:b/>
          <w:bCs/>
          <w:lang w:val="en-GB"/>
        </w:rPr>
        <w:t>Fig. S1</w:t>
      </w:r>
      <w:r w:rsidR="002E352F">
        <w:rPr>
          <w:rFonts w:cstheme="minorHAnsi"/>
          <w:b/>
          <w:bCs/>
          <w:lang w:val="en-GB"/>
        </w:rPr>
        <w:t>1</w:t>
      </w:r>
      <w:r>
        <w:rPr>
          <w:rFonts w:cstheme="minorHAnsi"/>
          <w:b/>
          <w:bCs/>
          <w:lang w:val="en-GB"/>
        </w:rPr>
        <w:t xml:space="preserve">: </w:t>
      </w:r>
      <w:r w:rsidRPr="00EE10D1">
        <w:rPr>
          <w:rFonts w:cstheme="minorHAnsi"/>
          <w:i/>
          <w:iCs/>
          <w:lang w:val="en-GB"/>
        </w:rPr>
        <w:t>Relative abundance</w:t>
      </w:r>
      <w:r>
        <w:rPr>
          <w:rFonts w:cstheme="minorHAnsi"/>
          <w:i/>
          <w:iCs/>
          <w:lang w:val="en-GB"/>
        </w:rPr>
        <w:t>s</w:t>
      </w:r>
      <w:r w:rsidRPr="00EE10D1">
        <w:rPr>
          <w:rFonts w:cstheme="minorHAnsi"/>
          <w:i/>
          <w:iCs/>
          <w:lang w:val="en-GB"/>
        </w:rPr>
        <w:t xml:space="preserve"> </w:t>
      </w:r>
      <w:r>
        <w:rPr>
          <w:rFonts w:cstheme="minorHAnsi"/>
          <w:i/>
          <w:iCs/>
          <w:lang w:val="en-GB"/>
        </w:rPr>
        <w:t xml:space="preserve">of genera </w:t>
      </w:r>
      <w:r w:rsidR="009414CA">
        <w:rPr>
          <w:rFonts w:cstheme="minorHAnsi"/>
          <w:i/>
          <w:iCs/>
          <w:lang w:val="en-GB"/>
        </w:rPr>
        <w:t xml:space="preserve">within </w:t>
      </w:r>
      <w:r w:rsidR="00194276">
        <w:rPr>
          <w:rFonts w:cstheme="minorHAnsi"/>
          <w:i/>
          <w:iCs/>
          <w:lang w:val="en-GB"/>
        </w:rPr>
        <w:t xml:space="preserve">the bacterial order </w:t>
      </w:r>
      <w:r w:rsidR="009414CA">
        <w:rPr>
          <w:rFonts w:cstheme="minorHAnsi"/>
          <w:i/>
          <w:iCs/>
          <w:lang w:val="en-GB"/>
        </w:rPr>
        <w:t xml:space="preserve">Rhodobacterales </w:t>
      </w:r>
      <w:r w:rsidRPr="00EE10D1">
        <w:rPr>
          <w:rFonts w:cstheme="minorHAnsi"/>
          <w:i/>
          <w:iCs/>
          <w:lang w:val="en-GB"/>
        </w:rPr>
        <w:t xml:space="preserve">associated with the uncoated and oil-coated </w:t>
      </w:r>
      <w:r>
        <w:rPr>
          <w:rFonts w:cstheme="minorHAnsi"/>
          <w:i/>
          <w:iCs/>
          <w:lang w:val="en-GB"/>
        </w:rPr>
        <w:t xml:space="preserve">Fluortex adsorbent and </w:t>
      </w:r>
      <w:r w:rsidRPr="00EE10D1">
        <w:rPr>
          <w:rFonts w:cstheme="minorHAnsi"/>
          <w:i/>
          <w:iCs/>
          <w:lang w:val="en-GB"/>
        </w:rPr>
        <w:t>clay bead</w:t>
      </w:r>
      <w:r>
        <w:rPr>
          <w:rFonts w:cstheme="minorHAnsi"/>
          <w:i/>
          <w:iCs/>
          <w:lang w:val="en-GB"/>
        </w:rPr>
        <w:t xml:space="preserve"> </w:t>
      </w:r>
      <w:r w:rsidRPr="00EE10D1">
        <w:rPr>
          <w:rFonts w:cstheme="minorHAnsi"/>
          <w:i/>
          <w:iCs/>
          <w:lang w:val="en-GB"/>
        </w:rPr>
        <w:t>s</w:t>
      </w:r>
      <w:r>
        <w:rPr>
          <w:rFonts w:cstheme="minorHAnsi"/>
          <w:i/>
          <w:iCs/>
          <w:lang w:val="en-GB"/>
        </w:rPr>
        <w:t>ystems</w:t>
      </w:r>
      <w:r w:rsidRPr="00EE10D1">
        <w:rPr>
          <w:rFonts w:cstheme="minorHAnsi"/>
          <w:i/>
          <w:iCs/>
          <w:lang w:val="en-GB"/>
        </w:rPr>
        <w:t>. Replicates of the sampling time points are grouped together, numbers in brackets indicate the days of deployment.</w:t>
      </w:r>
    </w:p>
    <w:p w14:paraId="6928B052" w14:textId="77777777" w:rsidR="00194276" w:rsidRDefault="00194276">
      <w:pPr>
        <w:rPr>
          <w:rFonts w:cstheme="minorHAnsi"/>
          <w:i/>
          <w:iCs/>
          <w:lang w:val="en-GB"/>
        </w:rPr>
      </w:pPr>
      <w:r>
        <w:rPr>
          <w:rFonts w:cstheme="minorHAnsi"/>
          <w:i/>
          <w:iCs/>
          <w:lang w:val="en-GB"/>
        </w:rPr>
        <w:br w:type="page"/>
      </w:r>
    </w:p>
    <w:p w14:paraId="5B2F9898" w14:textId="0B97A84B" w:rsidR="00847C4B" w:rsidRDefault="00CE6522" w:rsidP="00847C4B">
      <w:pPr>
        <w:spacing w:line="276" w:lineRule="auto"/>
        <w:jc w:val="both"/>
        <w:rPr>
          <w:rFonts w:cstheme="minorHAnsi"/>
          <w:i/>
          <w:iCs/>
          <w:lang w:val="en-GB"/>
        </w:rPr>
      </w:pPr>
      <w:r>
        <w:rPr>
          <w:rFonts w:cstheme="minorHAnsi"/>
          <w:b/>
          <w:bCs/>
          <w:noProof/>
          <w:lang w:val="en-US"/>
        </w:rPr>
        <w:lastRenderedPageBreak/>
        <w:drawing>
          <wp:inline distT="0" distB="0" distL="0" distR="0" wp14:anchorId="54200B14" wp14:editId="4F14A9E1">
            <wp:extent cx="5760720" cy="2547620"/>
            <wp:effectExtent l="0" t="0" r="0" b="5080"/>
            <wp:docPr id="1341762698" name="Picture 1341762698" descr="A picture containing text, screenshot, colorfulness, li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41762698" name="Picture 6" descr="A picture containing text, screenshot, colorfulness, line&#10;&#10;Description automatically generated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2547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A47AB6" w14:textId="77777777" w:rsidR="00A848E1" w:rsidRDefault="00A848E1" w:rsidP="00847C4B">
      <w:pPr>
        <w:spacing w:line="276" w:lineRule="auto"/>
        <w:jc w:val="both"/>
        <w:rPr>
          <w:rFonts w:cstheme="minorHAnsi"/>
          <w:i/>
          <w:iCs/>
          <w:lang w:val="en-GB"/>
        </w:rPr>
      </w:pPr>
    </w:p>
    <w:p w14:paraId="1461860C" w14:textId="1BF8A359" w:rsidR="00A848E1" w:rsidRDefault="00CE6522" w:rsidP="00847C4B">
      <w:pPr>
        <w:spacing w:line="276" w:lineRule="auto"/>
        <w:jc w:val="both"/>
        <w:rPr>
          <w:rFonts w:cstheme="minorHAnsi"/>
          <w:i/>
          <w:iCs/>
          <w:lang w:val="en-GB"/>
        </w:rPr>
      </w:pPr>
      <w:r>
        <w:rPr>
          <w:rFonts w:cstheme="minorHAnsi"/>
          <w:b/>
          <w:bCs/>
          <w:noProof/>
          <w:lang w:val="en-US"/>
        </w:rPr>
        <w:drawing>
          <wp:inline distT="0" distB="0" distL="0" distR="0" wp14:anchorId="2C9F5C4F" wp14:editId="0B604132">
            <wp:extent cx="5760720" cy="2995295"/>
            <wp:effectExtent l="0" t="0" r="0" b="0"/>
            <wp:docPr id="238199772" name="Picture 238199772" descr="A picture containing text, screenshot, line, paralle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8199772" name="Picture 5" descr="A picture containing text, screenshot, line, parallel&#10;&#10;Description automatically generated"/>
                    <pic:cNvPicPr/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29952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A7ACEE" w14:textId="4DB0B79D" w:rsidR="006461F4" w:rsidRDefault="006461F4" w:rsidP="006461F4">
      <w:pPr>
        <w:spacing w:line="276" w:lineRule="auto"/>
        <w:jc w:val="both"/>
        <w:rPr>
          <w:rFonts w:cstheme="minorHAnsi"/>
          <w:i/>
          <w:iCs/>
          <w:lang w:val="en-GB"/>
        </w:rPr>
      </w:pPr>
      <w:r>
        <w:rPr>
          <w:rFonts w:cstheme="minorHAnsi"/>
          <w:b/>
          <w:bCs/>
          <w:lang w:val="en-GB"/>
        </w:rPr>
        <w:t>Fig. S1</w:t>
      </w:r>
      <w:r w:rsidR="002E352F">
        <w:rPr>
          <w:rFonts w:cstheme="minorHAnsi"/>
          <w:b/>
          <w:bCs/>
          <w:lang w:val="en-GB"/>
        </w:rPr>
        <w:t>2</w:t>
      </w:r>
      <w:r>
        <w:rPr>
          <w:rFonts w:cstheme="minorHAnsi"/>
          <w:b/>
          <w:bCs/>
          <w:lang w:val="en-GB"/>
        </w:rPr>
        <w:t xml:space="preserve">: </w:t>
      </w:r>
      <w:r w:rsidRPr="00EE10D1">
        <w:rPr>
          <w:rFonts w:cstheme="minorHAnsi"/>
          <w:i/>
          <w:iCs/>
          <w:lang w:val="en-GB"/>
        </w:rPr>
        <w:t>Relative abundance</w:t>
      </w:r>
      <w:r>
        <w:rPr>
          <w:rFonts w:cstheme="minorHAnsi"/>
          <w:i/>
          <w:iCs/>
          <w:lang w:val="en-GB"/>
        </w:rPr>
        <w:t>s</w:t>
      </w:r>
      <w:r w:rsidRPr="00EE10D1">
        <w:rPr>
          <w:rFonts w:cstheme="minorHAnsi"/>
          <w:i/>
          <w:iCs/>
          <w:lang w:val="en-GB"/>
        </w:rPr>
        <w:t xml:space="preserve"> </w:t>
      </w:r>
      <w:r>
        <w:rPr>
          <w:rFonts w:cstheme="minorHAnsi"/>
          <w:i/>
          <w:iCs/>
          <w:lang w:val="en-GB"/>
        </w:rPr>
        <w:t xml:space="preserve">of genera within the bacterial order Alteromonadales </w:t>
      </w:r>
      <w:r w:rsidRPr="00EE10D1">
        <w:rPr>
          <w:rFonts w:cstheme="minorHAnsi"/>
          <w:i/>
          <w:iCs/>
          <w:lang w:val="en-GB"/>
        </w:rPr>
        <w:t xml:space="preserve">associated with the uncoated and oil-coated </w:t>
      </w:r>
      <w:r>
        <w:rPr>
          <w:rFonts w:cstheme="minorHAnsi"/>
          <w:i/>
          <w:iCs/>
          <w:lang w:val="en-GB"/>
        </w:rPr>
        <w:t xml:space="preserve">Fluortex adsorbent and </w:t>
      </w:r>
      <w:r w:rsidRPr="00EE10D1">
        <w:rPr>
          <w:rFonts w:cstheme="minorHAnsi"/>
          <w:i/>
          <w:iCs/>
          <w:lang w:val="en-GB"/>
        </w:rPr>
        <w:t>clay bead</w:t>
      </w:r>
      <w:r>
        <w:rPr>
          <w:rFonts w:cstheme="minorHAnsi"/>
          <w:i/>
          <w:iCs/>
          <w:lang w:val="en-GB"/>
        </w:rPr>
        <w:t xml:space="preserve"> </w:t>
      </w:r>
      <w:r w:rsidRPr="00EE10D1">
        <w:rPr>
          <w:rFonts w:cstheme="minorHAnsi"/>
          <w:i/>
          <w:iCs/>
          <w:lang w:val="en-GB"/>
        </w:rPr>
        <w:t>s</w:t>
      </w:r>
      <w:r>
        <w:rPr>
          <w:rFonts w:cstheme="minorHAnsi"/>
          <w:i/>
          <w:iCs/>
          <w:lang w:val="en-GB"/>
        </w:rPr>
        <w:t>ystems</w:t>
      </w:r>
      <w:r w:rsidRPr="00EE10D1">
        <w:rPr>
          <w:rFonts w:cstheme="minorHAnsi"/>
          <w:i/>
          <w:iCs/>
          <w:lang w:val="en-GB"/>
        </w:rPr>
        <w:t>. Replicates of the sampling time points are grouped together, numbers in brackets indicate the days of deployment.</w:t>
      </w:r>
    </w:p>
    <w:p w14:paraId="1B15853F" w14:textId="77777777" w:rsidR="00194276" w:rsidRDefault="00194276" w:rsidP="00847C4B">
      <w:pPr>
        <w:spacing w:line="276" w:lineRule="auto"/>
        <w:jc w:val="both"/>
        <w:rPr>
          <w:rFonts w:cstheme="minorHAnsi"/>
          <w:i/>
          <w:iCs/>
          <w:lang w:val="en-GB"/>
        </w:rPr>
      </w:pPr>
    </w:p>
    <w:p w14:paraId="2023A4F9" w14:textId="77777777" w:rsidR="00194276" w:rsidRDefault="00194276" w:rsidP="00847C4B">
      <w:pPr>
        <w:spacing w:line="276" w:lineRule="auto"/>
        <w:jc w:val="both"/>
        <w:rPr>
          <w:rFonts w:cstheme="minorHAnsi"/>
          <w:i/>
          <w:iCs/>
          <w:lang w:val="en-GB"/>
        </w:rPr>
      </w:pPr>
    </w:p>
    <w:p w14:paraId="58D095B9" w14:textId="77777777" w:rsidR="00726D0A" w:rsidRDefault="00726D0A" w:rsidP="009D4822">
      <w:pPr>
        <w:spacing w:line="276" w:lineRule="auto"/>
        <w:jc w:val="both"/>
        <w:rPr>
          <w:rFonts w:cstheme="minorHAnsi"/>
          <w:lang w:val="en-GB"/>
        </w:rPr>
      </w:pPr>
    </w:p>
    <w:p w14:paraId="1E9442BE" w14:textId="77777777" w:rsidR="00D80ACE" w:rsidRPr="00EE10D1" w:rsidRDefault="00D80ACE" w:rsidP="009D4822">
      <w:pPr>
        <w:spacing w:line="276" w:lineRule="auto"/>
        <w:jc w:val="both"/>
        <w:rPr>
          <w:rFonts w:cstheme="minorHAnsi"/>
          <w:lang w:val="en-GB"/>
        </w:rPr>
      </w:pPr>
    </w:p>
    <w:p w14:paraId="6257D553" w14:textId="1B7C05D1" w:rsidR="0041662F" w:rsidRDefault="0041662F">
      <w:pPr>
        <w:rPr>
          <w:rFonts w:cstheme="minorHAnsi"/>
          <w:b/>
          <w:bCs/>
          <w:lang w:val="en-GB"/>
        </w:rPr>
      </w:pPr>
      <w:r>
        <w:rPr>
          <w:rFonts w:cstheme="minorHAnsi"/>
          <w:b/>
          <w:bCs/>
          <w:lang w:val="en-GB"/>
        </w:rPr>
        <w:br w:type="page"/>
      </w:r>
    </w:p>
    <w:p w14:paraId="451DE0E5" w14:textId="06826575" w:rsidR="003B75B5" w:rsidRPr="00EE10D1" w:rsidRDefault="00836E6C" w:rsidP="00E377D4">
      <w:pPr>
        <w:spacing w:afterLines="160" w:after="384" w:line="276" w:lineRule="auto"/>
        <w:jc w:val="both"/>
        <w:rPr>
          <w:rFonts w:cstheme="minorHAnsi"/>
          <w:lang w:val="en-GB"/>
        </w:rPr>
      </w:pPr>
      <w:r>
        <w:rPr>
          <w:rFonts w:cstheme="minorHAnsi"/>
          <w:b/>
          <w:bCs/>
          <w:lang w:val="en-GB"/>
        </w:rPr>
        <w:lastRenderedPageBreak/>
        <w:t>Table S1</w:t>
      </w:r>
      <w:r w:rsidR="007237EE">
        <w:rPr>
          <w:rFonts w:cstheme="minorHAnsi"/>
          <w:b/>
          <w:bCs/>
          <w:lang w:val="en-GB"/>
        </w:rPr>
        <w:t>:</w:t>
      </w:r>
      <w:r w:rsidR="003B75B5" w:rsidRPr="00EE10D1">
        <w:rPr>
          <w:rFonts w:cstheme="minorHAnsi"/>
          <w:lang w:val="en-GB"/>
        </w:rPr>
        <w:t xml:space="preserve"> </w:t>
      </w:r>
      <w:r w:rsidR="003B75B5" w:rsidRPr="007237EE">
        <w:rPr>
          <w:rFonts w:cstheme="minorHAnsi"/>
          <w:i/>
          <w:iCs/>
          <w:lang w:val="en-GB"/>
        </w:rPr>
        <w:t xml:space="preserve">List of target polycyclic aromatic </w:t>
      </w:r>
      <w:r w:rsidR="00F94D6C">
        <w:rPr>
          <w:rFonts w:cstheme="minorHAnsi"/>
          <w:i/>
          <w:iCs/>
          <w:lang w:val="en-GB"/>
        </w:rPr>
        <w:t>carbons (PACs)</w:t>
      </w:r>
      <w:r w:rsidR="003B75B5" w:rsidRPr="007237EE">
        <w:rPr>
          <w:rFonts w:cstheme="minorHAnsi"/>
          <w:i/>
          <w:iCs/>
          <w:lang w:val="en-GB"/>
        </w:rPr>
        <w:t xml:space="preserve"> </w:t>
      </w:r>
      <w:r w:rsidR="00F94D6C">
        <w:rPr>
          <w:rFonts w:cstheme="minorHAnsi"/>
          <w:i/>
          <w:iCs/>
          <w:lang w:val="en-GB"/>
        </w:rPr>
        <w:t xml:space="preserve">included in targeted </w:t>
      </w:r>
      <w:r w:rsidR="003B75B5" w:rsidRPr="007237EE">
        <w:rPr>
          <w:rFonts w:cstheme="minorHAnsi"/>
          <w:i/>
          <w:iCs/>
          <w:lang w:val="en-GB"/>
        </w:rPr>
        <w:t>GC-MS</w:t>
      </w:r>
      <w:r w:rsidR="00566CEE">
        <w:rPr>
          <w:rFonts w:cstheme="minorHAnsi"/>
          <w:i/>
          <w:iCs/>
          <w:lang w:val="en-GB"/>
        </w:rPr>
        <w:t xml:space="preserve"> analyses</w:t>
      </w:r>
      <w:r w:rsidR="003B75B5" w:rsidRPr="007237EE">
        <w:rPr>
          <w:rFonts w:cstheme="minorHAnsi"/>
          <w:i/>
          <w:iCs/>
          <w:lang w:val="en-GB"/>
        </w:rPr>
        <w:t>.</w:t>
      </w:r>
    </w:p>
    <w:tbl>
      <w:tblPr>
        <w:tblStyle w:val="TableGrid"/>
        <w:tblW w:w="9067" w:type="dxa"/>
        <w:tblLook w:val="04A0" w:firstRow="1" w:lastRow="0" w:firstColumn="1" w:lastColumn="0" w:noHBand="0" w:noVBand="1"/>
      </w:tblPr>
      <w:tblGrid>
        <w:gridCol w:w="2263"/>
        <w:gridCol w:w="3544"/>
        <w:gridCol w:w="3260"/>
      </w:tblGrid>
      <w:tr w:rsidR="003B75B5" w:rsidRPr="00EE10D1" w14:paraId="4740FFAD" w14:textId="77777777" w:rsidTr="0073592C">
        <w:tc>
          <w:tcPr>
            <w:tcW w:w="2263" w:type="dxa"/>
            <w:tcBorders>
              <w:bottom w:val="single" w:sz="12" w:space="0" w:color="auto"/>
            </w:tcBorders>
          </w:tcPr>
          <w:p w14:paraId="26497E12" w14:textId="77777777" w:rsidR="003B75B5" w:rsidRPr="00EE10D1" w:rsidRDefault="003B75B5" w:rsidP="00E377D4">
            <w:pPr>
              <w:spacing w:before="100" w:beforeAutospacing="1" w:after="100" w:afterAutospacing="1" w:line="276" w:lineRule="auto"/>
              <w:jc w:val="both"/>
              <w:rPr>
                <w:rFonts w:cstheme="minorHAnsi"/>
                <w:b/>
                <w:bCs/>
              </w:rPr>
            </w:pPr>
            <w:r w:rsidRPr="00EE10D1">
              <w:rPr>
                <w:rFonts w:cstheme="minorHAnsi"/>
                <w:b/>
                <w:bCs/>
              </w:rPr>
              <w:t>Compound name</w:t>
            </w:r>
          </w:p>
        </w:tc>
        <w:tc>
          <w:tcPr>
            <w:tcW w:w="3544" w:type="dxa"/>
            <w:tcBorders>
              <w:bottom w:val="single" w:sz="12" w:space="0" w:color="auto"/>
            </w:tcBorders>
          </w:tcPr>
          <w:p w14:paraId="6C7639F3" w14:textId="77777777" w:rsidR="003B75B5" w:rsidRPr="00EE10D1" w:rsidRDefault="003B75B5" w:rsidP="00E377D4">
            <w:pPr>
              <w:spacing w:before="100" w:beforeAutospacing="1" w:after="100" w:afterAutospacing="1" w:line="276" w:lineRule="auto"/>
              <w:jc w:val="both"/>
              <w:rPr>
                <w:rFonts w:cstheme="minorHAnsi"/>
                <w:b/>
                <w:bCs/>
              </w:rPr>
            </w:pPr>
            <w:r w:rsidRPr="00EE10D1">
              <w:rPr>
                <w:rFonts w:cstheme="minorHAnsi"/>
                <w:b/>
                <w:bCs/>
              </w:rPr>
              <w:t>Compound name</w:t>
            </w:r>
          </w:p>
        </w:tc>
        <w:tc>
          <w:tcPr>
            <w:tcW w:w="3260" w:type="dxa"/>
            <w:tcBorders>
              <w:bottom w:val="single" w:sz="12" w:space="0" w:color="auto"/>
            </w:tcBorders>
          </w:tcPr>
          <w:p w14:paraId="0E9A0F13" w14:textId="77777777" w:rsidR="003B75B5" w:rsidRPr="00EE10D1" w:rsidRDefault="003B75B5" w:rsidP="00E377D4">
            <w:pPr>
              <w:spacing w:before="100" w:beforeAutospacing="1" w:after="100" w:afterAutospacing="1" w:line="276" w:lineRule="auto"/>
              <w:jc w:val="both"/>
              <w:rPr>
                <w:rFonts w:cstheme="minorHAnsi"/>
                <w:b/>
                <w:bCs/>
              </w:rPr>
            </w:pPr>
            <w:r w:rsidRPr="00EE10D1">
              <w:rPr>
                <w:rFonts w:cstheme="minorHAnsi"/>
                <w:b/>
                <w:bCs/>
              </w:rPr>
              <w:t>Compound name</w:t>
            </w:r>
          </w:p>
        </w:tc>
      </w:tr>
      <w:tr w:rsidR="003B75B5" w:rsidRPr="00EE10D1" w14:paraId="7E91CF9E" w14:textId="77777777" w:rsidTr="0073592C">
        <w:trPr>
          <w:trHeight w:val="288"/>
        </w:trPr>
        <w:tc>
          <w:tcPr>
            <w:tcW w:w="2263" w:type="dxa"/>
            <w:tcBorders>
              <w:right w:val="single" w:sz="12" w:space="0" w:color="auto"/>
            </w:tcBorders>
            <w:noWrap/>
            <w:hideMark/>
          </w:tcPr>
          <w:p w14:paraId="669AA96E" w14:textId="45C00828" w:rsidR="003B75B5" w:rsidRPr="00142451" w:rsidRDefault="003B75B5" w:rsidP="00E377D4">
            <w:pPr>
              <w:spacing w:before="100" w:beforeAutospacing="1" w:after="100" w:afterAutospacing="1" w:line="276" w:lineRule="auto"/>
              <w:jc w:val="both"/>
              <w:rPr>
                <w:rFonts w:eastAsia="Times New Roman" w:cstheme="minorHAnsi"/>
                <w:sz w:val="20"/>
                <w:szCs w:val="20"/>
                <w:lang w:eastAsia="nb-NO"/>
              </w:rPr>
            </w:pPr>
            <w:r w:rsidRPr="00142451">
              <w:rPr>
                <w:rFonts w:eastAsia="Times New Roman" w:cstheme="minorHAnsi"/>
                <w:sz w:val="20"/>
                <w:szCs w:val="20"/>
                <w:lang w:eastAsia="nb-NO"/>
              </w:rPr>
              <w:t>Naphthalene</w:t>
            </w:r>
            <w:r w:rsidR="0073399F" w:rsidRPr="00142451">
              <w:rPr>
                <w:rFonts w:eastAsia="Times New Roman" w:cstheme="minorHAnsi"/>
                <w:sz w:val="20"/>
                <w:szCs w:val="20"/>
                <w:lang w:eastAsia="nb-NO"/>
              </w:rPr>
              <w:t xml:space="preserve"> (N)</w:t>
            </w:r>
          </w:p>
        </w:tc>
        <w:tc>
          <w:tcPr>
            <w:tcW w:w="3544" w:type="dxa"/>
            <w:tcBorders>
              <w:left w:val="single" w:sz="12" w:space="0" w:color="auto"/>
              <w:right w:val="single" w:sz="12" w:space="0" w:color="auto"/>
            </w:tcBorders>
            <w:noWrap/>
          </w:tcPr>
          <w:p w14:paraId="5662C956" w14:textId="28BCDE69" w:rsidR="003B75B5" w:rsidRPr="00142451" w:rsidRDefault="003B75B5" w:rsidP="00E377D4">
            <w:pPr>
              <w:spacing w:before="100" w:beforeAutospacing="1" w:after="100" w:afterAutospacing="1" w:line="276" w:lineRule="auto"/>
              <w:jc w:val="both"/>
              <w:rPr>
                <w:rFonts w:eastAsia="Times New Roman" w:cstheme="minorHAnsi"/>
                <w:sz w:val="20"/>
                <w:szCs w:val="20"/>
                <w:lang w:val="en-US" w:eastAsia="nb-NO"/>
              </w:rPr>
            </w:pPr>
            <w:r w:rsidRPr="00142451">
              <w:rPr>
                <w:rFonts w:eastAsia="Times New Roman" w:cstheme="minorHAnsi"/>
                <w:sz w:val="20"/>
                <w:szCs w:val="20"/>
                <w:lang w:val="en-US" w:eastAsia="nb-NO"/>
              </w:rPr>
              <w:t>C1-phenanthrenes/anthracenes</w:t>
            </w:r>
            <w:r w:rsidR="00142451" w:rsidRPr="00142451">
              <w:rPr>
                <w:rFonts w:eastAsia="Times New Roman" w:cstheme="minorHAnsi"/>
                <w:sz w:val="20"/>
                <w:szCs w:val="20"/>
                <w:lang w:val="en-US" w:eastAsia="nb-NO"/>
              </w:rPr>
              <w:t xml:space="preserve"> (C1-P/A)</w:t>
            </w:r>
          </w:p>
        </w:tc>
        <w:tc>
          <w:tcPr>
            <w:tcW w:w="3260" w:type="dxa"/>
            <w:tcBorders>
              <w:left w:val="single" w:sz="12" w:space="0" w:color="auto"/>
            </w:tcBorders>
            <w:noWrap/>
          </w:tcPr>
          <w:p w14:paraId="26D2C30F" w14:textId="0AAA104F" w:rsidR="003B75B5" w:rsidRPr="00142451" w:rsidRDefault="003B75B5" w:rsidP="00E377D4">
            <w:pPr>
              <w:spacing w:before="100" w:beforeAutospacing="1" w:after="100" w:afterAutospacing="1" w:line="276" w:lineRule="auto"/>
              <w:jc w:val="both"/>
              <w:rPr>
                <w:rFonts w:eastAsia="Times New Roman" w:cstheme="minorHAnsi"/>
                <w:sz w:val="20"/>
                <w:szCs w:val="20"/>
                <w:lang w:eastAsia="nb-NO"/>
              </w:rPr>
            </w:pPr>
            <w:r w:rsidRPr="00142451">
              <w:rPr>
                <w:rFonts w:eastAsia="Times New Roman" w:cstheme="minorHAnsi"/>
                <w:sz w:val="20"/>
                <w:szCs w:val="20"/>
                <w:lang w:eastAsia="nb-NO"/>
              </w:rPr>
              <w:t>C1-fluoranthrenes/pyrenes</w:t>
            </w:r>
            <w:r w:rsidR="00302E07">
              <w:rPr>
                <w:rFonts w:eastAsia="Times New Roman" w:cstheme="minorHAnsi"/>
                <w:sz w:val="20"/>
                <w:szCs w:val="20"/>
                <w:lang w:eastAsia="nb-NO"/>
              </w:rPr>
              <w:t xml:space="preserve"> (C1-</w:t>
            </w:r>
            <w:r w:rsidR="0073592C">
              <w:rPr>
                <w:rFonts w:eastAsia="Times New Roman" w:cstheme="minorHAnsi"/>
                <w:sz w:val="20"/>
                <w:szCs w:val="20"/>
                <w:lang w:eastAsia="nb-NO"/>
              </w:rPr>
              <w:t>Fl/Py)</w:t>
            </w:r>
          </w:p>
        </w:tc>
      </w:tr>
      <w:tr w:rsidR="003B75B5" w:rsidRPr="00EE10D1" w14:paraId="5E054802" w14:textId="77777777" w:rsidTr="0073592C">
        <w:trPr>
          <w:trHeight w:val="288"/>
        </w:trPr>
        <w:tc>
          <w:tcPr>
            <w:tcW w:w="2263" w:type="dxa"/>
            <w:tcBorders>
              <w:right w:val="single" w:sz="12" w:space="0" w:color="auto"/>
            </w:tcBorders>
            <w:noWrap/>
            <w:hideMark/>
          </w:tcPr>
          <w:p w14:paraId="3AD6D0F1" w14:textId="60919D9B" w:rsidR="003B75B5" w:rsidRPr="00142451" w:rsidRDefault="003B75B5" w:rsidP="00E377D4">
            <w:pPr>
              <w:spacing w:before="100" w:beforeAutospacing="1" w:after="100" w:afterAutospacing="1" w:line="276" w:lineRule="auto"/>
              <w:jc w:val="both"/>
              <w:rPr>
                <w:rFonts w:eastAsia="Times New Roman" w:cstheme="minorHAnsi"/>
                <w:sz w:val="20"/>
                <w:szCs w:val="20"/>
                <w:lang w:eastAsia="nb-NO"/>
              </w:rPr>
            </w:pPr>
            <w:r w:rsidRPr="00142451">
              <w:rPr>
                <w:rFonts w:eastAsia="Times New Roman" w:cstheme="minorHAnsi"/>
                <w:sz w:val="20"/>
                <w:szCs w:val="20"/>
                <w:lang w:eastAsia="nb-NO"/>
              </w:rPr>
              <w:t>C1-naphthalenes</w:t>
            </w:r>
            <w:r w:rsidR="0073399F" w:rsidRPr="00142451">
              <w:rPr>
                <w:rFonts w:eastAsia="Times New Roman" w:cstheme="minorHAnsi"/>
                <w:sz w:val="20"/>
                <w:szCs w:val="20"/>
                <w:lang w:eastAsia="nb-NO"/>
              </w:rPr>
              <w:t xml:space="preserve"> </w:t>
            </w:r>
            <w:r w:rsidR="003070B2" w:rsidRPr="00142451">
              <w:rPr>
                <w:rFonts w:eastAsia="Times New Roman" w:cstheme="minorHAnsi"/>
                <w:sz w:val="20"/>
                <w:szCs w:val="20"/>
                <w:lang w:eastAsia="nb-NO"/>
              </w:rPr>
              <w:t>(C1-N)</w:t>
            </w:r>
          </w:p>
        </w:tc>
        <w:tc>
          <w:tcPr>
            <w:tcW w:w="3544" w:type="dxa"/>
            <w:tcBorders>
              <w:left w:val="single" w:sz="12" w:space="0" w:color="auto"/>
              <w:right w:val="single" w:sz="12" w:space="0" w:color="auto"/>
            </w:tcBorders>
            <w:noWrap/>
          </w:tcPr>
          <w:p w14:paraId="5E1A80CB" w14:textId="44E8B89F" w:rsidR="003B75B5" w:rsidRPr="00142451" w:rsidRDefault="003B75B5" w:rsidP="00E377D4">
            <w:pPr>
              <w:spacing w:before="100" w:beforeAutospacing="1" w:after="100" w:afterAutospacing="1" w:line="276" w:lineRule="auto"/>
              <w:jc w:val="both"/>
              <w:rPr>
                <w:rFonts w:eastAsia="Times New Roman" w:cstheme="minorHAnsi"/>
                <w:sz w:val="20"/>
                <w:szCs w:val="20"/>
                <w:lang w:val="en-US" w:eastAsia="nb-NO"/>
              </w:rPr>
            </w:pPr>
            <w:r w:rsidRPr="00142451">
              <w:rPr>
                <w:rFonts w:eastAsia="Times New Roman" w:cstheme="minorHAnsi"/>
                <w:sz w:val="20"/>
                <w:szCs w:val="20"/>
                <w:lang w:val="en-US" w:eastAsia="nb-NO"/>
              </w:rPr>
              <w:t>C2-phenanthrenes/anthracenes</w:t>
            </w:r>
            <w:r w:rsidR="00142451" w:rsidRPr="00142451">
              <w:rPr>
                <w:rFonts w:eastAsia="Times New Roman" w:cstheme="minorHAnsi"/>
                <w:sz w:val="20"/>
                <w:szCs w:val="20"/>
                <w:lang w:val="en-US" w:eastAsia="nb-NO"/>
              </w:rPr>
              <w:t xml:space="preserve"> (C2-P</w:t>
            </w:r>
            <w:r w:rsidR="00142451">
              <w:rPr>
                <w:rFonts w:eastAsia="Times New Roman" w:cstheme="minorHAnsi"/>
                <w:sz w:val="20"/>
                <w:szCs w:val="20"/>
                <w:lang w:val="en-US" w:eastAsia="nb-NO"/>
              </w:rPr>
              <w:t>/A)</w:t>
            </w:r>
          </w:p>
        </w:tc>
        <w:tc>
          <w:tcPr>
            <w:tcW w:w="3260" w:type="dxa"/>
            <w:tcBorders>
              <w:left w:val="single" w:sz="12" w:space="0" w:color="auto"/>
            </w:tcBorders>
            <w:noWrap/>
          </w:tcPr>
          <w:p w14:paraId="39CBE462" w14:textId="73BA30BB" w:rsidR="003B75B5" w:rsidRPr="00142451" w:rsidRDefault="003B75B5" w:rsidP="00E377D4">
            <w:pPr>
              <w:spacing w:before="100" w:beforeAutospacing="1" w:after="100" w:afterAutospacing="1" w:line="276" w:lineRule="auto"/>
              <w:jc w:val="both"/>
              <w:rPr>
                <w:rFonts w:eastAsia="Times New Roman" w:cstheme="minorHAnsi"/>
                <w:sz w:val="20"/>
                <w:szCs w:val="20"/>
                <w:lang w:eastAsia="nb-NO"/>
              </w:rPr>
            </w:pPr>
            <w:r w:rsidRPr="00142451">
              <w:rPr>
                <w:rFonts w:eastAsia="Times New Roman" w:cstheme="minorHAnsi"/>
                <w:sz w:val="20"/>
                <w:szCs w:val="20"/>
                <w:lang w:eastAsia="nb-NO"/>
              </w:rPr>
              <w:t>C2-fluoranthenes/pyrenes</w:t>
            </w:r>
            <w:r w:rsidR="0073592C">
              <w:rPr>
                <w:rFonts w:eastAsia="Times New Roman" w:cstheme="minorHAnsi"/>
                <w:sz w:val="20"/>
                <w:szCs w:val="20"/>
                <w:lang w:eastAsia="nb-NO"/>
              </w:rPr>
              <w:t xml:space="preserve"> (</w:t>
            </w:r>
            <w:r w:rsidR="00941882">
              <w:rPr>
                <w:rFonts w:eastAsia="Times New Roman" w:cstheme="minorHAnsi"/>
                <w:sz w:val="20"/>
                <w:szCs w:val="20"/>
                <w:lang w:eastAsia="nb-NO"/>
              </w:rPr>
              <w:t>C2-Fl/Py)</w:t>
            </w:r>
          </w:p>
        </w:tc>
      </w:tr>
      <w:tr w:rsidR="003B75B5" w:rsidRPr="00EE10D1" w14:paraId="223D736C" w14:textId="77777777" w:rsidTr="0073592C">
        <w:trPr>
          <w:trHeight w:val="288"/>
        </w:trPr>
        <w:tc>
          <w:tcPr>
            <w:tcW w:w="2263" w:type="dxa"/>
            <w:tcBorders>
              <w:right w:val="single" w:sz="12" w:space="0" w:color="auto"/>
            </w:tcBorders>
            <w:noWrap/>
            <w:hideMark/>
          </w:tcPr>
          <w:p w14:paraId="0BA86EB7" w14:textId="0C607772" w:rsidR="003B75B5" w:rsidRPr="00142451" w:rsidRDefault="003B75B5" w:rsidP="00E377D4">
            <w:pPr>
              <w:spacing w:before="100" w:beforeAutospacing="1" w:after="100" w:afterAutospacing="1" w:line="276" w:lineRule="auto"/>
              <w:jc w:val="both"/>
              <w:rPr>
                <w:rFonts w:eastAsia="Times New Roman" w:cstheme="minorHAnsi"/>
                <w:sz w:val="20"/>
                <w:szCs w:val="20"/>
                <w:lang w:eastAsia="nb-NO"/>
              </w:rPr>
            </w:pPr>
            <w:r w:rsidRPr="00142451">
              <w:rPr>
                <w:rFonts w:eastAsia="Times New Roman" w:cstheme="minorHAnsi"/>
                <w:sz w:val="20"/>
                <w:szCs w:val="20"/>
                <w:lang w:eastAsia="nb-NO"/>
              </w:rPr>
              <w:t>C2-naphthalenes</w:t>
            </w:r>
            <w:r w:rsidR="003070B2" w:rsidRPr="00142451">
              <w:rPr>
                <w:rFonts w:eastAsia="Times New Roman" w:cstheme="minorHAnsi"/>
                <w:sz w:val="20"/>
                <w:szCs w:val="20"/>
                <w:lang w:eastAsia="nb-NO"/>
              </w:rPr>
              <w:t xml:space="preserve"> (C2-N)</w:t>
            </w:r>
          </w:p>
        </w:tc>
        <w:tc>
          <w:tcPr>
            <w:tcW w:w="3544" w:type="dxa"/>
            <w:tcBorders>
              <w:left w:val="single" w:sz="12" w:space="0" w:color="auto"/>
              <w:right w:val="single" w:sz="12" w:space="0" w:color="auto"/>
            </w:tcBorders>
            <w:noWrap/>
          </w:tcPr>
          <w:p w14:paraId="57AC0ADE" w14:textId="5836102D" w:rsidR="003B75B5" w:rsidRPr="00142451" w:rsidRDefault="003B75B5" w:rsidP="00E377D4">
            <w:pPr>
              <w:spacing w:before="100" w:beforeAutospacing="1" w:after="100" w:afterAutospacing="1" w:line="276" w:lineRule="auto"/>
              <w:jc w:val="both"/>
              <w:rPr>
                <w:rFonts w:eastAsia="Times New Roman" w:cstheme="minorHAnsi"/>
                <w:sz w:val="20"/>
                <w:szCs w:val="20"/>
                <w:lang w:val="en-US" w:eastAsia="nb-NO"/>
              </w:rPr>
            </w:pPr>
            <w:r w:rsidRPr="00142451">
              <w:rPr>
                <w:rFonts w:eastAsia="Times New Roman" w:cstheme="minorHAnsi"/>
                <w:sz w:val="20"/>
                <w:szCs w:val="20"/>
                <w:lang w:val="en-US" w:eastAsia="nb-NO"/>
              </w:rPr>
              <w:t>C3-phenanthrenes/anthracenes</w:t>
            </w:r>
            <w:r w:rsidR="00142451" w:rsidRPr="00142451">
              <w:rPr>
                <w:rFonts w:eastAsia="Times New Roman" w:cstheme="minorHAnsi"/>
                <w:sz w:val="20"/>
                <w:szCs w:val="20"/>
                <w:lang w:val="en-US" w:eastAsia="nb-NO"/>
              </w:rPr>
              <w:t xml:space="preserve"> (C3-P</w:t>
            </w:r>
            <w:r w:rsidR="00142451">
              <w:rPr>
                <w:rFonts w:eastAsia="Times New Roman" w:cstheme="minorHAnsi"/>
                <w:sz w:val="20"/>
                <w:szCs w:val="20"/>
                <w:lang w:val="en-US" w:eastAsia="nb-NO"/>
              </w:rPr>
              <w:t>/A)</w:t>
            </w:r>
          </w:p>
        </w:tc>
        <w:tc>
          <w:tcPr>
            <w:tcW w:w="3260" w:type="dxa"/>
            <w:tcBorders>
              <w:left w:val="single" w:sz="12" w:space="0" w:color="auto"/>
            </w:tcBorders>
            <w:noWrap/>
          </w:tcPr>
          <w:p w14:paraId="7E29BCD0" w14:textId="34A3FE0E" w:rsidR="003B75B5" w:rsidRPr="00142451" w:rsidRDefault="003B75B5" w:rsidP="00E377D4">
            <w:pPr>
              <w:spacing w:before="100" w:beforeAutospacing="1" w:after="100" w:afterAutospacing="1" w:line="276" w:lineRule="auto"/>
              <w:jc w:val="both"/>
              <w:rPr>
                <w:rFonts w:eastAsia="Times New Roman" w:cstheme="minorHAnsi"/>
                <w:sz w:val="20"/>
                <w:szCs w:val="20"/>
                <w:lang w:eastAsia="nb-NO"/>
              </w:rPr>
            </w:pPr>
            <w:r w:rsidRPr="00142451">
              <w:rPr>
                <w:rFonts w:eastAsia="Times New Roman" w:cstheme="minorHAnsi"/>
                <w:sz w:val="20"/>
                <w:szCs w:val="20"/>
                <w:lang w:eastAsia="nb-NO"/>
              </w:rPr>
              <w:t>C3-fluoranthenes/pyrenes</w:t>
            </w:r>
            <w:r w:rsidR="00941882">
              <w:rPr>
                <w:rFonts w:eastAsia="Times New Roman" w:cstheme="minorHAnsi"/>
                <w:sz w:val="20"/>
                <w:szCs w:val="20"/>
                <w:lang w:eastAsia="nb-NO"/>
              </w:rPr>
              <w:t xml:space="preserve"> (C3-Fl/Py)</w:t>
            </w:r>
          </w:p>
        </w:tc>
      </w:tr>
      <w:tr w:rsidR="003B75B5" w:rsidRPr="00EE10D1" w14:paraId="0D0E7685" w14:textId="77777777" w:rsidTr="0073592C">
        <w:trPr>
          <w:trHeight w:val="288"/>
        </w:trPr>
        <w:tc>
          <w:tcPr>
            <w:tcW w:w="2263" w:type="dxa"/>
            <w:tcBorders>
              <w:right w:val="single" w:sz="12" w:space="0" w:color="auto"/>
            </w:tcBorders>
            <w:noWrap/>
            <w:hideMark/>
          </w:tcPr>
          <w:p w14:paraId="2A81B374" w14:textId="7C8C4790" w:rsidR="003B75B5" w:rsidRPr="00142451" w:rsidRDefault="003B75B5" w:rsidP="00E377D4">
            <w:pPr>
              <w:spacing w:before="100" w:beforeAutospacing="1" w:after="100" w:afterAutospacing="1" w:line="276" w:lineRule="auto"/>
              <w:jc w:val="both"/>
              <w:rPr>
                <w:rFonts w:eastAsia="Times New Roman" w:cstheme="minorHAnsi"/>
                <w:sz w:val="20"/>
                <w:szCs w:val="20"/>
                <w:lang w:eastAsia="nb-NO"/>
              </w:rPr>
            </w:pPr>
            <w:r w:rsidRPr="00142451">
              <w:rPr>
                <w:rFonts w:eastAsia="Times New Roman" w:cstheme="minorHAnsi"/>
                <w:sz w:val="20"/>
                <w:szCs w:val="20"/>
                <w:lang w:eastAsia="nb-NO"/>
              </w:rPr>
              <w:t>C3-naphthalenes</w:t>
            </w:r>
            <w:r w:rsidR="003070B2" w:rsidRPr="00142451">
              <w:rPr>
                <w:rFonts w:eastAsia="Times New Roman" w:cstheme="minorHAnsi"/>
                <w:sz w:val="20"/>
                <w:szCs w:val="20"/>
                <w:lang w:eastAsia="nb-NO"/>
              </w:rPr>
              <w:t xml:space="preserve"> (C3-N)</w:t>
            </w:r>
          </w:p>
        </w:tc>
        <w:tc>
          <w:tcPr>
            <w:tcW w:w="3544" w:type="dxa"/>
            <w:tcBorders>
              <w:left w:val="single" w:sz="12" w:space="0" w:color="auto"/>
              <w:right w:val="single" w:sz="12" w:space="0" w:color="auto"/>
            </w:tcBorders>
            <w:noWrap/>
          </w:tcPr>
          <w:p w14:paraId="4CCE2BFA" w14:textId="11234BE4" w:rsidR="003B75B5" w:rsidRPr="00142451" w:rsidRDefault="003B75B5" w:rsidP="00E377D4">
            <w:pPr>
              <w:spacing w:before="100" w:beforeAutospacing="1" w:after="100" w:afterAutospacing="1" w:line="276" w:lineRule="auto"/>
              <w:jc w:val="both"/>
              <w:rPr>
                <w:rFonts w:eastAsia="Times New Roman" w:cstheme="minorHAnsi"/>
                <w:sz w:val="20"/>
                <w:szCs w:val="20"/>
                <w:lang w:val="en-US" w:eastAsia="nb-NO"/>
              </w:rPr>
            </w:pPr>
            <w:r w:rsidRPr="00142451">
              <w:rPr>
                <w:rFonts w:eastAsia="Times New Roman" w:cstheme="minorHAnsi"/>
                <w:sz w:val="20"/>
                <w:szCs w:val="20"/>
                <w:lang w:val="en-US" w:eastAsia="nb-NO"/>
              </w:rPr>
              <w:t>C4-phenanthrenes/anthracenes</w:t>
            </w:r>
            <w:r w:rsidR="00142451" w:rsidRPr="00142451">
              <w:rPr>
                <w:rFonts w:eastAsia="Times New Roman" w:cstheme="minorHAnsi"/>
                <w:sz w:val="20"/>
                <w:szCs w:val="20"/>
                <w:lang w:val="en-US" w:eastAsia="nb-NO"/>
              </w:rPr>
              <w:t xml:space="preserve"> (C4-P</w:t>
            </w:r>
            <w:r w:rsidR="00142451">
              <w:rPr>
                <w:rFonts w:eastAsia="Times New Roman" w:cstheme="minorHAnsi"/>
                <w:sz w:val="20"/>
                <w:szCs w:val="20"/>
                <w:lang w:val="en-US" w:eastAsia="nb-NO"/>
              </w:rPr>
              <w:t>/A)</w:t>
            </w:r>
          </w:p>
        </w:tc>
        <w:tc>
          <w:tcPr>
            <w:tcW w:w="3260" w:type="dxa"/>
            <w:tcBorders>
              <w:left w:val="single" w:sz="12" w:space="0" w:color="auto"/>
            </w:tcBorders>
            <w:noWrap/>
          </w:tcPr>
          <w:p w14:paraId="1C79F090" w14:textId="5AE44C6E" w:rsidR="003B75B5" w:rsidRPr="00142451" w:rsidRDefault="003B75B5" w:rsidP="00E377D4">
            <w:pPr>
              <w:spacing w:before="100" w:beforeAutospacing="1" w:after="100" w:afterAutospacing="1" w:line="276" w:lineRule="auto"/>
              <w:jc w:val="both"/>
              <w:rPr>
                <w:rFonts w:eastAsia="Times New Roman" w:cstheme="minorHAnsi"/>
                <w:sz w:val="20"/>
                <w:szCs w:val="20"/>
                <w:lang w:eastAsia="nb-NO"/>
              </w:rPr>
            </w:pPr>
            <w:r w:rsidRPr="00142451">
              <w:rPr>
                <w:rFonts w:eastAsia="Times New Roman" w:cstheme="minorHAnsi"/>
                <w:sz w:val="20"/>
                <w:szCs w:val="20"/>
                <w:lang w:eastAsia="nb-NO"/>
              </w:rPr>
              <w:t>Chrysene</w:t>
            </w:r>
            <w:r w:rsidR="00941882">
              <w:rPr>
                <w:rFonts w:eastAsia="Times New Roman" w:cstheme="minorHAnsi"/>
                <w:sz w:val="20"/>
                <w:szCs w:val="20"/>
                <w:lang w:eastAsia="nb-NO"/>
              </w:rPr>
              <w:t xml:space="preserve"> (</w:t>
            </w:r>
            <w:r w:rsidR="005B264B">
              <w:rPr>
                <w:rFonts w:eastAsia="Times New Roman" w:cstheme="minorHAnsi"/>
                <w:sz w:val="20"/>
                <w:szCs w:val="20"/>
                <w:lang w:eastAsia="nb-NO"/>
              </w:rPr>
              <w:t>Chr)</w:t>
            </w:r>
          </w:p>
        </w:tc>
      </w:tr>
      <w:tr w:rsidR="003B75B5" w:rsidRPr="00EE10D1" w14:paraId="78E81356" w14:textId="77777777" w:rsidTr="0073592C">
        <w:trPr>
          <w:trHeight w:val="288"/>
        </w:trPr>
        <w:tc>
          <w:tcPr>
            <w:tcW w:w="2263" w:type="dxa"/>
            <w:tcBorders>
              <w:right w:val="single" w:sz="12" w:space="0" w:color="auto"/>
            </w:tcBorders>
            <w:noWrap/>
            <w:hideMark/>
          </w:tcPr>
          <w:p w14:paraId="7EE57440" w14:textId="49993278" w:rsidR="003B75B5" w:rsidRPr="00142451" w:rsidRDefault="003B75B5" w:rsidP="00E377D4">
            <w:pPr>
              <w:spacing w:before="100" w:beforeAutospacing="1" w:after="100" w:afterAutospacing="1" w:line="276" w:lineRule="auto"/>
              <w:jc w:val="both"/>
              <w:rPr>
                <w:rFonts w:eastAsia="Times New Roman" w:cstheme="minorHAnsi"/>
                <w:sz w:val="20"/>
                <w:szCs w:val="20"/>
                <w:lang w:eastAsia="nb-NO"/>
              </w:rPr>
            </w:pPr>
            <w:r w:rsidRPr="00142451">
              <w:rPr>
                <w:rFonts w:eastAsia="Times New Roman" w:cstheme="minorHAnsi"/>
                <w:sz w:val="20"/>
                <w:szCs w:val="20"/>
                <w:lang w:eastAsia="nb-NO"/>
              </w:rPr>
              <w:t>C4-naphthalenes</w:t>
            </w:r>
            <w:r w:rsidR="003070B2" w:rsidRPr="00142451">
              <w:rPr>
                <w:rFonts w:eastAsia="Times New Roman" w:cstheme="minorHAnsi"/>
                <w:sz w:val="20"/>
                <w:szCs w:val="20"/>
                <w:lang w:eastAsia="nb-NO"/>
              </w:rPr>
              <w:t xml:space="preserve"> (C4-N)</w:t>
            </w:r>
          </w:p>
        </w:tc>
        <w:tc>
          <w:tcPr>
            <w:tcW w:w="3544" w:type="dxa"/>
            <w:tcBorders>
              <w:left w:val="single" w:sz="12" w:space="0" w:color="auto"/>
              <w:right w:val="single" w:sz="12" w:space="0" w:color="auto"/>
            </w:tcBorders>
            <w:noWrap/>
          </w:tcPr>
          <w:p w14:paraId="43A9B456" w14:textId="358DDBB9" w:rsidR="003B75B5" w:rsidRPr="00142451" w:rsidRDefault="003B75B5" w:rsidP="00E377D4">
            <w:pPr>
              <w:spacing w:before="100" w:beforeAutospacing="1" w:after="100" w:afterAutospacing="1" w:line="276" w:lineRule="auto"/>
              <w:jc w:val="both"/>
              <w:rPr>
                <w:rFonts w:eastAsia="Times New Roman" w:cstheme="minorHAnsi"/>
                <w:sz w:val="20"/>
                <w:szCs w:val="20"/>
                <w:lang w:eastAsia="nb-NO"/>
              </w:rPr>
            </w:pPr>
            <w:r w:rsidRPr="00142451">
              <w:rPr>
                <w:rFonts w:eastAsia="Times New Roman" w:cstheme="minorHAnsi"/>
                <w:sz w:val="20"/>
                <w:szCs w:val="20"/>
                <w:lang w:eastAsia="nb-NO"/>
              </w:rPr>
              <w:t>Dibenzothiophene</w:t>
            </w:r>
            <w:r w:rsidR="00D95D96">
              <w:rPr>
                <w:rFonts w:eastAsia="Times New Roman" w:cstheme="minorHAnsi"/>
                <w:sz w:val="20"/>
                <w:szCs w:val="20"/>
                <w:lang w:eastAsia="nb-NO"/>
              </w:rPr>
              <w:t xml:space="preserve"> (D)</w:t>
            </w:r>
          </w:p>
        </w:tc>
        <w:tc>
          <w:tcPr>
            <w:tcW w:w="3260" w:type="dxa"/>
            <w:tcBorders>
              <w:left w:val="single" w:sz="12" w:space="0" w:color="auto"/>
            </w:tcBorders>
            <w:noWrap/>
            <w:hideMark/>
          </w:tcPr>
          <w:p w14:paraId="60780F19" w14:textId="1CA1F79E" w:rsidR="003B75B5" w:rsidRPr="00142451" w:rsidRDefault="003B75B5" w:rsidP="00E377D4">
            <w:pPr>
              <w:spacing w:before="100" w:beforeAutospacing="1" w:after="100" w:afterAutospacing="1" w:line="276" w:lineRule="auto"/>
              <w:jc w:val="both"/>
              <w:rPr>
                <w:rFonts w:eastAsia="Times New Roman" w:cstheme="minorHAnsi"/>
                <w:sz w:val="20"/>
                <w:szCs w:val="20"/>
                <w:lang w:eastAsia="nb-NO"/>
              </w:rPr>
            </w:pPr>
            <w:r w:rsidRPr="00142451">
              <w:rPr>
                <w:rFonts w:eastAsia="Times New Roman" w:cstheme="minorHAnsi"/>
                <w:sz w:val="20"/>
                <w:szCs w:val="20"/>
                <w:lang w:eastAsia="nb-NO"/>
              </w:rPr>
              <w:t>C1-chrysenes</w:t>
            </w:r>
            <w:r w:rsidR="005B264B">
              <w:rPr>
                <w:rFonts w:eastAsia="Times New Roman" w:cstheme="minorHAnsi"/>
                <w:sz w:val="20"/>
                <w:szCs w:val="20"/>
                <w:lang w:eastAsia="nb-NO"/>
              </w:rPr>
              <w:t xml:space="preserve"> (C1-Chr)</w:t>
            </w:r>
          </w:p>
        </w:tc>
      </w:tr>
      <w:tr w:rsidR="003B75B5" w:rsidRPr="00EE10D1" w14:paraId="448E91A9" w14:textId="77777777" w:rsidTr="0073592C">
        <w:trPr>
          <w:trHeight w:val="288"/>
        </w:trPr>
        <w:tc>
          <w:tcPr>
            <w:tcW w:w="2263" w:type="dxa"/>
            <w:tcBorders>
              <w:right w:val="single" w:sz="12" w:space="0" w:color="auto"/>
            </w:tcBorders>
            <w:noWrap/>
            <w:hideMark/>
          </w:tcPr>
          <w:p w14:paraId="7A3AC19A" w14:textId="6F801A63" w:rsidR="003B75B5" w:rsidRPr="00142451" w:rsidRDefault="003B75B5" w:rsidP="00E377D4">
            <w:pPr>
              <w:spacing w:before="100" w:beforeAutospacing="1" w:after="100" w:afterAutospacing="1" w:line="276" w:lineRule="auto"/>
              <w:jc w:val="both"/>
              <w:rPr>
                <w:rFonts w:eastAsia="Times New Roman" w:cstheme="minorHAnsi"/>
                <w:sz w:val="20"/>
                <w:szCs w:val="20"/>
                <w:lang w:eastAsia="nb-NO"/>
              </w:rPr>
            </w:pPr>
            <w:r w:rsidRPr="00142451">
              <w:rPr>
                <w:rFonts w:eastAsia="Times New Roman" w:cstheme="minorHAnsi"/>
                <w:sz w:val="20"/>
                <w:szCs w:val="20"/>
                <w:lang w:eastAsia="nb-NO"/>
              </w:rPr>
              <w:t>Fluorene</w:t>
            </w:r>
            <w:r w:rsidR="006C3AD3" w:rsidRPr="00142451">
              <w:rPr>
                <w:rFonts w:eastAsia="Times New Roman" w:cstheme="minorHAnsi"/>
                <w:sz w:val="20"/>
                <w:szCs w:val="20"/>
                <w:lang w:eastAsia="nb-NO"/>
              </w:rPr>
              <w:t xml:space="preserve"> (F)</w:t>
            </w:r>
          </w:p>
        </w:tc>
        <w:tc>
          <w:tcPr>
            <w:tcW w:w="3544" w:type="dxa"/>
            <w:tcBorders>
              <w:left w:val="single" w:sz="12" w:space="0" w:color="auto"/>
              <w:right w:val="single" w:sz="12" w:space="0" w:color="auto"/>
            </w:tcBorders>
            <w:noWrap/>
          </w:tcPr>
          <w:p w14:paraId="3B22186C" w14:textId="1604B5F6" w:rsidR="003B75B5" w:rsidRPr="00142451" w:rsidRDefault="003B75B5" w:rsidP="00E377D4">
            <w:pPr>
              <w:spacing w:before="100" w:beforeAutospacing="1" w:after="100" w:afterAutospacing="1" w:line="276" w:lineRule="auto"/>
              <w:jc w:val="both"/>
              <w:rPr>
                <w:rFonts w:eastAsia="Times New Roman" w:cstheme="minorHAnsi"/>
                <w:sz w:val="20"/>
                <w:szCs w:val="20"/>
                <w:lang w:eastAsia="nb-NO"/>
              </w:rPr>
            </w:pPr>
            <w:r w:rsidRPr="00142451">
              <w:rPr>
                <w:rFonts w:eastAsia="Times New Roman" w:cstheme="minorHAnsi"/>
                <w:sz w:val="20"/>
                <w:szCs w:val="20"/>
                <w:lang w:eastAsia="nb-NO"/>
              </w:rPr>
              <w:t>C1-dibenzothiophenes</w:t>
            </w:r>
            <w:r w:rsidR="00D95D96">
              <w:rPr>
                <w:rFonts w:eastAsia="Times New Roman" w:cstheme="minorHAnsi"/>
                <w:sz w:val="20"/>
                <w:szCs w:val="20"/>
                <w:lang w:eastAsia="nb-NO"/>
              </w:rPr>
              <w:t xml:space="preserve"> (C1-D)</w:t>
            </w:r>
          </w:p>
        </w:tc>
        <w:tc>
          <w:tcPr>
            <w:tcW w:w="3260" w:type="dxa"/>
            <w:tcBorders>
              <w:left w:val="single" w:sz="12" w:space="0" w:color="auto"/>
            </w:tcBorders>
            <w:noWrap/>
            <w:hideMark/>
          </w:tcPr>
          <w:p w14:paraId="260FBB3B" w14:textId="362668F1" w:rsidR="003B75B5" w:rsidRPr="00142451" w:rsidRDefault="003B75B5" w:rsidP="00E377D4">
            <w:pPr>
              <w:spacing w:before="100" w:beforeAutospacing="1" w:after="100" w:afterAutospacing="1" w:line="276" w:lineRule="auto"/>
              <w:jc w:val="both"/>
              <w:rPr>
                <w:rFonts w:eastAsia="Times New Roman" w:cstheme="minorHAnsi"/>
                <w:sz w:val="20"/>
                <w:szCs w:val="20"/>
                <w:lang w:eastAsia="nb-NO"/>
              </w:rPr>
            </w:pPr>
            <w:r w:rsidRPr="00142451">
              <w:rPr>
                <w:rFonts w:eastAsia="Times New Roman" w:cstheme="minorHAnsi"/>
                <w:sz w:val="20"/>
                <w:szCs w:val="20"/>
                <w:lang w:eastAsia="nb-NO"/>
              </w:rPr>
              <w:t>C2-chrysenes</w:t>
            </w:r>
            <w:r w:rsidR="005B264B">
              <w:rPr>
                <w:rFonts w:eastAsia="Times New Roman" w:cstheme="minorHAnsi"/>
                <w:sz w:val="20"/>
                <w:szCs w:val="20"/>
                <w:lang w:eastAsia="nb-NO"/>
              </w:rPr>
              <w:t xml:space="preserve"> (C2-Chr)</w:t>
            </w:r>
          </w:p>
        </w:tc>
      </w:tr>
      <w:tr w:rsidR="003B75B5" w:rsidRPr="00EE10D1" w14:paraId="2A7D44E5" w14:textId="77777777" w:rsidTr="0073592C">
        <w:trPr>
          <w:trHeight w:val="288"/>
        </w:trPr>
        <w:tc>
          <w:tcPr>
            <w:tcW w:w="2263" w:type="dxa"/>
            <w:tcBorders>
              <w:right w:val="single" w:sz="12" w:space="0" w:color="auto"/>
            </w:tcBorders>
            <w:noWrap/>
            <w:hideMark/>
          </w:tcPr>
          <w:p w14:paraId="2C76E852" w14:textId="4F211C1A" w:rsidR="003B75B5" w:rsidRPr="00142451" w:rsidRDefault="003B75B5" w:rsidP="00E377D4">
            <w:pPr>
              <w:spacing w:before="100" w:beforeAutospacing="1" w:after="100" w:afterAutospacing="1" w:line="276" w:lineRule="auto"/>
              <w:jc w:val="both"/>
              <w:rPr>
                <w:rFonts w:eastAsia="Times New Roman" w:cstheme="minorHAnsi"/>
                <w:sz w:val="20"/>
                <w:szCs w:val="20"/>
                <w:lang w:eastAsia="nb-NO"/>
              </w:rPr>
            </w:pPr>
            <w:r w:rsidRPr="00142451">
              <w:rPr>
                <w:rFonts w:eastAsia="Times New Roman" w:cstheme="minorHAnsi"/>
                <w:sz w:val="20"/>
                <w:szCs w:val="20"/>
                <w:lang w:eastAsia="nb-NO"/>
              </w:rPr>
              <w:t>C1-fluorenes</w:t>
            </w:r>
            <w:r w:rsidR="006C3AD3" w:rsidRPr="00142451">
              <w:rPr>
                <w:rFonts w:eastAsia="Times New Roman" w:cstheme="minorHAnsi"/>
                <w:sz w:val="20"/>
                <w:szCs w:val="20"/>
                <w:lang w:eastAsia="nb-NO"/>
              </w:rPr>
              <w:t xml:space="preserve"> (C1-F)</w:t>
            </w:r>
          </w:p>
        </w:tc>
        <w:tc>
          <w:tcPr>
            <w:tcW w:w="3544" w:type="dxa"/>
            <w:tcBorders>
              <w:left w:val="single" w:sz="12" w:space="0" w:color="auto"/>
              <w:right w:val="single" w:sz="12" w:space="0" w:color="auto"/>
            </w:tcBorders>
            <w:noWrap/>
          </w:tcPr>
          <w:p w14:paraId="68BB6927" w14:textId="7EFF5DCB" w:rsidR="003B75B5" w:rsidRPr="00142451" w:rsidRDefault="003B75B5" w:rsidP="00E377D4">
            <w:pPr>
              <w:spacing w:before="100" w:beforeAutospacing="1" w:after="100" w:afterAutospacing="1" w:line="276" w:lineRule="auto"/>
              <w:jc w:val="both"/>
              <w:rPr>
                <w:rFonts w:eastAsia="Times New Roman" w:cstheme="minorHAnsi"/>
                <w:sz w:val="20"/>
                <w:szCs w:val="20"/>
                <w:lang w:eastAsia="nb-NO"/>
              </w:rPr>
            </w:pPr>
            <w:r w:rsidRPr="00142451">
              <w:rPr>
                <w:rFonts w:eastAsia="Times New Roman" w:cstheme="minorHAnsi"/>
                <w:sz w:val="20"/>
                <w:szCs w:val="20"/>
                <w:lang w:eastAsia="nb-NO"/>
              </w:rPr>
              <w:t>C2-dibenzothiophenes</w:t>
            </w:r>
            <w:r w:rsidR="00D95D96">
              <w:rPr>
                <w:rFonts w:eastAsia="Times New Roman" w:cstheme="minorHAnsi"/>
                <w:sz w:val="20"/>
                <w:szCs w:val="20"/>
                <w:lang w:eastAsia="nb-NO"/>
              </w:rPr>
              <w:t xml:space="preserve"> (C2-D)</w:t>
            </w:r>
          </w:p>
        </w:tc>
        <w:tc>
          <w:tcPr>
            <w:tcW w:w="3260" w:type="dxa"/>
            <w:tcBorders>
              <w:left w:val="single" w:sz="12" w:space="0" w:color="auto"/>
            </w:tcBorders>
            <w:noWrap/>
            <w:hideMark/>
          </w:tcPr>
          <w:p w14:paraId="78BDF56D" w14:textId="2EFD6E21" w:rsidR="003B75B5" w:rsidRPr="00142451" w:rsidRDefault="003B75B5" w:rsidP="00E377D4">
            <w:pPr>
              <w:spacing w:before="100" w:beforeAutospacing="1" w:after="100" w:afterAutospacing="1" w:line="276" w:lineRule="auto"/>
              <w:jc w:val="both"/>
              <w:rPr>
                <w:rFonts w:eastAsia="Times New Roman" w:cstheme="minorHAnsi"/>
                <w:sz w:val="20"/>
                <w:szCs w:val="20"/>
                <w:lang w:eastAsia="nb-NO"/>
              </w:rPr>
            </w:pPr>
            <w:r w:rsidRPr="00142451">
              <w:rPr>
                <w:rFonts w:eastAsia="Times New Roman" w:cstheme="minorHAnsi"/>
                <w:sz w:val="20"/>
                <w:szCs w:val="20"/>
                <w:lang w:eastAsia="nb-NO"/>
              </w:rPr>
              <w:t>C3-chrysenes</w:t>
            </w:r>
            <w:r w:rsidR="005B264B">
              <w:rPr>
                <w:rFonts w:eastAsia="Times New Roman" w:cstheme="minorHAnsi"/>
                <w:sz w:val="20"/>
                <w:szCs w:val="20"/>
                <w:lang w:eastAsia="nb-NO"/>
              </w:rPr>
              <w:t xml:space="preserve"> (C3-Chr)</w:t>
            </w:r>
          </w:p>
        </w:tc>
      </w:tr>
      <w:tr w:rsidR="003B75B5" w:rsidRPr="00EE10D1" w14:paraId="068B95E0" w14:textId="77777777" w:rsidTr="0073592C">
        <w:trPr>
          <w:trHeight w:val="288"/>
        </w:trPr>
        <w:tc>
          <w:tcPr>
            <w:tcW w:w="2263" w:type="dxa"/>
            <w:tcBorders>
              <w:right w:val="single" w:sz="12" w:space="0" w:color="auto"/>
            </w:tcBorders>
            <w:noWrap/>
            <w:hideMark/>
          </w:tcPr>
          <w:p w14:paraId="22C8C70E" w14:textId="3881B400" w:rsidR="003B75B5" w:rsidRPr="00142451" w:rsidRDefault="003B75B5" w:rsidP="00E377D4">
            <w:pPr>
              <w:spacing w:before="100" w:beforeAutospacing="1" w:after="100" w:afterAutospacing="1" w:line="276" w:lineRule="auto"/>
              <w:jc w:val="both"/>
              <w:rPr>
                <w:rFonts w:eastAsia="Times New Roman" w:cstheme="minorHAnsi"/>
                <w:sz w:val="20"/>
                <w:szCs w:val="20"/>
                <w:lang w:eastAsia="nb-NO"/>
              </w:rPr>
            </w:pPr>
            <w:r w:rsidRPr="00142451">
              <w:rPr>
                <w:rFonts w:eastAsia="Times New Roman" w:cstheme="minorHAnsi"/>
                <w:sz w:val="20"/>
                <w:szCs w:val="20"/>
                <w:lang w:eastAsia="nb-NO"/>
              </w:rPr>
              <w:t>C2-fluorenes</w:t>
            </w:r>
            <w:r w:rsidR="006C3AD3" w:rsidRPr="00142451">
              <w:rPr>
                <w:rFonts w:eastAsia="Times New Roman" w:cstheme="minorHAnsi"/>
                <w:sz w:val="20"/>
                <w:szCs w:val="20"/>
                <w:lang w:eastAsia="nb-NO"/>
              </w:rPr>
              <w:t xml:space="preserve"> (C2-F)</w:t>
            </w:r>
          </w:p>
        </w:tc>
        <w:tc>
          <w:tcPr>
            <w:tcW w:w="3544" w:type="dxa"/>
            <w:tcBorders>
              <w:left w:val="single" w:sz="12" w:space="0" w:color="auto"/>
              <w:right w:val="single" w:sz="12" w:space="0" w:color="auto"/>
            </w:tcBorders>
            <w:noWrap/>
          </w:tcPr>
          <w:p w14:paraId="0B8930F7" w14:textId="41B33A1E" w:rsidR="003B75B5" w:rsidRPr="00142451" w:rsidRDefault="003B75B5" w:rsidP="00E377D4">
            <w:pPr>
              <w:spacing w:before="100" w:beforeAutospacing="1" w:after="100" w:afterAutospacing="1" w:line="276" w:lineRule="auto"/>
              <w:jc w:val="both"/>
              <w:rPr>
                <w:rFonts w:eastAsia="Times New Roman" w:cstheme="minorHAnsi"/>
                <w:sz w:val="20"/>
                <w:szCs w:val="20"/>
                <w:lang w:eastAsia="nb-NO"/>
              </w:rPr>
            </w:pPr>
            <w:r w:rsidRPr="00142451">
              <w:rPr>
                <w:rFonts w:eastAsia="Times New Roman" w:cstheme="minorHAnsi"/>
                <w:sz w:val="20"/>
                <w:szCs w:val="20"/>
                <w:lang w:eastAsia="nb-NO"/>
              </w:rPr>
              <w:t>C3-dibenzothiophenes</w:t>
            </w:r>
            <w:r w:rsidR="00D95D96">
              <w:rPr>
                <w:rFonts w:eastAsia="Times New Roman" w:cstheme="minorHAnsi"/>
                <w:sz w:val="20"/>
                <w:szCs w:val="20"/>
                <w:lang w:eastAsia="nb-NO"/>
              </w:rPr>
              <w:t xml:space="preserve"> (C3-D)</w:t>
            </w:r>
          </w:p>
        </w:tc>
        <w:tc>
          <w:tcPr>
            <w:tcW w:w="3260" w:type="dxa"/>
            <w:tcBorders>
              <w:left w:val="single" w:sz="12" w:space="0" w:color="auto"/>
            </w:tcBorders>
            <w:noWrap/>
          </w:tcPr>
          <w:p w14:paraId="29283525" w14:textId="4CB5D361" w:rsidR="003B75B5" w:rsidRPr="00142451" w:rsidRDefault="003B75B5" w:rsidP="00E377D4">
            <w:pPr>
              <w:spacing w:before="100" w:beforeAutospacing="1" w:after="100" w:afterAutospacing="1" w:line="276" w:lineRule="auto"/>
              <w:jc w:val="both"/>
              <w:rPr>
                <w:rFonts w:eastAsia="Times New Roman" w:cstheme="minorHAnsi"/>
                <w:sz w:val="20"/>
                <w:szCs w:val="20"/>
                <w:lang w:eastAsia="nb-NO"/>
              </w:rPr>
            </w:pPr>
            <w:r w:rsidRPr="00142451">
              <w:rPr>
                <w:rFonts w:eastAsia="Times New Roman" w:cstheme="minorHAnsi"/>
                <w:sz w:val="20"/>
                <w:szCs w:val="20"/>
                <w:lang w:eastAsia="nb-NO"/>
              </w:rPr>
              <w:t>C4-chrysenes</w:t>
            </w:r>
            <w:r w:rsidR="005B264B">
              <w:rPr>
                <w:rFonts w:eastAsia="Times New Roman" w:cstheme="minorHAnsi"/>
                <w:sz w:val="20"/>
                <w:szCs w:val="20"/>
                <w:lang w:eastAsia="nb-NO"/>
              </w:rPr>
              <w:t xml:space="preserve"> (C4-Chr)</w:t>
            </w:r>
          </w:p>
        </w:tc>
      </w:tr>
      <w:tr w:rsidR="003B75B5" w:rsidRPr="00EE10D1" w14:paraId="29A5C9AC" w14:textId="77777777" w:rsidTr="0073592C">
        <w:trPr>
          <w:trHeight w:val="288"/>
        </w:trPr>
        <w:tc>
          <w:tcPr>
            <w:tcW w:w="2263" w:type="dxa"/>
            <w:tcBorders>
              <w:right w:val="single" w:sz="12" w:space="0" w:color="auto"/>
            </w:tcBorders>
            <w:noWrap/>
            <w:hideMark/>
          </w:tcPr>
          <w:p w14:paraId="34016627" w14:textId="393BAFDB" w:rsidR="003B75B5" w:rsidRPr="00142451" w:rsidRDefault="003B75B5" w:rsidP="00E377D4">
            <w:pPr>
              <w:spacing w:before="100" w:beforeAutospacing="1" w:after="100" w:afterAutospacing="1" w:line="276" w:lineRule="auto"/>
              <w:jc w:val="both"/>
              <w:rPr>
                <w:rFonts w:eastAsia="Times New Roman" w:cstheme="minorHAnsi"/>
                <w:sz w:val="20"/>
                <w:szCs w:val="20"/>
                <w:lang w:eastAsia="nb-NO"/>
              </w:rPr>
            </w:pPr>
            <w:r w:rsidRPr="00142451">
              <w:rPr>
                <w:rFonts w:eastAsia="Times New Roman" w:cstheme="minorHAnsi"/>
                <w:sz w:val="20"/>
                <w:szCs w:val="20"/>
                <w:lang w:eastAsia="nb-NO"/>
              </w:rPr>
              <w:t>C3-fluorenes</w:t>
            </w:r>
            <w:r w:rsidR="006C3AD3" w:rsidRPr="00142451">
              <w:rPr>
                <w:rFonts w:eastAsia="Times New Roman" w:cstheme="minorHAnsi"/>
                <w:sz w:val="20"/>
                <w:szCs w:val="20"/>
                <w:lang w:eastAsia="nb-NO"/>
              </w:rPr>
              <w:t xml:space="preserve"> (C3-F)</w:t>
            </w:r>
          </w:p>
        </w:tc>
        <w:tc>
          <w:tcPr>
            <w:tcW w:w="3544" w:type="dxa"/>
            <w:tcBorders>
              <w:left w:val="single" w:sz="12" w:space="0" w:color="auto"/>
              <w:right w:val="single" w:sz="12" w:space="0" w:color="auto"/>
            </w:tcBorders>
            <w:noWrap/>
          </w:tcPr>
          <w:p w14:paraId="34B8AD5A" w14:textId="659F982A" w:rsidR="003B75B5" w:rsidRPr="00142451" w:rsidRDefault="003B75B5" w:rsidP="00E377D4">
            <w:pPr>
              <w:spacing w:before="100" w:beforeAutospacing="1" w:after="100" w:afterAutospacing="1" w:line="276" w:lineRule="auto"/>
              <w:jc w:val="both"/>
              <w:rPr>
                <w:rFonts w:eastAsia="Times New Roman" w:cstheme="minorHAnsi"/>
                <w:sz w:val="20"/>
                <w:szCs w:val="20"/>
                <w:lang w:eastAsia="nb-NO"/>
              </w:rPr>
            </w:pPr>
            <w:r w:rsidRPr="00142451">
              <w:rPr>
                <w:rFonts w:eastAsia="Times New Roman" w:cstheme="minorHAnsi"/>
                <w:sz w:val="20"/>
                <w:szCs w:val="20"/>
                <w:lang w:eastAsia="nb-NO"/>
              </w:rPr>
              <w:t>C4-dibenzothiophenes</w:t>
            </w:r>
            <w:r w:rsidR="00D95D96">
              <w:rPr>
                <w:rFonts w:eastAsia="Times New Roman" w:cstheme="minorHAnsi"/>
                <w:sz w:val="20"/>
                <w:szCs w:val="20"/>
                <w:lang w:eastAsia="nb-NO"/>
              </w:rPr>
              <w:t xml:space="preserve"> (C4-D)</w:t>
            </w:r>
          </w:p>
        </w:tc>
        <w:tc>
          <w:tcPr>
            <w:tcW w:w="3260" w:type="dxa"/>
            <w:tcBorders>
              <w:left w:val="single" w:sz="12" w:space="0" w:color="auto"/>
            </w:tcBorders>
            <w:noWrap/>
          </w:tcPr>
          <w:p w14:paraId="2BDF1E9A" w14:textId="46B27744" w:rsidR="003B75B5" w:rsidRPr="00142451" w:rsidRDefault="003B75B5" w:rsidP="00E377D4">
            <w:pPr>
              <w:spacing w:before="100" w:beforeAutospacing="1" w:after="100" w:afterAutospacing="1" w:line="276" w:lineRule="auto"/>
              <w:jc w:val="both"/>
              <w:rPr>
                <w:rFonts w:eastAsia="Times New Roman" w:cstheme="minorHAnsi"/>
                <w:sz w:val="20"/>
                <w:szCs w:val="20"/>
                <w:lang w:eastAsia="nb-NO"/>
              </w:rPr>
            </w:pPr>
            <w:r w:rsidRPr="00142451">
              <w:rPr>
                <w:rFonts w:eastAsia="Times New Roman" w:cstheme="minorHAnsi"/>
                <w:sz w:val="20"/>
                <w:szCs w:val="20"/>
                <w:lang w:eastAsia="nb-NO"/>
              </w:rPr>
              <w:t>Benzo(a)pyrene</w:t>
            </w:r>
            <w:r w:rsidR="005B264B">
              <w:rPr>
                <w:rFonts w:eastAsia="Times New Roman" w:cstheme="minorHAnsi"/>
                <w:sz w:val="20"/>
                <w:szCs w:val="20"/>
                <w:lang w:eastAsia="nb-NO"/>
              </w:rPr>
              <w:t xml:space="preserve"> (</w:t>
            </w:r>
            <w:r w:rsidR="002A4014">
              <w:rPr>
                <w:rFonts w:eastAsia="Times New Roman" w:cstheme="minorHAnsi"/>
                <w:sz w:val="20"/>
                <w:szCs w:val="20"/>
                <w:lang w:eastAsia="nb-NO"/>
              </w:rPr>
              <w:t>BaP</w:t>
            </w:r>
            <w:r w:rsidR="00164D7A">
              <w:rPr>
                <w:rFonts w:eastAsia="Times New Roman" w:cstheme="minorHAnsi"/>
                <w:sz w:val="20"/>
                <w:szCs w:val="20"/>
                <w:lang w:eastAsia="nb-NO"/>
              </w:rPr>
              <w:t>y</w:t>
            </w:r>
            <w:r w:rsidR="002A4014">
              <w:rPr>
                <w:rFonts w:eastAsia="Times New Roman" w:cstheme="minorHAnsi"/>
                <w:sz w:val="20"/>
                <w:szCs w:val="20"/>
                <w:lang w:eastAsia="nb-NO"/>
              </w:rPr>
              <w:t>)</w:t>
            </w:r>
          </w:p>
        </w:tc>
      </w:tr>
      <w:tr w:rsidR="003B75B5" w:rsidRPr="00A81A61" w14:paraId="0FBA81FC" w14:textId="77777777" w:rsidTr="0073592C">
        <w:trPr>
          <w:trHeight w:val="288"/>
        </w:trPr>
        <w:tc>
          <w:tcPr>
            <w:tcW w:w="2263" w:type="dxa"/>
            <w:tcBorders>
              <w:right w:val="single" w:sz="12" w:space="0" w:color="auto"/>
            </w:tcBorders>
            <w:noWrap/>
            <w:hideMark/>
          </w:tcPr>
          <w:p w14:paraId="58368926" w14:textId="38AF033A" w:rsidR="003B75B5" w:rsidRPr="00142451" w:rsidRDefault="003B75B5" w:rsidP="00E377D4">
            <w:pPr>
              <w:spacing w:before="100" w:beforeAutospacing="1" w:after="100" w:afterAutospacing="1" w:line="276" w:lineRule="auto"/>
              <w:jc w:val="both"/>
              <w:rPr>
                <w:rFonts w:eastAsia="Times New Roman" w:cstheme="minorHAnsi"/>
                <w:sz w:val="20"/>
                <w:szCs w:val="20"/>
                <w:lang w:eastAsia="nb-NO"/>
              </w:rPr>
            </w:pPr>
            <w:r w:rsidRPr="00142451">
              <w:rPr>
                <w:rFonts w:eastAsia="Times New Roman" w:cstheme="minorHAnsi"/>
                <w:sz w:val="20"/>
                <w:szCs w:val="20"/>
                <w:lang w:eastAsia="nb-NO"/>
              </w:rPr>
              <w:t>Phenanthrene</w:t>
            </w:r>
            <w:r w:rsidR="006C3AD3" w:rsidRPr="00142451">
              <w:rPr>
                <w:rFonts w:eastAsia="Times New Roman" w:cstheme="minorHAnsi"/>
                <w:sz w:val="20"/>
                <w:szCs w:val="20"/>
                <w:lang w:eastAsia="nb-NO"/>
              </w:rPr>
              <w:t xml:space="preserve"> (P)</w:t>
            </w:r>
          </w:p>
        </w:tc>
        <w:tc>
          <w:tcPr>
            <w:tcW w:w="3544" w:type="dxa"/>
            <w:tcBorders>
              <w:left w:val="single" w:sz="12" w:space="0" w:color="auto"/>
              <w:right w:val="single" w:sz="12" w:space="0" w:color="auto"/>
            </w:tcBorders>
            <w:noWrap/>
          </w:tcPr>
          <w:p w14:paraId="3F386373" w14:textId="7387FCD9" w:rsidR="003B75B5" w:rsidRPr="00142451" w:rsidRDefault="003B75B5" w:rsidP="00E377D4">
            <w:pPr>
              <w:spacing w:before="100" w:beforeAutospacing="1" w:after="100" w:afterAutospacing="1" w:line="276" w:lineRule="auto"/>
              <w:jc w:val="both"/>
              <w:rPr>
                <w:rFonts w:eastAsia="Times New Roman" w:cstheme="minorHAnsi"/>
                <w:sz w:val="20"/>
                <w:szCs w:val="20"/>
                <w:lang w:eastAsia="nb-NO"/>
              </w:rPr>
            </w:pPr>
            <w:r w:rsidRPr="00142451">
              <w:rPr>
                <w:rFonts w:eastAsia="Times New Roman" w:cstheme="minorHAnsi"/>
                <w:sz w:val="20"/>
                <w:szCs w:val="20"/>
                <w:lang w:eastAsia="nb-NO"/>
              </w:rPr>
              <w:t>Fluoranthene</w:t>
            </w:r>
            <w:r w:rsidR="00D95D96">
              <w:rPr>
                <w:rFonts w:eastAsia="Times New Roman" w:cstheme="minorHAnsi"/>
                <w:sz w:val="20"/>
                <w:szCs w:val="20"/>
                <w:lang w:eastAsia="nb-NO"/>
              </w:rPr>
              <w:t xml:space="preserve"> (</w:t>
            </w:r>
            <w:r w:rsidR="00302E07">
              <w:rPr>
                <w:rFonts w:eastAsia="Times New Roman" w:cstheme="minorHAnsi"/>
                <w:sz w:val="20"/>
                <w:szCs w:val="20"/>
                <w:lang w:eastAsia="nb-NO"/>
              </w:rPr>
              <w:t>Fl)</w:t>
            </w:r>
          </w:p>
        </w:tc>
        <w:tc>
          <w:tcPr>
            <w:tcW w:w="3260" w:type="dxa"/>
            <w:tcBorders>
              <w:left w:val="single" w:sz="12" w:space="0" w:color="auto"/>
            </w:tcBorders>
            <w:noWrap/>
          </w:tcPr>
          <w:p w14:paraId="714C1B26" w14:textId="77777777" w:rsidR="003B75B5" w:rsidRPr="00142451" w:rsidRDefault="003B75B5" w:rsidP="00E377D4">
            <w:pPr>
              <w:spacing w:before="100" w:beforeAutospacing="1" w:after="100" w:afterAutospacing="1" w:line="276" w:lineRule="auto"/>
              <w:jc w:val="both"/>
              <w:rPr>
                <w:rFonts w:eastAsia="Times New Roman" w:cstheme="minorHAnsi"/>
                <w:sz w:val="20"/>
                <w:szCs w:val="20"/>
                <w:lang w:val="en-US" w:eastAsia="nb-NO"/>
              </w:rPr>
            </w:pPr>
          </w:p>
        </w:tc>
      </w:tr>
      <w:tr w:rsidR="003B75B5" w:rsidRPr="00EE10D1" w14:paraId="28EA6A98" w14:textId="77777777" w:rsidTr="0073592C">
        <w:trPr>
          <w:trHeight w:val="288"/>
        </w:trPr>
        <w:tc>
          <w:tcPr>
            <w:tcW w:w="2263" w:type="dxa"/>
            <w:tcBorders>
              <w:right w:val="single" w:sz="12" w:space="0" w:color="auto"/>
            </w:tcBorders>
            <w:noWrap/>
            <w:hideMark/>
          </w:tcPr>
          <w:p w14:paraId="011959B9" w14:textId="603DFB3A" w:rsidR="003B75B5" w:rsidRPr="00142451" w:rsidRDefault="003B75B5" w:rsidP="00E377D4">
            <w:pPr>
              <w:spacing w:before="100" w:beforeAutospacing="1" w:after="100" w:afterAutospacing="1" w:line="276" w:lineRule="auto"/>
              <w:jc w:val="both"/>
              <w:rPr>
                <w:rFonts w:eastAsia="Times New Roman" w:cstheme="minorHAnsi"/>
                <w:sz w:val="20"/>
                <w:szCs w:val="20"/>
                <w:lang w:val="en-US" w:eastAsia="nb-NO"/>
              </w:rPr>
            </w:pPr>
            <w:r w:rsidRPr="00142451">
              <w:rPr>
                <w:rFonts w:eastAsia="Times New Roman" w:cstheme="minorHAnsi"/>
                <w:sz w:val="20"/>
                <w:szCs w:val="20"/>
                <w:lang w:eastAsia="nb-NO"/>
              </w:rPr>
              <w:t>Anthracene</w:t>
            </w:r>
            <w:r w:rsidR="00142451" w:rsidRPr="00142451">
              <w:rPr>
                <w:rFonts w:eastAsia="Times New Roman" w:cstheme="minorHAnsi"/>
                <w:sz w:val="20"/>
                <w:szCs w:val="20"/>
                <w:lang w:eastAsia="nb-NO"/>
              </w:rPr>
              <w:t xml:space="preserve"> </w:t>
            </w:r>
            <w:r w:rsidR="00302E07">
              <w:rPr>
                <w:rFonts w:eastAsia="Times New Roman" w:cstheme="minorHAnsi"/>
                <w:sz w:val="20"/>
                <w:szCs w:val="20"/>
                <w:lang w:eastAsia="nb-NO"/>
              </w:rPr>
              <w:t>(A)</w:t>
            </w:r>
          </w:p>
        </w:tc>
        <w:tc>
          <w:tcPr>
            <w:tcW w:w="3544" w:type="dxa"/>
            <w:tcBorders>
              <w:left w:val="single" w:sz="12" w:space="0" w:color="auto"/>
              <w:right w:val="single" w:sz="12" w:space="0" w:color="auto"/>
            </w:tcBorders>
            <w:noWrap/>
          </w:tcPr>
          <w:p w14:paraId="4493B206" w14:textId="6FEC731B" w:rsidR="003B75B5" w:rsidRPr="00142451" w:rsidRDefault="003B75B5" w:rsidP="00E377D4">
            <w:pPr>
              <w:spacing w:before="100" w:beforeAutospacing="1" w:after="100" w:afterAutospacing="1" w:line="276" w:lineRule="auto"/>
              <w:jc w:val="both"/>
              <w:rPr>
                <w:rFonts w:eastAsia="Times New Roman" w:cstheme="minorHAnsi"/>
                <w:sz w:val="20"/>
                <w:szCs w:val="20"/>
                <w:lang w:eastAsia="nb-NO"/>
              </w:rPr>
            </w:pPr>
            <w:r w:rsidRPr="00142451">
              <w:rPr>
                <w:rFonts w:eastAsia="Times New Roman" w:cstheme="minorHAnsi"/>
                <w:sz w:val="20"/>
                <w:szCs w:val="20"/>
                <w:lang w:eastAsia="nb-NO"/>
              </w:rPr>
              <w:t>Pyrene</w:t>
            </w:r>
            <w:r w:rsidR="00302E07">
              <w:rPr>
                <w:rFonts w:eastAsia="Times New Roman" w:cstheme="minorHAnsi"/>
                <w:sz w:val="20"/>
                <w:szCs w:val="20"/>
                <w:lang w:eastAsia="nb-NO"/>
              </w:rPr>
              <w:t xml:space="preserve"> (Py)</w:t>
            </w:r>
          </w:p>
        </w:tc>
        <w:tc>
          <w:tcPr>
            <w:tcW w:w="3260" w:type="dxa"/>
            <w:tcBorders>
              <w:left w:val="single" w:sz="12" w:space="0" w:color="auto"/>
            </w:tcBorders>
            <w:noWrap/>
          </w:tcPr>
          <w:p w14:paraId="71216346" w14:textId="77777777" w:rsidR="003B75B5" w:rsidRPr="00142451" w:rsidRDefault="003B75B5" w:rsidP="00E377D4">
            <w:pPr>
              <w:spacing w:before="100" w:beforeAutospacing="1" w:after="100" w:afterAutospacing="1" w:line="276" w:lineRule="auto"/>
              <w:jc w:val="both"/>
              <w:rPr>
                <w:rFonts w:eastAsia="Times New Roman" w:cstheme="minorHAnsi"/>
                <w:sz w:val="20"/>
                <w:szCs w:val="20"/>
                <w:lang w:eastAsia="nb-NO"/>
              </w:rPr>
            </w:pPr>
          </w:p>
        </w:tc>
      </w:tr>
    </w:tbl>
    <w:p w14:paraId="497E6019" w14:textId="77777777" w:rsidR="00566CEE" w:rsidRDefault="00566CEE">
      <w:pPr>
        <w:rPr>
          <w:rFonts w:cstheme="minorHAnsi"/>
          <w:b/>
          <w:bCs/>
          <w:lang w:val="en-GB"/>
        </w:rPr>
      </w:pPr>
    </w:p>
    <w:p w14:paraId="3A2B7F7E" w14:textId="77777777" w:rsidR="004C2894" w:rsidRPr="00EE10D1" w:rsidRDefault="004C2894" w:rsidP="00566CEE">
      <w:pPr>
        <w:spacing w:afterLines="160" w:after="384" w:line="276" w:lineRule="auto"/>
        <w:jc w:val="both"/>
        <w:rPr>
          <w:rFonts w:cstheme="minorHAnsi"/>
          <w:lang w:val="en-GB"/>
        </w:rPr>
      </w:pPr>
    </w:p>
    <w:p w14:paraId="458C9729" w14:textId="50E05735" w:rsidR="00E377D4" w:rsidRDefault="00E377D4">
      <w:pPr>
        <w:rPr>
          <w:rFonts w:cstheme="minorHAnsi"/>
          <w:b/>
          <w:bCs/>
          <w:lang w:val="en-GB"/>
        </w:rPr>
      </w:pPr>
      <w:r>
        <w:rPr>
          <w:rFonts w:cstheme="minorHAnsi"/>
          <w:b/>
          <w:bCs/>
          <w:lang w:val="en-GB"/>
        </w:rPr>
        <w:br w:type="page"/>
      </w:r>
    </w:p>
    <w:p w14:paraId="1BFB404F" w14:textId="1999C32C" w:rsidR="0045631E" w:rsidRPr="005A1852" w:rsidRDefault="0045631E" w:rsidP="00E377D4">
      <w:pPr>
        <w:spacing w:afterLines="160" w:after="384" w:line="276" w:lineRule="auto"/>
        <w:jc w:val="both"/>
        <w:rPr>
          <w:rFonts w:cstheme="minorHAnsi"/>
          <w:b/>
          <w:bCs/>
          <w:i/>
          <w:iCs/>
          <w:lang w:val="en-GB"/>
        </w:rPr>
      </w:pPr>
      <w:r>
        <w:rPr>
          <w:rFonts w:cstheme="minorHAnsi"/>
          <w:b/>
          <w:bCs/>
          <w:lang w:val="en-GB"/>
        </w:rPr>
        <w:lastRenderedPageBreak/>
        <w:t>T</w:t>
      </w:r>
      <w:r w:rsidRPr="00EE10D1">
        <w:rPr>
          <w:rFonts w:cstheme="minorHAnsi"/>
          <w:b/>
          <w:bCs/>
          <w:lang w:val="en-GB"/>
        </w:rPr>
        <w:t xml:space="preserve">able </w:t>
      </w:r>
      <w:r>
        <w:rPr>
          <w:rFonts w:cstheme="minorHAnsi"/>
          <w:b/>
          <w:bCs/>
          <w:lang w:val="en-GB"/>
        </w:rPr>
        <w:t>S</w:t>
      </w:r>
      <w:r w:rsidR="0008016C">
        <w:rPr>
          <w:rFonts w:cstheme="minorHAnsi"/>
          <w:b/>
          <w:bCs/>
          <w:lang w:val="en-GB"/>
        </w:rPr>
        <w:t>2</w:t>
      </w:r>
      <w:r w:rsidR="0065461B">
        <w:rPr>
          <w:rFonts w:cstheme="minorHAnsi"/>
          <w:b/>
          <w:bCs/>
          <w:lang w:val="en-GB"/>
        </w:rPr>
        <w:t>A</w:t>
      </w:r>
      <w:r>
        <w:rPr>
          <w:rFonts w:cstheme="minorHAnsi"/>
          <w:b/>
          <w:bCs/>
          <w:lang w:val="en-GB"/>
        </w:rPr>
        <w:t>:</w:t>
      </w:r>
      <w:r w:rsidRPr="00EE10D1">
        <w:rPr>
          <w:rFonts w:cstheme="minorHAnsi"/>
          <w:lang w:val="en-GB"/>
        </w:rPr>
        <w:t xml:space="preserve"> </w:t>
      </w:r>
      <w:r w:rsidRPr="005A1852">
        <w:rPr>
          <w:rFonts w:cstheme="minorHAnsi"/>
          <w:i/>
          <w:iCs/>
          <w:lang w:val="en-GB"/>
        </w:rPr>
        <w:t>Amount of crushed clay beads used for DNA extraction, DNA concentrations after extraction quantified by Qubit measurement and concentration of extracted DNA per gram of clay beads.</w:t>
      </w:r>
    </w:p>
    <w:tbl>
      <w:tblPr>
        <w:tblStyle w:val="TableGrid"/>
        <w:tblW w:w="9061" w:type="dxa"/>
        <w:tblLook w:val="04A0" w:firstRow="1" w:lastRow="0" w:firstColumn="1" w:lastColumn="0" w:noHBand="0" w:noVBand="1"/>
      </w:tblPr>
      <w:tblGrid>
        <w:gridCol w:w="2265"/>
        <w:gridCol w:w="2265"/>
        <w:gridCol w:w="2265"/>
        <w:gridCol w:w="2266"/>
      </w:tblGrid>
      <w:tr w:rsidR="0045631E" w:rsidRPr="001E24C7" w14:paraId="4E962B69" w14:textId="77777777">
        <w:tc>
          <w:tcPr>
            <w:tcW w:w="2265" w:type="dxa"/>
          </w:tcPr>
          <w:p w14:paraId="10DECDA0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b/>
                <w:bCs/>
                <w:lang w:val="en-GB"/>
              </w:rPr>
              <w:t>Replicate ID</w:t>
            </w:r>
          </w:p>
        </w:tc>
        <w:tc>
          <w:tcPr>
            <w:tcW w:w="2265" w:type="dxa"/>
          </w:tcPr>
          <w:p w14:paraId="4E832C12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b/>
                <w:bCs/>
                <w:lang w:val="en-GB"/>
              </w:rPr>
              <w:t>Sample amount used for DNA extraction [g]</w:t>
            </w:r>
          </w:p>
        </w:tc>
        <w:tc>
          <w:tcPr>
            <w:tcW w:w="2265" w:type="dxa"/>
          </w:tcPr>
          <w:p w14:paraId="193E8A2E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b/>
                <w:bCs/>
                <w:lang w:val="en-GB"/>
              </w:rPr>
              <w:t>Concentration Qubit [ng/µL]</w:t>
            </w:r>
          </w:p>
        </w:tc>
        <w:tc>
          <w:tcPr>
            <w:tcW w:w="2266" w:type="dxa"/>
          </w:tcPr>
          <w:p w14:paraId="0F47BFCF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b/>
                <w:bCs/>
                <w:lang w:val="en-GB"/>
              </w:rPr>
            </w:pPr>
            <w:r w:rsidRPr="00EE10D1">
              <w:rPr>
                <w:rFonts w:cstheme="minorHAnsi"/>
                <w:b/>
                <w:bCs/>
                <w:lang w:val="en-GB"/>
              </w:rPr>
              <w:t>DNA concentration [ng/µL] per gram of clay beads</w:t>
            </w:r>
          </w:p>
        </w:tc>
      </w:tr>
      <w:tr w:rsidR="0045631E" w:rsidRPr="00EE10D1" w14:paraId="6965EC68" w14:textId="77777777">
        <w:tc>
          <w:tcPr>
            <w:tcW w:w="2265" w:type="dxa"/>
          </w:tcPr>
          <w:p w14:paraId="720C325C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color w:val="000000"/>
              </w:rPr>
              <w:t>T0 - Oil 5</w:t>
            </w:r>
          </w:p>
        </w:tc>
        <w:tc>
          <w:tcPr>
            <w:tcW w:w="2265" w:type="dxa"/>
          </w:tcPr>
          <w:p w14:paraId="58F4DDBE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37</w:t>
            </w:r>
          </w:p>
        </w:tc>
        <w:tc>
          <w:tcPr>
            <w:tcW w:w="2265" w:type="dxa"/>
          </w:tcPr>
          <w:p w14:paraId="44EBB8A3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Below detection limit</w:t>
            </w:r>
          </w:p>
        </w:tc>
        <w:tc>
          <w:tcPr>
            <w:tcW w:w="2266" w:type="dxa"/>
          </w:tcPr>
          <w:p w14:paraId="22170D4C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</w:p>
        </w:tc>
      </w:tr>
      <w:tr w:rsidR="0045631E" w:rsidRPr="00EE10D1" w14:paraId="21608C02" w14:textId="77777777">
        <w:tc>
          <w:tcPr>
            <w:tcW w:w="2265" w:type="dxa"/>
          </w:tcPr>
          <w:p w14:paraId="062B3CC8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color w:val="000000"/>
              </w:rPr>
              <w:t>T1 - Oil 6</w:t>
            </w:r>
          </w:p>
        </w:tc>
        <w:tc>
          <w:tcPr>
            <w:tcW w:w="2265" w:type="dxa"/>
          </w:tcPr>
          <w:p w14:paraId="43C786D1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4142</w:t>
            </w:r>
          </w:p>
        </w:tc>
        <w:tc>
          <w:tcPr>
            <w:tcW w:w="2265" w:type="dxa"/>
          </w:tcPr>
          <w:p w14:paraId="588BE8AD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045</w:t>
            </w:r>
          </w:p>
        </w:tc>
        <w:tc>
          <w:tcPr>
            <w:tcW w:w="2266" w:type="dxa"/>
          </w:tcPr>
          <w:p w14:paraId="0A6A0C25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color w:val="000000"/>
              </w:rPr>
            </w:pPr>
            <w:r w:rsidRPr="00EE10D1">
              <w:rPr>
                <w:rFonts w:cstheme="minorHAnsi"/>
                <w:color w:val="000000"/>
              </w:rPr>
              <w:t>0.108643</w:t>
            </w:r>
          </w:p>
        </w:tc>
      </w:tr>
      <w:tr w:rsidR="0045631E" w:rsidRPr="00EE10D1" w14:paraId="64CBF22E" w14:textId="77777777">
        <w:tc>
          <w:tcPr>
            <w:tcW w:w="2265" w:type="dxa"/>
          </w:tcPr>
          <w:p w14:paraId="0FE7F4C8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color w:val="000000"/>
              </w:rPr>
              <w:t>T1 - Oil 7</w:t>
            </w:r>
          </w:p>
        </w:tc>
        <w:tc>
          <w:tcPr>
            <w:tcW w:w="2265" w:type="dxa"/>
          </w:tcPr>
          <w:p w14:paraId="50A65E25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4114</w:t>
            </w:r>
          </w:p>
        </w:tc>
        <w:tc>
          <w:tcPr>
            <w:tcW w:w="2265" w:type="dxa"/>
          </w:tcPr>
          <w:p w14:paraId="197681D8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04</w:t>
            </w:r>
          </w:p>
        </w:tc>
        <w:tc>
          <w:tcPr>
            <w:tcW w:w="2266" w:type="dxa"/>
          </w:tcPr>
          <w:p w14:paraId="725FEB1F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color w:val="000000"/>
              </w:rPr>
            </w:pPr>
            <w:r w:rsidRPr="00EE10D1">
              <w:rPr>
                <w:rFonts w:cstheme="minorHAnsi"/>
                <w:color w:val="000000"/>
              </w:rPr>
              <w:t>0.097229</w:t>
            </w:r>
          </w:p>
        </w:tc>
      </w:tr>
      <w:tr w:rsidR="0045631E" w:rsidRPr="00EE10D1" w14:paraId="231B6127" w14:textId="77777777">
        <w:tc>
          <w:tcPr>
            <w:tcW w:w="2265" w:type="dxa"/>
          </w:tcPr>
          <w:p w14:paraId="7F16BA87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color w:val="000000"/>
              </w:rPr>
              <w:t>T1 - Oil 8</w:t>
            </w:r>
          </w:p>
        </w:tc>
        <w:tc>
          <w:tcPr>
            <w:tcW w:w="2265" w:type="dxa"/>
          </w:tcPr>
          <w:p w14:paraId="25FEDBDC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4311</w:t>
            </w:r>
          </w:p>
        </w:tc>
        <w:tc>
          <w:tcPr>
            <w:tcW w:w="2265" w:type="dxa"/>
          </w:tcPr>
          <w:p w14:paraId="3D45427E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036</w:t>
            </w:r>
          </w:p>
        </w:tc>
        <w:tc>
          <w:tcPr>
            <w:tcW w:w="2266" w:type="dxa"/>
          </w:tcPr>
          <w:p w14:paraId="25149EC3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color w:val="000000"/>
              </w:rPr>
            </w:pPr>
            <w:r w:rsidRPr="00EE10D1">
              <w:rPr>
                <w:rFonts w:cstheme="minorHAnsi"/>
                <w:color w:val="000000"/>
              </w:rPr>
              <w:t>0.083507</w:t>
            </w:r>
          </w:p>
        </w:tc>
      </w:tr>
      <w:tr w:rsidR="0045631E" w:rsidRPr="00EE10D1" w14:paraId="5F86CF5B" w14:textId="77777777">
        <w:tc>
          <w:tcPr>
            <w:tcW w:w="2265" w:type="dxa"/>
          </w:tcPr>
          <w:p w14:paraId="6C6AE57D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color w:val="000000"/>
              </w:rPr>
              <w:t>T1 - Oil 9</w:t>
            </w:r>
          </w:p>
        </w:tc>
        <w:tc>
          <w:tcPr>
            <w:tcW w:w="2265" w:type="dxa"/>
          </w:tcPr>
          <w:p w14:paraId="5BF2E1D2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4569</w:t>
            </w:r>
          </w:p>
        </w:tc>
        <w:tc>
          <w:tcPr>
            <w:tcW w:w="2265" w:type="dxa"/>
          </w:tcPr>
          <w:p w14:paraId="0FCE2768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014</w:t>
            </w:r>
          </w:p>
        </w:tc>
        <w:tc>
          <w:tcPr>
            <w:tcW w:w="2266" w:type="dxa"/>
          </w:tcPr>
          <w:p w14:paraId="72CA8CC1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color w:val="000000"/>
              </w:rPr>
            </w:pPr>
            <w:r w:rsidRPr="00EE10D1">
              <w:rPr>
                <w:rFonts w:cstheme="minorHAnsi"/>
                <w:color w:val="000000"/>
              </w:rPr>
              <w:t>0.030641</w:t>
            </w:r>
          </w:p>
        </w:tc>
      </w:tr>
      <w:tr w:rsidR="0045631E" w:rsidRPr="00EE10D1" w14:paraId="1C7A4C92" w14:textId="77777777">
        <w:tc>
          <w:tcPr>
            <w:tcW w:w="2265" w:type="dxa"/>
          </w:tcPr>
          <w:p w14:paraId="51CDD104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color w:val="000000"/>
              </w:rPr>
              <w:t>T1 - Oil 10</w:t>
            </w:r>
          </w:p>
        </w:tc>
        <w:tc>
          <w:tcPr>
            <w:tcW w:w="2265" w:type="dxa"/>
          </w:tcPr>
          <w:p w14:paraId="5FD86310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4862</w:t>
            </w:r>
          </w:p>
        </w:tc>
        <w:tc>
          <w:tcPr>
            <w:tcW w:w="2265" w:type="dxa"/>
          </w:tcPr>
          <w:p w14:paraId="0B5D4A23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007</w:t>
            </w:r>
          </w:p>
        </w:tc>
        <w:tc>
          <w:tcPr>
            <w:tcW w:w="2266" w:type="dxa"/>
          </w:tcPr>
          <w:p w14:paraId="14F1D4B8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color w:val="000000"/>
              </w:rPr>
            </w:pPr>
            <w:r w:rsidRPr="00EE10D1">
              <w:rPr>
                <w:rFonts w:cstheme="minorHAnsi"/>
                <w:color w:val="000000"/>
              </w:rPr>
              <w:t>0.014397</w:t>
            </w:r>
          </w:p>
        </w:tc>
      </w:tr>
      <w:tr w:rsidR="0045631E" w:rsidRPr="00EE10D1" w14:paraId="5AE491ED" w14:textId="77777777">
        <w:tc>
          <w:tcPr>
            <w:tcW w:w="2265" w:type="dxa"/>
          </w:tcPr>
          <w:p w14:paraId="1AD83995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color w:val="000000"/>
              </w:rPr>
              <w:t>T2 - Oil 11</w:t>
            </w:r>
          </w:p>
        </w:tc>
        <w:tc>
          <w:tcPr>
            <w:tcW w:w="2265" w:type="dxa"/>
          </w:tcPr>
          <w:p w14:paraId="7425D9F9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4498</w:t>
            </w:r>
          </w:p>
        </w:tc>
        <w:tc>
          <w:tcPr>
            <w:tcW w:w="2265" w:type="dxa"/>
          </w:tcPr>
          <w:p w14:paraId="6B282548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1.58</w:t>
            </w:r>
          </w:p>
        </w:tc>
        <w:tc>
          <w:tcPr>
            <w:tcW w:w="2266" w:type="dxa"/>
          </w:tcPr>
          <w:p w14:paraId="7E2B36DC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color w:val="000000"/>
              </w:rPr>
            </w:pPr>
            <w:r w:rsidRPr="00EE10D1">
              <w:rPr>
                <w:rFonts w:cstheme="minorHAnsi"/>
                <w:color w:val="000000"/>
              </w:rPr>
              <w:t>3.512672</w:t>
            </w:r>
          </w:p>
        </w:tc>
      </w:tr>
      <w:tr w:rsidR="0045631E" w:rsidRPr="00EE10D1" w14:paraId="3B3F851C" w14:textId="77777777">
        <w:tc>
          <w:tcPr>
            <w:tcW w:w="2265" w:type="dxa"/>
          </w:tcPr>
          <w:p w14:paraId="0DBF229E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color w:val="000000"/>
              </w:rPr>
              <w:t>T2 - Oil 12</w:t>
            </w:r>
          </w:p>
        </w:tc>
        <w:tc>
          <w:tcPr>
            <w:tcW w:w="2265" w:type="dxa"/>
          </w:tcPr>
          <w:p w14:paraId="789FC1FD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4081</w:t>
            </w:r>
          </w:p>
        </w:tc>
        <w:tc>
          <w:tcPr>
            <w:tcW w:w="2265" w:type="dxa"/>
          </w:tcPr>
          <w:p w14:paraId="23E208C3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742</w:t>
            </w:r>
          </w:p>
        </w:tc>
        <w:tc>
          <w:tcPr>
            <w:tcW w:w="2266" w:type="dxa"/>
          </w:tcPr>
          <w:p w14:paraId="3176F270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color w:val="000000"/>
              </w:rPr>
            </w:pPr>
            <w:r w:rsidRPr="00EE10D1">
              <w:rPr>
                <w:rFonts w:cstheme="minorHAnsi"/>
                <w:color w:val="000000"/>
              </w:rPr>
              <w:t>1.818182</w:t>
            </w:r>
          </w:p>
        </w:tc>
      </w:tr>
      <w:tr w:rsidR="0045631E" w:rsidRPr="00EE10D1" w14:paraId="2D9A5240" w14:textId="77777777">
        <w:tc>
          <w:tcPr>
            <w:tcW w:w="2265" w:type="dxa"/>
          </w:tcPr>
          <w:p w14:paraId="0EE25585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color w:val="000000"/>
              </w:rPr>
              <w:t>T2 - Oil 13</w:t>
            </w:r>
          </w:p>
        </w:tc>
        <w:tc>
          <w:tcPr>
            <w:tcW w:w="2265" w:type="dxa"/>
          </w:tcPr>
          <w:p w14:paraId="1BF79AB2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5039</w:t>
            </w:r>
          </w:p>
        </w:tc>
        <w:tc>
          <w:tcPr>
            <w:tcW w:w="2265" w:type="dxa"/>
          </w:tcPr>
          <w:p w14:paraId="04F66E2B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842</w:t>
            </w:r>
          </w:p>
        </w:tc>
        <w:tc>
          <w:tcPr>
            <w:tcW w:w="2266" w:type="dxa"/>
          </w:tcPr>
          <w:p w14:paraId="7CED1061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color w:val="000000"/>
              </w:rPr>
            </w:pPr>
            <w:r w:rsidRPr="00EE10D1">
              <w:rPr>
                <w:rFonts w:cstheme="minorHAnsi"/>
                <w:color w:val="000000"/>
              </w:rPr>
              <w:t>1.670966</w:t>
            </w:r>
          </w:p>
        </w:tc>
      </w:tr>
      <w:tr w:rsidR="0045631E" w:rsidRPr="00EE10D1" w14:paraId="4B057EF8" w14:textId="77777777">
        <w:tc>
          <w:tcPr>
            <w:tcW w:w="2265" w:type="dxa"/>
          </w:tcPr>
          <w:p w14:paraId="14522237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color w:val="000000"/>
              </w:rPr>
              <w:t>T2 - Oil 14</w:t>
            </w:r>
          </w:p>
        </w:tc>
        <w:tc>
          <w:tcPr>
            <w:tcW w:w="2265" w:type="dxa"/>
          </w:tcPr>
          <w:p w14:paraId="2DF75DF7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5327</w:t>
            </w:r>
          </w:p>
        </w:tc>
        <w:tc>
          <w:tcPr>
            <w:tcW w:w="2265" w:type="dxa"/>
          </w:tcPr>
          <w:p w14:paraId="05DC993C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788</w:t>
            </w:r>
          </w:p>
        </w:tc>
        <w:tc>
          <w:tcPr>
            <w:tcW w:w="2266" w:type="dxa"/>
          </w:tcPr>
          <w:p w14:paraId="7AEF57BA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color w:val="000000"/>
              </w:rPr>
            </w:pPr>
            <w:r w:rsidRPr="00EE10D1">
              <w:rPr>
                <w:rFonts w:cstheme="minorHAnsi"/>
                <w:color w:val="000000"/>
              </w:rPr>
              <w:t>1.479257</w:t>
            </w:r>
          </w:p>
        </w:tc>
      </w:tr>
      <w:tr w:rsidR="0045631E" w:rsidRPr="00EE10D1" w14:paraId="6D2B8070" w14:textId="77777777">
        <w:tc>
          <w:tcPr>
            <w:tcW w:w="2265" w:type="dxa"/>
          </w:tcPr>
          <w:p w14:paraId="2CE4C870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color w:val="000000"/>
              </w:rPr>
              <w:t>T2 - Oil 15</w:t>
            </w:r>
          </w:p>
        </w:tc>
        <w:tc>
          <w:tcPr>
            <w:tcW w:w="2265" w:type="dxa"/>
          </w:tcPr>
          <w:p w14:paraId="5FEA2A15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469</w:t>
            </w:r>
          </w:p>
        </w:tc>
        <w:tc>
          <w:tcPr>
            <w:tcW w:w="2265" w:type="dxa"/>
          </w:tcPr>
          <w:p w14:paraId="355D46B7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142</w:t>
            </w:r>
          </w:p>
        </w:tc>
        <w:tc>
          <w:tcPr>
            <w:tcW w:w="2266" w:type="dxa"/>
          </w:tcPr>
          <w:p w14:paraId="566EA136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color w:val="000000"/>
              </w:rPr>
            </w:pPr>
            <w:r w:rsidRPr="00EE10D1">
              <w:rPr>
                <w:rFonts w:cstheme="minorHAnsi"/>
                <w:color w:val="000000"/>
              </w:rPr>
              <w:t>0.302772</w:t>
            </w:r>
          </w:p>
        </w:tc>
      </w:tr>
      <w:tr w:rsidR="0045631E" w:rsidRPr="00EE10D1" w14:paraId="02AC7D47" w14:textId="77777777">
        <w:tc>
          <w:tcPr>
            <w:tcW w:w="2265" w:type="dxa"/>
          </w:tcPr>
          <w:p w14:paraId="38EB3123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color w:val="000000"/>
              </w:rPr>
              <w:t>T3 - Oil 16</w:t>
            </w:r>
          </w:p>
        </w:tc>
        <w:tc>
          <w:tcPr>
            <w:tcW w:w="2265" w:type="dxa"/>
          </w:tcPr>
          <w:p w14:paraId="31C8EDA6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5482</w:t>
            </w:r>
          </w:p>
        </w:tc>
        <w:tc>
          <w:tcPr>
            <w:tcW w:w="2265" w:type="dxa"/>
          </w:tcPr>
          <w:p w14:paraId="0451BC4B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4.48</w:t>
            </w:r>
          </w:p>
        </w:tc>
        <w:tc>
          <w:tcPr>
            <w:tcW w:w="2266" w:type="dxa"/>
          </w:tcPr>
          <w:p w14:paraId="4EB14B8F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color w:val="000000"/>
              </w:rPr>
            </w:pPr>
            <w:r w:rsidRPr="00EE10D1">
              <w:rPr>
                <w:rFonts w:cstheme="minorHAnsi"/>
                <w:color w:val="000000"/>
              </w:rPr>
              <w:t>8.1722</w:t>
            </w:r>
          </w:p>
        </w:tc>
      </w:tr>
      <w:tr w:rsidR="0045631E" w:rsidRPr="00EE10D1" w14:paraId="4512E154" w14:textId="77777777">
        <w:tc>
          <w:tcPr>
            <w:tcW w:w="2265" w:type="dxa"/>
          </w:tcPr>
          <w:p w14:paraId="2E4EB57B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color w:val="000000"/>
              </w:rPr>
              <w:t>T3 - Oil 17</w:t>
            </w:r>
          </w:p>
        </w:tc>
        <w:tc>
          <w:tcPr>
            <w:tcW w:w="2265" w:type="dxa"/>
          </w:tcPr>
          <w:p w14:paraId="1C94FB5E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4757</w:t>
            </w:r>
          </w:p>
        </w:tc>
        <w:tc>
          <w:tcPr>
            <w:tcW w:w="2265" w:type="dxa"/>
          </w:tcPr>
          <w:p w14:paraId="1A7BFACD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3.71</w:t>
            </w:r>
          </w:p>
        </w:tc>
        <w:tc>
          <w:tcPr>
            <w:tcW w:w="2266" w:type="dxa"/>
          </w:tcPr>
          <w:p w14:paraId="2151400C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color w:val="000000"/>
              </w:rPr>
            </w:pPr>
            <w:r w:rsidRPr="00EE10D1">
              <w:rPr>
                <w:rFonts w:cstheme="minorHAnsi"/>
                <w:color w:val="000000"/>
              </w:rPr>
              <w:t>7.799033</w:t>
            </w:r>
          </w:p>
        </w:tc>
      </w:tr>
      <w:tr w:rsidR="0045631E" w:rsidRPr="00EE10D1" w14:paraId="3AC37079" w14:textId="77777777">
        <w:tc>
          <w:tcPr>
            <w:tcW w:w="2265" w:type="dxa"/>
          </w:tcPr>
          <w:p w14:paraId="005B2C9C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color w:val="000000"/>
              </w:rPr>
              <w:t>T3 - Oil 18</w:t>
            </w:r>
          </w:p>
        </w:tc>
        <w:tc>
          <w:tcPr>
            <w:tcW w:w="2265" w:type="dxa"/>
          </w:tcPr>
          <w:p w14:paraId="44CB0F06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5437</w:t>
            </w:r>
          </w:p>
        </w:tc>
        <w:tc>
          <w:tcPr>
            <w:tcW w:w="2265" w:type="dxa"/>
          </w:tcPr>
          <w:p w14:paraId="3D0C356B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2.14</w:t>
            </w:r>
          </w:p>
        </w:tc>
        <w:tc>
          <w:tcPr>
            <w:tcW w:w="2266" w:type="dxa"/>
          </w:tcPr>
          <w:p w14:paraId="186A22BD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color w:val="000000"/>
              </w:rPr>
            </w:pPr>
            <w:r w:rsidRPr="00EE10D1">
              <w:rPr>
                <w:rFonts w:cstheme="minorHAnsi"/>
                <w:color w:val="000000"/>
              </w:rPr>
              <w:t>3.935994</w:t>
            </w:r>
          </w:p>
        </w:tc>
      </w:tr>
      <w:tr w:rsidR="0045631E" w:rsidRPr="00EE10D1" w14:paraId="0EFB0CE8" w14:textId="77777777">
        <w:tc>
          <w:tcPr>
            <w:tcW w:w="2265" w:type="dxa"/>
          </w:tcPr>
          <w:p w14:paraId="76BE9431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3 - Oil 19</w:t>
            </w:r>
          </w:p>
        </w:tc>
        <w:tc>
          <w:tcPr>
            <w:tcW w:w="2265" w:type="dxa"/>
          </w:tcPr>
          <w:p w14:paraId="08480B86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4854</w:t>
            </w:r>
          </w:p>
        </w:tc>
        <w:tc>
          <w:tcPr>
            <w:tcW w:w="2265" w:type="dxa"/>
          </w:tcPr>
          <w:p w14:paraId="4EEEC090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796</w:t>
            </w:r>
          </w:p>
        </w:tc>
        <w:tc>
          <w:tcPr>
            <w:tcW w:w="2266" w:type="dxa"/>
          </w:tcPr>
          <w:p w14:paraId="385E2696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color w:val="000000"/>
              </w:rPr>
            </w:pPr>
            <w:r w:rsidRPr="00EE10D1">
              <w:rPr>
                <w:rFonts w:cstheme="minorHAnsi"/>
                <w:color w:val="000000"/>
              </w:rPr>
              <w:t>1.639885</w:t>
            </w:r>
          </w:p>
        </w:tc>
      </w:tr>
      <w:tr w:rsidR="0045631E" w:rsidRPr="00EE10D1" w14:paraId="31986A88" w14:textId="77777777">
        <w:tc>
          <w:tcPr>
            <w:tcW w:w="2265" w:type="dxa"/>
          </w:tcPr>
          <w:p w14:paraId="502ACD8A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3 - Oil 20</w:t>
            </w:r>
          </w:p>
        </w:tc>
        <w:tc>
          <w:tcPr>
            <w:tcW w:w="2265" w:type="dxa"/>
          </w:tcPr>
          <w:p w14:paraId="151BF5E3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4289</w:t>
            </w:r>
          </w:p>
        </w:tc>
        <w:tc>
          <w:tcPr>
            <w:tcW w:w="2265" w:type="dxa"/>
          </w:tcPr>
          <w:p w14:paraId="6CB4B544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768</w:t>
            </w:r>
          </w:p>
        </w:tc>
        <w:tc>
          <w:tcPr>
            <w:tcW w:w="2266" w:type="dxa"/>
          </w:tcPr>
          <w:p w14:paraId="6B9AED8F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color w:val="000000"/>
              </w:rPr>
            </w:pPr>
            <w:r w:rsidRPr="00EE10D1">
              <w:rPr>
                <w:rFonts w:cstheme="minorHAnsi"/>
                <w:color w:val="000000"/>
              </w:rPr>
              <w:t>1.790627</w:t>
            </w:r>
          </w:p>
        </w:tc>
      </w:tr>
      <w:tr w:rsidR="0045631E" w:rsidRPr="00EE10D1" w14:paraId="0C5F9918" w14:textId="77777777">
        <w:tc>
          <w:tcPr>
            <w:tcW w:w="2265" w:type="dxa"/>
          </w:tcPr>
          <w:p w14:paraId="3F3BA651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4 - Oil 21</w:t>
            </w:r>
          </w:p>
        </w:tc>
        <w:tc>
          <w:tcPr>
            <w:tcW w:w="2265" w:type="dxa"/>
          </w:tcPr>
          <w:p w14:paraId="6E685321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4764</w:t>
            </w:r>
          </w:p>
        </w:tc>
        <w:tc>
          <w:tcPr>
            <w:tcW w:w="2265" w:type="dxa"/>
          </w:tcPr>
          <w:p w14:paraId="334A13CC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2.5</w:t>
            </w:r>
          </w:p>
        </w:tc>
        <w:tc>
          <w:tcPr>
            <w:tcW w:w="2266" w:type="dxa"/>
          </w:tcPr>
          <w:p w14:paraId="3BE647DC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color w:val="000000"/>
              </w:rPr>
            </w:pPr>
            <w:r w:rsidRPr="00EE10D1">
              <w:rPr>
                <w:rFonts w:cstheme="minorHAnsi"/>
                <w:color w:val="000000"/>
              </w:rPr>
              <w:t>5.247691</w:t>
            </w:r>
          </w:p>
        </w:tc>
      </w:tr>
      <w:tr w:rsidR="0045631E" w:rsidRPr="00EE10D1" w14:paraId="3CF67B44" w14:textId="77777777">
        <w:tc>
          <w:tcPr>
            <w:tcW w:w="2265" w:type="dxa"/>
          </w:tcPr>
          <w:p w14:paraId="4A80DCD9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4 - Oil 22</w:t>
            </w:r>
          </w:p>
        </w:tc>
        <w:tc>
          <w:tcPr>
            <w:tcW w:w="2265" w:type="dxa"/>
          </w:tcPr>
          <w:p w14:paraId="4CA55456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5935</w:t>
            </w:r>
          </w:p>
        </w:tc>
        <w:tc>
          <w:tcPr>
            <w:tcW w:w="2265" w:type="dxa"/>
          </w:tcPr>
          <w:p w14:paraId="7DA14978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2.74</w:t>
            </w:r>
          </w:p>
        </w:tc>
        <w:tc>
          <w:tcPr>
            <w:tcW w:w="2266" w:type="dxa"/>
          </w:tcPr>
          <w:p w14:paraId="2F8C85D1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color w:val="000000"/>
              </w:rPr>
            </w:pPr>
            <w:r w:rsidRPr="00EE10D1">
              <w:rPr>
                <w:rFonts w:cstheme="minorHAnsi"/>
                <w:color w:val="000000"/>
              </w:rPr>
              <w:t>4.616681</w:t>
            </w:r>
          </w:p>
        </w:tc>
      </w:tr>
      <w:tr w:rsidR="0045631E" w:rsidRPr="00EE10D1" w14:paraId="3A682C54" w14:textId="77777777">
        <w:tc>
          <w:tcPr>
            <w:tcW w:w="2265" w:type="dxa"/>
          </w:tcPr>
          <w:p w14:paraId="56E3BF76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4 - Oil 23</w:t>
            </w:r>
          </w:p>
        </w:tc>
        <w:tc>
          <w:tcPr>
            <w:tcW w:w="2265" w:type="dxa"/>
          </w:tcPr>
          <w:p w14:paraId="7A34F0F3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4961</w:t>
            </w:r>
          </w:p>
        </w:tc>
        <w:tc>
          <w:tcPr>
            <w:tcW w:w="2265" w:type="dxa"/>
          </w:tcPr>
          <w:p w14:paraId="5C0C875F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1.92</w:t>
            </w:r>
          </w:p>
        </w:tc>
        <w:tc>
          <w:tcPr>
            <w:tcW w:w="2266" w:type="dxa"/>
          </w:tcPr>
          <w:p w14:paraId="67B23355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color w:val="000000"/>
              </w:rPr>
            </w:pPr>
            <w:r w:rsidRPr="00EE10D1">
              <w:rPr>
                <w:rFonts w:cstheme="minorHAnsi"/>
                <w:color w:val="000000"/>
              </w:rPr>
              <w:t>3.870187</w:t>
            </w:r>
          </w:p>
        </w:tc>
      </w:tr>
      <w:tr w:rsidR="0045631E" w:rsidRPr="00EE10D1" w14:paraId="76878F40" w14:textId="77777777">
        <w:tc>
          <w:tcPr>
            <w:tcW w:w="2265" w:type="dxa"/>
          </w:tcPr>
          <w:p w14:paraId="4979744C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4 - Oil 24</w:t>
            </w:r>
          </w:p>
        </w:tc>
        <w:tc>
          <w:tcPr>
            <w:tcW w:w="2265" w:type="dxa"/>
          </w:tcPr>
          <w:p w14:paraId="536F6305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4469</w:t>
            </w:r>
          </w:p>
        </w:tc>
        <w:tc>
          <w:tcPr>
            <w:tcW w:w="2265" w:type="dxa"/>
          </w:tcPr>
          <w:p w14:paraId="7336A7BB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1.68</w:t>
            </w:r>
          </w:p>
        </w:tc>
        <w:tc>
          <w:tcPr>
            <w:tcW w:w="2266" w:type="dxa"/>
          </w:tcPr>
          <w:p w14:paraId="12CDA6E0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color w:val="000000"/>
              </w:rPr>
            </w:pPr>
            <w:r w:rsidRPr="00EE10D1">
              <w:rPr>
                <w:rFonts w:cstheme="minorHAnsi"/>
                <w:color w:val="000000"/>
              </w:rPr>
              <w:t>3.75923</w:t>
            </w:r>
          </w:p>
        </w:tc>
      </w:tr>
      <w:tr w:rsidR="0045631E" w:rsidRPr="00EE10D1" w14:paraId="464F15B9" w14:textId="77777777">
        <w:tc>
          <w:tcPr>
            <w:tcW w:w="2265" w:type="dxa"/>
          </w:tcPr>
          <w:p w14:paraId="498F8D13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4 - Oil 25</w:t>
            </w:r>
          </w:p>
        </w:tc>
        <w:tc>
          <w:tcPr>
            <w:tcW w:w="2265" w:type="dxa"/>
          </w:tcPr>
          <w:p w14:paraId="2323F170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4476</w:t>
            </w:r>
          </w:p>
        </w:tc>
        <w:tc>
          <w:tcPr>
            <w:tcW w:w="2265" w:type="dxa"/>
          </w:tcPr>
          <w:p w14:paraId="34F21FDE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1.48</w:t>
            </w:r>
          </w:p>
        </w:tc>
        <w:tc>
          <w:tcPr>
            <w:tcW w:w="2266" w:type="dxa"/>
          </w:tcPr>
          <w:p w14:paraId="47BD5ABE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color w:val="000000"/>
              </w:rPr>
            </w:pPr>
            <w:r w:rsidRPr="00EE10D1">
              <w:rPr>
                <w:rFonts w:cstheme="minorHAnsi"/>
                <w:color w:val="000000"/>
              </w:rPr>
              <w:t>3.306524</w:t>
            </w:r>
          </w:p>
        </w:tc>
      </w:tr>
      <w:tr w:rsidR="0045631E" w:rsidRPr="00EE10D1" w14:paraId="092C8F8E" w14:textId="77777777">
        <w:tc>
          <w:tcPr>
            <w:tcW w:w="2265" w:type="dxa"/>
          </w:tcPr>
          <w:p w14:paraId="630126DB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0 - Blank 27</w:t>
            </w:r>
          </w:p>
        </w:tc>
        <w:tc>
          <w:tcPr>
            <w:tcW w:w="2265" w:type="dxa"/>
          </w:tcPr>
          <w:p w14:paraId="3E3C98CB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44</w:t>
            </w:r>
          </w:p>
        </w:tc>
        <w:tc>
          <w:tcPr>
            <w:tcW w:w="2265" w:type="dxa"/>
          </w:tcPr>
          <w:p w14:paraId="35BE798A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014</w:t>
            </w:r>
          </w:p>
        </w:tc>
        <w:tc>
          <w:tcPr>
            <w:tcW w:w="2266" w:type="dxa"/>
          </w:tcPr>
          <w:p w14:paraId="67497C25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color w:val="000000"/>
              </w:rPr>
            </w:pPr>
            <w:r w:rsidRPr="00EE10D1">
              <w:rPr>
                <w:rFonts w:cstheme="minorHAnsi"/>
                <w:color w:val="000000"/>
              </w:rPr>
              <w:t>0.031818</w:t>
            </w:r>
          </w:p>
        </w:tc>
      </w:tr>
      <w:tr w:rsidR="0045631E" w:rsidRPr="00EE10D1" w14:paraId="07034ADE" w14:textId="77777777">
        <w:tc>
          <w:tcPr>
            <w:tcW w:w="2265" w:type="dxa"/>
          </w:tcPr>
          <w:p w14:paraId="0D8BF495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0 - Blank 28</w:t>
            </w:r>
          </w:p>
        </w:tc>
        <w:tc>
          <w:tcPr>
            <w:tcW w:w="2265" w:type="dxa"/>
          </w:tcPr>
          <w:p w14:paraId="4D32C23C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4252</w:t>
            </w:r>
          </w:p>
        </w:tc>
        <w:tc>
          <w:tcPr>
            <w:tcW w:w="2265" w:type="dxa"/>
          </w:tcPr>
          <w:p w14:paraId="2F5243ED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Below detection limit</w:t>
            </w:r>
          </w:p>
        </w:tc>
        <w:tc>
          <w:tcPr>
            <w:tcW w:w="2266" w:type="dxa"/>
          </w:tcPr>
          <w:p w14:paraId="0204A38F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-</w:t>
            </w:r>
          </w:p>
        </w:tc>
      </w:tr>
      <w:tr w:rsidR="0045631E" w:rsidRPr="00EE10D1" w14:paraId="1915511E" w14:textId="77777777">
        <w:tc>
          <w:tcPr>
            <w:tcW w:w="2265" w:type="dxa"/>
          </w:tcPr>
          <w:p w14:paraId="245BD6AF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1 - Blank 29</w:t>
            </w:r>
          </w:p>
        </w:tc>
        <w:tc>
          <w:tcPr>
            <w:tcW w:w="2265" w:type="dxa"/>
          </w:tcPr>
          <w:p w14:paraId="7247AC3D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4459</w:t>
            </w:r>
          </w:p>
        </w:tc>
        <w:tc>
          <w:tcPr>
            <w:tcW w:w="2265" w:type="dxa"/>
          </w:tcPr>
          <w:p w14:paraId="42A7855A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022</w:t>
            </w:r>
          </w:p>
        </w:tc>
        <w:tc>
          <w:tcPr>
            <w:tcW w:w="2266" w:type="dxa"/>
          </w:tcPr>
          <w:p w14:paraId="2FB3A031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color w:val="000000"/>
              </w:rPr>
            </w:pPr>
            <w:r w:rsidRPr="00EE10D1">
              <w:rPr>
                <w:rFonts w:cstheme="minorHAnsi"/>
                <w:color w:val="000000"/>
              </w:rPr>
              <w:t>0.049338</w:t>
            </w:r>
          </w:p>
        </w:tc>
      </w:tr>
      <w:tr w:rsidR="0045631E" w:rsidRPr="00EE10D1" w14:paraId="64B9257C" w14:textId="77777777">
        <w:tc>
          <w:tcPr>
            <w:tcW w:w="2265" w:type="dxa"/>
          </w:tcPr>
          <w:p w14:paraId="61D5B327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1 - Blank 30</w:t>
            </w:r>
          </w:p>
        </w:tc>
        <w:tc>
          <w:tcPr>
            <w:tcW w:w="2265" w:type="dxa"/>
          </w:tcPr>
          <w:p w14:paraId="5E46D567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4875</w:t>
            </w:r>
          </w:p>
        </w:tc>
        <w:tc>
          <w:tcPr>
            <w:tcW w:w="2265" w:type="dxa"/>
          </w:tcPr>
          <w:p w14:paraId="5E75C262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Below detection limit</w:t>
            </w:r>
          </w:p>
        </w:tc>
        <w:tc>
          <w:tcPr>
            <w:tcW w:w="2266" w:type="dxa"/>
          </w:tcPr>
          <w:p w14:paraId="66AF0E01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-</w:t>
            </w:r>
          </w:p>
        </w:tc>
      </w:tr>
      <w:tr w:rsidR="0045631E" w:rsidRPr="00EE10D1" w14:paraId="05D90410" w14:textId="77777777">
        <w:tc>
          <w:tcPr>
            <w:tcW w:w="2265" w:type="dxa"/>
          </w:tcPr>
          <w:p w14:paraId="2DE0002E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1 - Blank 31</w:t>
            </w:r>
          </w:p>
        </w:tc>
        <w:tc>
          <w:tcPr>
            <w:tcW w:w="2265" w:type="dxa"/>
          </w:tcPr>
          <w:p w14:paraId="0573C167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4526</w:t>
            </w:r>
          </w:p>
        </w:tc>
        <w:tc>
          <w:tcPr>
            <w:tcW w:w="2265" w:type="dxa"/>
          </w:tcPr>
          <w:p w14:paraId="44CF33FB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Below detection limit</w:t>
            </w:r>
          </w:p>
        </w:tc>
        <w:tc>
          <w:tcPr>
            <w:tcW w:w="2266" w:type="dxa"/>
          </w:tcPr>
          <w:p w14:paraId="5C09FA6D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-</w:t>
            </w:r>
          </w:p>
        </w:tc>
      </w:tr>
      <w:tr w:rsidR="0045631E" w:rsidRPr="00EE10D1" w14:paraId="746E8F49" w14:textId="77777777">
        <w:tc>
          <w:tcPr>
            <w:tcW w:w="2265" w:type="dxa"/>
          </w:tcPr>
          <w:p w14:paraId="717D92D5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2 - Blank 32</w:t>
            </w:r>
          </w:p>
        </w:tc>
        <w:tc>
          <w:tcPr>
            <w:tcW w:w="2265" w:type="dxa"/>
          </w:tcPr>
          <w:p w14:paraId="7976D7FB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5856</w:t>
            </w:r>
          </w:p>
        </w:tc>
        <w:tc>
          <w:tcPr>
            <w:tcW w:w="2265" w:type="dxa"/>
          </w:tcPr>
          <w:p w14:paraId="5F48B9E2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Below detection limit</w:t>
            </w:r>
          </w:p>
        </w:tc>
        <w:tc>
          <w:tcPr>
            <w:tcW w:w="2266" w:type="dxa"/>
          </w:tcPr>
          <w:p w14:paraId="040FFD21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-</w:t>
            </w:r>
          </w:p>
        </w:tc>
      </w:tr>
      <w:tr w:rsidR="0045631E" w:rsidRPr="00EE10D1" w14:paraId="03E86D5A" w14:textId="77777777">
        <w:tc>
          <w:tcPr>
            <w:tcW w:w="2265" w:type="dxa"/>
          </w:tcPr>
          <w:p w14:paraId="507BDB7B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2 - Blank 33</w:t>
            </w:r>
          </w:p>
        </w:tc>
        <w:tc>
          <w:tcPr>
            <w:tcW w:w="2265" w:type="dxa"/>
          </w:tcPr>
          <w:p w14:paraId="3A9FD02E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4195</w:t>
            </w:r>
          </w:p>
        </w:tc>
        <w:tc>
          <w:tcPr>
            <w:tcW w:w="2265" w:type="dxa"/>
          </w:tcPr>
          <w:p w14:paraId="20024E07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Below detection limit</w:t>
            </w:r>
          </w:p>
        </w:tc>
        <w:tc>
          <w:tcPr>
            <w:tcW w:w="2266" w:type="dxa"/>
          </w:tcPr>
          <w:p w14:paraId="137829CE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-</w:t>
            </w:r>
          </w:p>
        </w:tc>
      </w:tr>
      <w:tr w:rsidR="0045631E" w:rsidRPr="00EE10D1" w14:paraId="7E706782" w14:textId="77777777">
        <w:tc>
          <w:tcPr>
            <w:tcW w:w="2265" w:type="dxa"/>
          </w:tcPr>
          <w:p w14:paraId="06B7BAF0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2 - Blank 34</w:t>
            </w:r>
          </w:p>
        </w:tc>
        <w:tc>
          <w:tcPr>
            <w:tcW w:w="2265" w:type="dxa"/>
          </w:tcPr>
          <w:p w14:paraId="518B473A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4852</w:t>
            </w:r>
          </w:p>
        </w:tc>
        <w:tc>
          <w:tcPr>
            <w:tcW w:w="2265" w:type="dxa"/>
          </w:tcPr>
          <w:p w14:paraId="67386531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061</w:t>
            </w:r>
          </w:p>
        </w:tc>
        <w:tc>
          <w:tcPr>
            <w:tcW w:w="2266" w:type="dxa"/>
          </w:tcPr>
          <w:p w14:paraId="798F02EE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color w:val="000000"/>
              </w:rPr>
            </w:pPr>
            <w:r w:rsidRPr="00EE10D1">
              <w:rPr>
                <w:rFonts w:cstheme="minorHAnsi"/>
                <w:color w:val="000000"/>
              </w:rPr>
              <w:t>0.125721</w:t>
            </w:r>
          </w:p>
        </w:tc>
      </w:tr>
      <w:tr w:rsidR="0045631E" w:rsidRPr="00EE10D1" w14:paraId="53FD147A" w14:textId="77777777">
        <w:tc>
          <w:tcPr>
            <w:tcW w:w="2265" w:type="dxa"/>
          </w:tcPr>
          <w:p w14:paraId="393FDA97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3 - Blank 35</w:t>
            </w:r>
          </w:p>
        </w:tc>
        <w:tc>
          <w:tcPr>
            <w:tcW w:w="2265" w:type="dxa"/>
          </w:tcPr>
          <w:p w14:paraId="61B1B024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5448</w:t>
            </w:r>
          </w:p>
        </w:tc>
        <w:tc>
          <w:tcPr>
            <w:tcW w:w="2265" w:type="dxa"/>
          </w:tcPr>
          <w:p w14:paraId="78BF3462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Below detection limit</w:t>
            </w:r>
          </w:p>
        </w:tc>
        <w:tc>
          <w:tcPr>
            <w:tcW w:w="2266" w:type="dxa"/>
          </w:tcPr>
          <w:p w14:paraId="5A49959A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-</w:t>
            </w:r>
          </w:p>
        </w:tc>
      </w:tr>
      <w:tr w:rsidR="0045631E" w:rsidRPr="00EE10D1" w14:paraId="09781DFB" w14:textId="77777777">
        <w:tc>
          <w:tcPr>
            <w:tcW w:w="2265" w:type="dxa"/>
          </w:tcPr>
          <w:p w14:paraId="2F077CDD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3 - Blank 36</w:t>
            </w:r>
          </w:p>
        </w:tc>
        <w:tc>
          <w:tcPr>
            <w:tcW w:w="2265" w:type="dxa"/>
          </w:tcPr>
          <w:p w14:paraId="4D4DFD61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445</w:t>
            </w:r>
          </w:p>
        </w:tc>
        <w:tc>
          <w:tcPr>
            <w:tcW w:w="2265" w:type="dxa"/>
          </w:tcPr>
          <w:p w14:paraId="43FE5CF0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Below detection limit</w:t>
            </w:r>
          </w:p>
        </w:tc>
        <w:tc>
          <w:tcPr>
            <w:tcW w:w="2266" w:type="dxa"/>
          </w:tcPr>
          <w:p w14:paraId="10402FD8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-</w:t>
            </w:r>
          </w:p>
        </w:tc>
      </w:tr>
      <w:tr w:rsidR="0045631E" w:rsidRPr="00EE10D1" w14:paraId="1E0D92E6" w14:textId="77777777">
        <w:tc>
          <w:tcPr>
            <w:tcW w:w="2265" w:type="dxa"/>
          </w:tcPr>
          <w:p w14:paraId="6022D59D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3 - Blank 37</w:t>
            </w:r>
          </w:p>
        </w:tc>
        <w:tc>
          <w:tcPr>
            <w:tcW w:w="2265" w:type="dxa"/>
          </w:tcPr>
          <w:p w14:paraId="3369C10D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4505</w:t>
            </w:r>
          </w:p>
        </w:tc>
        <w:tc>
          <w:tcPr>
            <w:tcW w:w="2265" w:type="dxa"/>
          </w:tcPr>
          <w:p w14:paraId="7B1FE177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Below detection limit</w:t>
            </w:r>
          </w:p>
        </w:tc>
        <w:tc>
          <w:tcPr>
            <w:tcW w:w="2266" w:type="dxa"/>
          </w:tcPr>
          <w:p w14:paraId="111998F4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-</w:t>
            </w:r>
          </w:p>
        </w:tc>
      </w:tr>
      <w:tr w:rsidR="0045631E" w:rsidRPr="00EE10D1" w14:paraId="0AD15857" w14:textId="77777777">
        <w:tc>
          <w:tcPr>
            <w:tcW w:w="2265" w:type="dxa"/>
          </w:tcPr>
          <w:p w14:paraId="09C93542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4 - Blank 38</w:t>
            </w:r>
          </w:p>
        </w:tc>
        <w:tc>
          <w:tcPr>
            <w:tcW w:w="2265" w:type="dxa"/>
          </w:tcPr>
          <w:p w14:paraId="070CE532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5055</w:t>
            </w:r>
          </w:p>
        </w:tc>
        <w:tc>
          <w:tcPr>
            <w:tcW w:w="2265" w:type="dxa"/>
          </w:tcPr>
          <w:p w14:paraId="14C155D4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Below detection limit</w:t>
            </w:r>
          </w:p>
        </w:tc>
        <w:tc>
          <w:tcPr>
            <w:tcW w:w="2266" w:type="dxa"/>
          </w:tcPr>
          <w:p w14:paraId="5806755D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-</w:t>
            </w:r>
          </w:p>
        </w:tc>
      </w:tr>
      <w:tr w:rsidR="0045631E" w:rsidRPr="00EE10D1" w14:paraId="2DC83EF5" w14:textId="77777777">
        <w:tc>
          <w:tcPr>
            <w:tcW w:w="2265" w:type="dxa"/>
          </w:tcPr>
          <w:p w14:paraId="1C36B622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4 - Blank 39</w:t>
            </w:r>
          </w:p>
        </w:tc>
        <w:tc>
          <w:tcPr>
            <w:tcW w:w="2265" w:type="dxa"/>
          </w:tcPr>
          <w:p w14:paraId="79F5F67D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5325</w:t>
            </w:r>
          </w:p>
        </w:tc>
        <w:tc>
          <w:tcPr>
            <w:tcW w:w="2265" w:type="dxa"/>
          </w:tcPr>
          <w:p w14:paraId="6BFE05D4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Below detection limit</w:t>
            </w:r>
          </w:p>
        </w:tc>
        <w:tc>
          <w:tcPr>
            <w:tcW w:w="2266" w:type="dxa"/>
          </w:tcPr>
          <w:p w14:paraId="0B328FED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-</w:t>
            </w:r>
          </w:p>
        </w:tc>
      </w:tr>
      <w:tr w:rsidR="0045631E" w:rsidRPr="00EE10D1" w14:paraId="5CC6D389" w14:textId="77777777">
        <w:tc>
          <w:tcPr>
            <w:tcW w:w="2265" w:type="dxa"/>
          </w:tcPr>
          <w:p w14:paraId="7623F7E5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4 - Blank 40</w:t>
            </w:r>
          </w:p>
        </w:tc>
        <w:tc>
          <w:tcPr>
            <w:tcW w:w="2265" w:type="dxa"/>
          </w:tcPr>
          <w:p w14:paraId="5CEA038D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5026</w:t>
            </w:r>
          </w:p>
        </w:tc>
        <w:tc>
          <w:tcPr>
            <w:tcW w:w="2265" w:type="dxa"/>
          </w:tcPr>
          <w:p w14:paraId="18971FB4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Below detection limit</w:t>
            </w:r>
          </w:p>
        </w:tc>
        <w:tc>
          <w:tcPr>
            <w:tcW w:w="2266" w:type="dxa"/>
          </w:tcPr>
          <w:p w14:paraId="78A7E9F2" w14:textId="77777777" w:rsidR="0045631E" w:rsidRPr="00EE10D1" w:rsidRDefault="0045631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-</w:t>
            </w:r>
          </w:p>
        </w:tc>
      </w:tr>
    </w:tbl>
    <w:p w14:paraId="52AE1AE4" w14:textId="77777777" w:rsidR="0045631E" w:rsidRPr="00EE10D1" w:rsidRDefault="0045631E" w:rsidP="00E377D4">
      <w:pPr>
        <w:spacing w:line="276" w:lineRule="auto"/>
        <w:ind w:firstLine="709"/>
        <w:jc w:val="both"/>
        <w:rPr>
          <w:rFonts w:cstheme="minorHAnsi"/>
          <w:lang w:val="en-GB"/>
        </w:rPr>
      </w:pPr>
    </w:p>
    <w:p w14:paraId="7C4A7AC9" w14:textId="77777777" w:rsidR="0045631E" w:rsidRDefault="0045631E" w:rsidP="00E377D4">
      <w:pPr>
        <w:spacing w:line="276" w:lineRule="auto"/>
        <w:ind w:firstLine="709"/>
        <w:jc w:val="both"/>
        <w:rPr>
          <w:rFonts w:cstheme="minorHAnsi"/>
          <w:lang w:val="en-GB"/>
        </w:rPr>
      </w:pPr>
      <w:r w:rsidRPr="00EE10D1">
        <w:rPr>
          <w:rFonts w:cstheme="minorHAnsi"/>
          <w:lang w:val="en-GB"/>
        </w:rPr>
        <w:tab/>
      </w:r>
    </w:p>
    <w:p w14:paraId="4343DBB0" w14:textId="10C84C1C" w:rsidR="0065461B" w:rsidRDefault="0065461B" w:rsidP="0065461B">
      <w:pPr>
        <w:spacing w:line="276" w:lineRule="auto"/>
        <w:jc w:val="both"/>
        <w:rPr>
          <w:rFonts w:cstheme="minorHAnsi"/>
          <w:lang w:val="en-GB"/>
        </w:rPr>
      </w:pPr>
      <w:r>
        <w:rPr>
          <w:rFonts w:cstheme="minorHAnsi"/>
          <w:b/>
          <w:bCs/>
          <w:lang w:val="en-GB"/>
        </w:rPr>
        <w:lastRenderedPageBreak/>
        <w:t>T</w:t>
      </w:r>
      <w:r w:rsidRPr="00EE10D1">
        <w:rPr>
          <w:rFonts w:cstheme="minorHAnsi"/>
          <w:b/>
          <w:bCs/>
          <w:lang w:val="en-GB"/>
        </w:rPr>
        <w:t xml:space="preserve">able </w:t>
      </w:r>
      <w:r>
        <w:rPr>
          <w:rFonts w:cstheme="minorHAnsi"/>
          <w:b/>
          <w:bCs/>
          <w:lang w:val="en-GB"/>
        </w:rPr>
        <w:t>S2B:</w:t>
      </w:r>
      <w:r w:rsidRPr="00EE10D1">
        <w:rPr>
          <w:rFonts w:cstheme="minorHAnsi"/>
          <w:lang w:val="en-GB"/>
        </w:rPr>
        <w:t xml:space="preserve"> </w:t>
      </w:r>
      <w:r w:rsidRPr="0065461B">
        <w:rPr>
          <w:rFonts w:cstheme="minorHAnsi"/>
          <w:i/>
          <w:iCs/>
          <w:lang w:val="en-GB"/>
        </w:rPr>
        <w:t>DNA concentrations (Fluortex fabrics) after extraction quantified by Qubit measurement.</w:t>
      </w:r>
    </w:p>
    <w:tbl>
      <w:tblPr>
        <w:tblW w:w="566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680"/>
        <w:gridCol w:w="2985"/>
      </w:tblGrid>
      <w:tr w:rsidR="009F79D3" w:rsidRPr="00EE10D1" w14:paraId="494767D3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</w:tcPr>
          <w:p w14:paraId="057910AC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b/>
                <w:bCs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b/>
                <w:bCs/>
                <w:color w:val="000000"/>
                <w:lang w:eastAsia="nb-NO"/>
              </w:rPr>
              <w:t>Replicate ID</w:t>
            </w:r>
          </w:p>
        </w:tc>
        <w:tc>
          <w:tcPr>
            <w:tcW w:w="2985" w:type="dxa"/>
            <w:shd w:val="clear" w:color="auto" w:fill="auto"/>
            <w:noWrap/>
            <w:vAlign w:val="bottom"/>
          </w:tcPr>
          <w:p w14:paraId="10813E80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cstheme="minorHAnsi"/>
                <w:b/>
                <w:bCs/>
                <w:lang w:val="en-GB"/>
              </w:rPr>
              <w:t>Concentration Qubit [ng/µL]</w:t>
            </w:r>
          </w:p>
        </w:tc>
      </w:tr>
      <w:tr w:rsidR="009F79D3" w:rsidRPr="00EE10D1" w14:paraId="7242F313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5366F3C0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0 - Blank 1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2FA1EE62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Below detection limit</w:t>
            </w:r>
          </w:p>
        </w:tc>
      </w:tr>
      <w:tr w:rsidR="009F79D3" w:rsidRPr="00EE10D1" w14:paraId="1F02AF39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0D741911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0 - Blank 2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39F249B6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Below detection limit</w:t>
            </w:r>
          </w:p>
        </w:tc>
      </w:tr>
      <w:tr w:rsidR="009F79D3" w:rsidRPr="00EE10D1" w14:paraId="37DFC82A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4508EAF5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1 - Uncovered Blank 1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022A9D43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156</w:t>
            </w:r>
          </w:p>
        </w:tc>
      </w:tr>
      <w:tr w:rsidR="009F79D3" w:rsidRPr="00EE10D1" w14:paraId="29F281A1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1F0ECF46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1 - Uncovered Blank 2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16327D02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039</w:t>
            </w:r>
          </w:p>
        </w:tc>
      </w:tr>
      <w:tr w:rsidR="009F79D3" w:rsidRPr="00EE10D1" w14:paraId="63240BB7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5763D767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1 - Uncovered Blank 3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2C4B630F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37</w:t>
            </w:r>
          </w:p>
        </w:tc>
      </w:tr>
      <w:tr w:rsidR="009F79D3" w:rsidRPr="00EE10D1" w14:paraId="0E6A40AE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78E26071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2 - Uncovered Blank 1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1F9ABDA6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496</w:t>
            </w:r>
          </w:p>
        </w:tc>
      </w:tr>
      <w:tr w:rsidR="009F79D3" w:rsidRPr="00EE10D1" w14:paraId="4214F60D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1D400F9B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2 - Uncovered Blank 2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3DA37038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29</w:t>
            </w:r>
          </w:p>
        </w:tc>
      </w:tr>
      <w:tr w:rsidR="009F79D3" w:rsidRPr="00EE10D1" w14:paraId="59B47FCF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3930252B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2 - Uncovered Blank 3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070EB14D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264</w:t>
            </w:r>
          </w:p>
        </w:tc>
      </w:tr>
      <w:tr w:rsidR="009F79D3" w:rsidRPr="00EE10D1" w14:paraId="4F524B21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7C9801CF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3 - Uncovered Blank 1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6E8A6BB1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4.37</w:t>
            </w:r>
          </w:p>
        </w:tc>
      </w:tr>
      <w:tr w:rsidR="009F79D3" w:rsidRPr="00EE10D1" w14:paraId="5CC121A3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23190523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3 - Uncovered Blank 2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11E6C285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3.42</w:t>
            </w:r>
          </w:p>
        </w:tc>
      </w:tr>
      <w:tr w:rsidR="009F79D3" w:rsidRPr="00EE10D1" w14:paraId="713ACE74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78344254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3 - Uncovered Blank 3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07E181BC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4.73</w:t>
            </w:r>
          </w:p>
        </w:tc>
      </w:tr>
      <w:tr w:rsidR="009F79D3" w:rsidRPr="00EE10D1" w14:paraId="595F4B23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780F2B14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4 - Uncovered Blank 1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78F490AE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11.00</w:t>
            </w:r>
          </w:p>
        </w:tc>
      </w:tr>
      <w:tr w:rsidR="009F79D3" w:rsidRPr="00EE10D1" w14:paraId="44C3E4DD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37D25528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4 - Uncovered Blank 2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1B19B866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16.00</w:t>
            </w:r>
          </w:p>
        </w:tc>
      </w:tr>
      <w:tr w:rsidR="009F79D3" w:rsidRPr="00EE10D1" w14:paraId="071EEE77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2A2FDAE3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4 - Uncovered Blank 3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08ECFFD3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14.00</w:t>
            </w:r>
          </w:p>
        </w:tc>
      </w:tr>
      <w:tr w:rsidR="009F79D3" w:rsidRPr="00EE10D1" w14:paraId="19F4EB33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48AEF02B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0 - Oil 1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7A409083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Below detection limit</w:t>
            </w:r>
          </w:p>
        </w:tc>
      </w:tr>
      <w:tr w:rsidR="009F79D3" w:rsidRPr="00EE10D1" w14:paraId="4F38649D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63EFD5DF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0 - Oil 2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02ECBDC2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Below detection limit</w:t>
            </w:r>
          </w:p>
        </w:tc>
      </w:tr>
      <w:tr w:rsidR="009F79D3" w:rsidRPr="00EE10D1" w14:paraId="186142AF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4178AA29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1 - Uncovered Oil 1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4D24D08B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48.7</w:t>
            </w:r>
          </w:p>
        </w:tc>
      </w:tr>
      <w:tr w:rsidR="009F79D3" w:rsidRPr="00EE10D1" w14:paraId="70F2CF0A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6647F369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1 - Uncovered Oil 2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7151FA0E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80.4</w:t>
            </w:r>
          </w:p>
        </w:tc>
      </w:tr>
      <w:tr w:rsidR="009F79D3" w:rsidRPr="00EE10D1" w14:paraId="39E93B41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2DFD9876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1 - Uncovered Oil 3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74CEBB02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76.8</w:t>
            </w:r>
          </w:p>
        </w:tc>
      </w:tr>
      <w:tr w:rsidR="009F79D3" w:rsidRPr="00EE10D1" w14:paraId="7A955934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43930C72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1 - Uncovered Oil 4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7B515777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2.92</w:t>
            </w:r>
          </w:p>
        </w:tc>
      </w:tr>
      <w:tr w:rsidR="009F79D3" w:rsidRPr="00EE10D1" w14:paraId="4A4C50AC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4E8C0C29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1 - Uncovered Oil 5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6DBB6CDD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65.6</w:t>
            </w:r>
          </w:p>
        </w:tc>
      </w:tr>
      <w:tr w:rsidR="009F79D3" w:rsidRPr="00EE10D1" w14:paraId="31569DA1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6CBFB005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2 - Uncovered Oil 1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10D0B258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5.16</w:t>
            </w:r>
          </w:p>
        </w:tc>
      </w:tr>
      <w:tr w:rsidR="009F79D3" w:rsidRPr="00EE10D1" w14:paraId="20B8BAA0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62EA0426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2 - Uncovered Oil 2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46AE1DC4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112.5</w:t>
            </w:r>
          </w:p>
        </w:tc>
      </w:tr>
      <w:tr w:rsidR="009F79D3" w:rsidRPr="00EE10D1" w14:paraId="7DEF99BD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69DC5E78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2 - Uncovered Oil 3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46211356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108</w:t>
            </w:r>
          </w:p>
        </w:tc>
      </w:tr>
      <w:tr w:rsidR="009F79D3" w:rsidRPr="00EE10D1" w14:paraId="76379C1A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6BE9DD25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2 - Uncovered Oil 4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05D5CD74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139</w:t>
            </w:r>
          </w:p>
        </w:tc>
      </w:tr>
      <w:tr w:rsidR="009F79D3" w:rsidRPr="00EE10D1" w14:paraId="529698ED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4E6C7DCB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2 - Uncovered Oil 5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3322A166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112</w:t>
            </w:r>
          </w:p>
        </w:tc>
      </w:tr>
      <w:tr w:rsidR="009F79D3" w:rsidRPr="00EE10D1" w14:paraId="730F2036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767591E3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3 - Uncovered Oil 1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176AB0D9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44.6</w:t>
            </w:r>
          </w:p>
        </w:tc>
      </w:tr>
      <w:tr w:rsidR="009F79D3" w:rsidRPr="00EE10D1" w14:paraId="75E7A6FC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2653BE57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3 - Uncovered Oil 2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75B9D9DB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41.1</w:t>
            </w:r>
          </w:p>
        </w:tc>
      </w:tr>
      <w:tr w:rsidR="009F79D3" w:rsidRPr="00EE10D1" w14:paraId="1B2979AC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52FDF846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3 - Uncovered Oil 3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742A7077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35</w:t>
            </w:r>
          </w:p>
        </w:tc>
      </w:tr>
      <w:tr w:rsidR="009F79D3" w:rsidRPr="00EE10D1" w14:paraId="537832B7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212D7974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3 - Uncovered Oil 4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689912EE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30.1</w:t>
            </w:r>
          </w:p>
        </w:tc>
      </w:tr>
      <w:tr w:rsidR="009F79D3" w:rsidRPr="00EE10D1" w14:paraId="6B08EDA5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453E72CB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3 - Uncovered Oil 5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07C6A732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16.70</w:t>
            </w:r>
          </w:p>
        </w:tc>
      </w:tr>
      <w:tr w:rsidR="009F79D3" w:rsidRPr="00EE10D1" w14:paraId="5193A8B3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5091D3E4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4 - Uncovered Oil 1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057AC2E6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307</w:t>
            </w:r>
          </w:p>
        </w:tc>
      </w:tr>
      <w:tr w:rsidR="009F79D3" w:rsidRPr="00EE10D1" w14:paraId="4E310EB1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28BBCF3E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4 - Uncovered Oil 2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480A4CCC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135.00</w:t>
            </w:r>
          </w:p>
        </w:tc>
      </w:tr>
      <w:tr w:rsidR="009F79D3" w:rsidRPr="00EE10D1" w14:paraId="45756D98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4B0D7B4F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4 - Uncovered Oil 3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5F406BD3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232.00</w:t>
            </w:r>
          </w:p>
        </w:tc>
      </w:tr>
      <w:tr w:rsidR="009F79D3" w:rsidRPr="00EE10D1" w14:paraId="2F9CCCE1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44FA484B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4 - Uncovered Oil 4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50B44A8C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195.00</w:t>
            </w:r>
          </w:p>
        </w:tc>
      </w:tr>
      <w:tr w:rsidR="009F79D3" w:rsidRPr="00EE10D1" w14:paraId="7CBE611D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2D6C9C6C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4 - Uncovered Oil 5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3AB9960E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170.00</w:t>
            </w:r>
          </w:p>
        </w:tc>
      </w:tr>
      <w:tr w:rsidR="009F79D3" w:rsidRPr="00EE10D1" w14:paraId="05925D52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2EA0810F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1 - Covered Blank 1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5E83E919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065</w:t>
            </w:r>
          </w:p>
        </w:tc>
      </w:tr>
      <w:tr w:rsidR="009F79D3" w:rsidRPr="00EE10D1" w14:paraId="31D4162B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5B12C238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1 - Covered Blank 2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79B1B75B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057</w:t>
            </w:r>
          </w:p>
        </w:tc>
      </w:tr>
      <w:tr w:rsidR="009F79D3" w:rsidRPr="00EE10D1" w14:paraId="2643BEE7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3063500E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1 - Covered Blank 3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6D02FA28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1</w:t>
            </w:r>
          </w:p>
        </w:tc>
      </w:tr>
      <w:tr w:rsidR="009F79D3" w:rsidRPr="00EE10D1" w14:paraId="48DB08E7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0FFF6CD4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2 - Covered Blank 1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54FEAA60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05</w:t>
            </w:r>
          </w:p>
        </w:tc>
      </w:tr>
      <w:tr w:rsidR="009F79D3" w:rsidRPr="00EE10D1" w14:paraId="1ED2C8C1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15F17291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2 - Covered Blank 2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6AC4E6AF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043</w:t>
            </w:r>
          </w:p>
        </w:tc>
      </w:tr>
      <w:tr w:rsidR="009F79D3" w:rsidRPr="00EE10D1" w14:paraId="4443AD1F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176C4D49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2 - Covered Blank 3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30DDB3B3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0.019</w:t>
            </w:r>
          </w:p>
        </w:tc>
      </w:tr>
      <w:tr w:rsidR="009F79D3" w:rsidRPr="00EE10D1" w14:paraId="0F2AFCC4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735568F5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3 - Covered Blank 1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2EA87205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3.33</w:t>
            </w:r>
          </w:p>
        </w:tc>
      </w:tr>
      <w:tr w:rsidR="009F79D3" w:rsidRPr="00EE10D1" w14:paraId="70EABB4D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7F2FA199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3 - Covered Blank 2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615765D6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1.89</w:t>
            </w:r>
          </w:p>
        </w:tc>
      </w:tr>
      <w:tr w:rsidR="009F79D3" w:rsidRPr="00EE10D1" w14:paraId="281E25B9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78205CC6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lastRenderedPageBreak/>
              <w:t>T3 - Covered Blank 3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0C94160A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1.46</w:t>
            </w:r>
          </w:p>
        </w:tc>
      </w:tr>
      <w:tr w:rsidR="009F79D3" w:rsidRPr="00EE10D1" w14:paraId="09E67255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2799E481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4 - Covered Blank 1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55DFE87A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2.97</w:t>
            </w:r>
          </w:p>
        </w:tc>
      </w:tr>
      <w:tr w:rsidR="009F79D3" w:rsidRPr="00EE10D1" w14:paraId="5DE67C80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68BCCA78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4 - Covered Blank 2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2DB04226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3.77</w:t>
            </w:r>
          </w:p>
        </w:tc>
      </w:tr>
      <w:tr w:rsidR="009F79D3" w:rsidRPr="00EE10D1" w14:paraId="14B7872A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6E432C63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4 - Covered Blank 3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220AD5C4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4.00</w:t>
            </w:r>
          </w:p>
        </w:tc>
      </w:tr>
      <w:tr w:rsidR="009F79D3" w:rsidRPr="00EE10D1" w14:paraId="6A0DE2B7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5FC90A42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1 - Covered Oil 1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3E9B6210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51</w:t>
            </w:r>
          </w:p>
        </w:tc>
      </w:tr>
      <w:tr w:rsidR="009F79D3" w:rsidRPr="00EE10D1" w14:paraId="0233DC67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31BF7DB1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1 - Covered Oil 2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1A45C8C5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52.5</w:t>
            </w:r>
          </w:p>
        </w:tc>
      </w:tr>
      <w:tr w:rsidR="009F79D3" w:rsidRPr="00EE10D1" w14:paraId="1C96E340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1A9AFCB0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1 - Covered Oil 3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46DCB84B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39.4</w:t>
            </w:r>
          </w:p>
        </w:tc>
      </w:tr>
      <w:tr w:rsidR="009F79D3" w:rsidRPr="00EE10D1" w14:paraId="5DF196FE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6398C518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1 - Covered Oil 4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76CE286B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40.8</w:t>
            </w:r>
          </w:p>
        </w:tc>
      </w:tr>
      <w:tr w:rsidR="009F79D3" w:rsidRPr="00EE10D1" w14:paraId="3CFE7CC6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183A6D83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1 - Covered Oil 5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1487E8E6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57</w:t>
            </w:r>
          </w:p>
        </w:tc>
      </w:tr>
      <w:tr w:rsidR="009F79D3" w:rsidRPr="00EE10D1" w14:paraId="2D5C751E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0A057AC5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2 - Covered Oil 1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0F438BF2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5.72</w:t>
            </w:r>
          </w:p>
        </w:tc>
      </w:tr>
      <w:tr w:rsidR="009F79D3" w:rsidRPr="00EE10D1" w14:paraId="01D4581C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4F05CE33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2 - Covered Oil 2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2CC44D40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89.6</w:t>
            </w:r>
          </w:p>
        </w:tc>
      </w:tr>
      <w:tr w:rsidR="009F79D3" w:rsidRPr="00EE10D1" w14:paraId="3F9F2C64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4A44E511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2 - Covered Oil 3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50148E2D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88.4</w:t>
            </w:r>
          </w:p>
        </w:tc>
      </w:tr>
      <w:tr w:rsidR="009F79D3" w:rsidRPr="00EE10D1" w14:paraId="72C71DAB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5876BC36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2 - Covered Oil 4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5E1F532F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82.8</w:t>
            </w:r>
          </w:p>
        </w:tc>
      </w:tr>
      <w:tr w:rsidR="009F79D3" w:rsidRPr="00EE10D1" w14:paraId="6CE66718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5BCA2307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2 - Covered Oil 5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74AEB1C2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98</w:t>
            </w:r>
          </w:p>
        </w:tc>
      </w:tr>
      <w:tr w:rsidR="009F79D3" w:rsidRPr="00EE10D1" w14:paraId="18E9C1BA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5E0DFB3A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3 - Covered Oil 1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596BD57B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28.2</w:t>
            </w:r>
          </w:p>
        </w:tc>
      </w:tr>
      <w:tr w:rsidR="009F79D3" w:rsidRPr="00EE10D1" w14:paraId="09E96CB7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5AB9C194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3 - Covered Oil 2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23442FC5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34</w:t>
            </w:r>
          </w:p>
        </w:tc>
      </w:tr>
      <w:tr w:rsidR="009F79D3" w:rsidRPr="00EE10D1" w14:paraId="1A2DE839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5AFC5B48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3 - Covered Oil 3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1E46B8D8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36.8</w:t>
            </w:r>
          </w:p>
        </w:tc>
      </w:tr>
      <w:tr w:rsidR="009F79D3" w:rsidRPr="00EE10D1" w14:paraId="1672A8D1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6E329D8F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3 - Covered Oil 4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26D36266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42.4</w:t>
            </w:r>
          </w:p>
        </w:tc>
      </w:tr>
      <w:tr w:rsidR="009F79D3" w:rsidRPr="00EE10D1" w14:paraId="62D8DDBB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47C31186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3 - Covered Oil 5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218412FB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88.6</w:t>
            </w:r>
          </w:p>
        </w:tc>
      </w:tr>
      <w:tr w:rsidR="009F79D3" w:rsidRPr="00EE10D1" w14:paraId="5BC16137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34BF31C4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4 - Covered Oil 1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25E4F616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83.10</w:t>
            </w:r>
          </w:p>
        </w:tc>
      </w:tr>
      <w:tr w:rsidR="009F79D3" w:rsidRPr="00EE10D1" w14:paraId="00C97916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24BB4FCD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4 - Covered Oil 2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40F136A0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15.20</w:t>
            </w:r>
          </w:p>
        </w:tc>
      </w:tr>
      <w:tr w:rsidR="009F79D3" w:rsidRPr="00EE10D1" w14:paraId="770C3C26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4C36F61E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4 - Covered Oil 3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738CAE6B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86.40</w:t>
            </w:r>
          </w:p>
        </w:tc>
      </w:tr>
      <w:tr w:rsidR="009F79D3" w:rsidRPr="00EE10D1" w14:paraId="1ABCF6F0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2B6C729F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4 - Covered Oil 4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7A75F821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75.30</w:t>
            </w:r>
          </w:p>
        </w:tc>
      </w:tr>
      <w:tr w:rsidR="009F79D3" w:rsidRPr="00EE10D1" w14:paraId="4B28063A" w14:textId="77777777" w:rsidTr="00712EE8">
        <w:trPr>
          <w:trHeight w:val="288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5E5A0CDC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T4 - Covered Oil 5</w:t>
            </w:r>
          </w:p>
        </w:tc>
        <w:tc>
          <w:tcPr>
            <w:tcW w:w="2985" w:type="dxa"/>
            <w:shd w:val="clear" w:color="auto" w:fill="auto"/>
            <w:noWrap/>
            <w:vAlign w:val="bottom"/>
            <w:hideMark/>
          </w:tcPr>
          <w:p w14:paraId="3FAC2C30" w14:textId="77777777" w:rsidR="009F79D3" w:rsidRPr="00EE10D1" w:rsidRDefault="009F79D3" w:rsidP="00712EE8">
            <w:pPr>
              <w:spacing w:after="0" w:line="240" w:lineRule="auto"/>
              <w:jc w:val="both"/>
              <w:rPr>
                <w:rFonts w:eastAsia="Times New Roman" w:cstheme="minorHAnsi"/>
                <w:color w:val="000000"/>
                <w:lang w:eastAsia="nb-NO"/>
              </w:rPr>
            </w:pPr>
            <w:r w:rsidRPr="00EE10D1">
              <w:rPr>
                <w:rFonts w:eastAsia="Times New Roman" w:cstheme="minorHAnsi"/>
                <w:color w:val="000000"/>
                <w:lang w:eastAsia="nb-NO"/>
              </w:rPr>
              <w:t>263</w:t>
            </w:r>
          </w:p>
        </w:tc>
      </w:tr>
    </w:tbl>
    <w:p w14:paraId="2098AB95" w14:textId="77777777" w:rsidR="0045631E" w:rsidRPr="00EE10D1" w:rsidRDefault="0045631E" w:rsidP="00E377D4">
      <w:pPr>
        <w:spacing w:afterLines="160" w:after="384" w:line="276" w:lineRule="auto"/>
        <w:jc w:val="both"/>
        <w:rPr>
          <w:rFonts w:cstheme="minorHAnsi"/>
          <w:b/>
          <w:bCs/>
          <w:lang w:val="en-GB"/>
        </w:rPr>
      </w:pPr>
    </w:p>
    <w:p w14:paraId="3569E62D" w14:textId="77777777" w:rsidR="0065461B" w:rsidRDefault="0065461B" w:rsidP="00E377D4">
      <w:pPr>
        <w:spacing w:line="276" w:lineRule="auto"/>
        <w:jc w:val="both"/>
        <w:rPr>
          <w:rFonts w:cstheme="minorHAnsi"/>
          <w:b/>
          <w:bCs/>
          <w:lang w:val="en-GB"/>
        </w:rPr>
      </w:pPr>
    </w:p>
    <w:p w14:paraId="0FE171B4" w14:textId="77777777" w:rsidR="0065461B" w:rsidRDefault="0065461B" w:rsidP="00E377D4">
      <w:pPr>
        <w:spacing w:line="276" w:lineRule="auto"/>
        <w:jc w:val="both"/>
        <w:rPr>
          <w:rFonts w:cstheme="minorHAnsi"/>
          <w:b/>
          <w:bCs/>
          <w:lang w:val="en-GB"/>
        </w:rPr>
      </w:pPr>
    </w:p>
    <w:p w14:paraId="13E48772" w14:textId="77777777" w:rsidR="0065461B" w:rsidRDefault="0065461B" w:rsidP="00E377D4">
      <w:pPr>
        <w:spacing w:line="276" w:lineRule="auto"/>
        <w:jc w:val="both"/>
        <w:rPr>
          <w:rFonts w:cstheme="minorHAnsi"/>
          <w:b/>
          <w:bCs/>
          <w:lang w:val="en-GB"/>
        </w:rPr>
      </w:pPr>
    </w:p>
    <w:p w14:paraId="6E70B304" w14:textId="77777777" w:rsidR="0065461B" w:rsidRDefault="0065461B" w:rsidP="00E377D4">
      <w:pPr>
        <w:spacing w:line="276" w:lineRule="auto"/>
        <w:jc w:val="both"/>
        <w:rPr>
          <w:rFonts w:cstheme="minorHAnsi"/>
          <w:b/>
          <w:bCs/>
          <w:lang w:val="en-GB"/>
        </w:rPr>
      </w:pPr>
    </w:p>
    <w:p w14:paraId="6ABDE6CB" w14:textId="77777777" w:rsidR="0065461B" w:rsidRDefault="0065461B" w:rsidP="00E377D4">
      <w:pPr>
        <w:spacing w:line="276" w:lineRule="auto"/>
        <w:jc w:val="both"/>
        <w:rPr>
          <w:rFonts w:cstheme="minorHAnsi"/>
          <w:b/>
          <w:bCs/>
          <w:lang w:val="en-GB"/>
        </w:rPr>
      </w:pPr>
    </w:p>
    <w:p w14:paraId="06C97C13" w14:textId="77777777" w:rsidR="0065461B" w:rsidRDefault="0065461B" w:rsidP="00E377D4">
      <w:pPr>
        <w:spacing w:line="276" w:lineRule="auto"/>
        <w:jc w:val="both"/>
        <w:rPr>
          <w:rFonts w:cstheme="minorHAnsi"/>
          <w:b/>
          <w:bCs/>
          <w:lang w:val="en-GB"/>
        </w:rPr>
      </w:pPr>
    </w:p>
    <w:p w14:paraId="589503E8" w14:textId="77777777" w:rsidR="0065461B" w:rsidRDefault="0065461B" w:rsidP="00E377D4">
      <w:pPr>
        <w:spacing w:line="276" w:lineRule="auto"/>
        <w:jc w:val="both"/>
        <w:rPr>
          <w:rFonts w:cstheme="minorHAnsi"/>
          <w:b/>
          <w:bCs/>
          <w:lang w:val="en-GB"/>
        </w:rPr>
      </w:pPr>
    </w:p>
    <w:p w14:paraId="5D1614C1" w14:textId="77777777" w:rsidR="0065461B" w:rsidRDefault="0065461B" w:rsidP="00E377D4">
      <w:pPr>
        <w:spacing w:line="276" w:lineRule="auto"/>
        <w:jc w:val="both"/>
        <w:rPr>
          <w:rFonts w:cstheme="minorHAnsi"/>
          <w:b/>
          <w:bCs/>
          <w:lang w:val="en-GB"/>
        </w:rPr>
      </w:pPr>
    </w:p>
    <w:p w14:paraId="0022345D" w14:textId="77777777" w:rsidR="0065461B" w:rsidRDefault="0065461B" w:rsidP="00E377D4">
      <w:pPr>
        <w:spacing w:line="276" w:lineRule="auto"/>
        <w:jc w:val="both"/>
        <w:rPr>
          <w:rFonts w:cstheme="minorHAnsi"/>
          <w:b/>
          <w:bCs/>
          <w:lang w:val="en-GB"/>
        </w:rPr>
      </w:pPr>
    </w:p>
    <w:p w14:paraId="0D467D43" w14:textId="77777777" w:rsidR="0065461B" w:rsidRDefault="0065461B" w:rsidP="00E377D4">
      <w:pPr>
        <w:spacing w:line="276" w:lineRule="auto"/>
        <w:jc w:val="both"/>
        <w:rPr>
          <w:rFonts w:cstheme="minorHAnsi"/>
          <w:b/>
          <w:bCs/>
          <w:lang w:val="en-GB"/>
        </w:rPr>
      </w:pPr>
    </w:p>
    <w:p w14:paraId="0B323C35" w14:textId="77777777" w:rsidR="0065461B" w:rsidRDefault="0065461B" w:rsidP="00E377D4">
      <w:pPr>
        <w:spacing w:line="276" w:lineRule="auto"/>
        <w:jc w:val="both"/>
        <w:rPr>
          <w:rFonts w:cstheme="minorHAnsi"/>
          <w:b/>
          <w:bCs/>
          <w:lang w:val="en-GB"/>
        </w:rPr>
      </w:pPr>
    </w:p>
    <w:p w14:paraId="2592950F" w14:textId="77777777" w:rsidR="0065461B" w:rsidRDefault="0065461B" w:rsidP="00E377D4">
      <w:pPr>
        <w:spacing w:line="276" w:lineRule="auto"/>
        <w:jc w:val="both"/>
        <w:rPr>
          <w:rFonts w:cstheme="minorHAnsi"/>
          <w:b/>
          <w:bCs/>
          <w:lang w:val="en-GB"/>
        </w:rPr>
      </w:pPr>
    </w:p>
    <w:p w14:paraId="0B8DF22B" w14:textId="77777777" w:rsidR="0065461B" w:rsidRDefault="0065461B" w:rsidP="00E377D4">
      <w:pPr>
        <w:spacing w:line="276" w:lineRule="auto"/>
        <w:jc w:val="both"/>
        <w:rPr>
          <w:rFonts w:cstheme="minorHAnsi"/>
          <w:b/>
          <w:bCs/>
          <w:lang w:val="en-GB"/>
        </w:rPr>
      </w:pPr>
    </w:p>
    <w:p w14:paraId="73FE1A79" w14:textId="036D1A13" w:rsidR="005A1852" w:rsidRPr="00EE10D1" w:rsidRDefault="005A1852" w:rsidP="00E377D4">
      <w:pPr>
        <w:spacing w:line="276" w:lineRule="auto"/>
        <w:jc w:val="both"/>
        <w:rPr>
          <w:rFonts w:cstheme="minorHAnsi"/>
          <w:lang w:val="en-GB"/>
        </w:rPr>
      </w:pPr>
      <w:r>
        <w:rPr>
          <w:rFonts w:cstheme="minorHAnsi"/>
          <w:b/>
          <w:bCs/>
          <w:lang w:val="en-GB"/>
        </w:rPr>
        <w:lastRenderedPageBreak/>
        <w:t>T</w:t>
      </w:r>
      <w:r w:rsidRPr="00EE10D1">
        <w:rPr>
          <w:rFonts w:cstheme="minorHAnsi"/>
          <w:b/>
          <w:bCs/>
          <w:lang w:val="en-GB"/>
        </w:rPr>
        <w:t xml:space="preserve">able </w:t>
      </w:r>
      <w:r>
        <w:rPr>
          <w:rFonts w:cstheme="minorHAnsi"/>
          <w:b/>
          <w:bCs/>
          <w:lang w:val="en-GB"/>
        </w:rPr>
        <w:t>S</w:t>
      </w:r>
      <w:r w:rsidR="0008016C">
        <w:rPr>
          <w:rFonts w:cstheme="minorHAnsi"/>
          <w:b/>
          <w:bCs/>
          <w:lang w:val="en-GB"/>
        </w:rPr>
        <w:t>3</w:t>
      </w:r>
      <w:r w:rsidR="00E451C1">
        <w:rPr>
          <w:rFonts w:cstheme="minorHAnsi"/>
          <w:b/>
          <w:bCs/>
          <w:lang w:val="en-GB"/>
        </w:rPr>
        <w:t>:</w:t>
      </w:r>
      <w:r w:rsidRPr="00EE10D1">
        <w:rPr>
          <w:rFonts w:cstheme="minorHAnsi"/>
          <w:lang w:val="en-GB"/>
        </w:rPr>
        <w:t xml:space="preserve"> </w:t>
      </w:r>
      <w:r w:rsidRPr="00E451C1">
        <w:rPr>
          <w:rFonts w:cstheme="minorHAnsi"/>
          <w:i/>
          <w:iCs/>
          <w:lang w:val="en-GB"/>
        </w:rPr>
        <w:t xml:space="preserve">PCR master mix, PCR protocol and </w:t>
      </w:r>
      <w:r w:rsidR="00207694" w:rsidRPr="00E451C1">
        <w:rPr>
          <w:rFonts w:cstheme="minorHAnsi"/>
          <w:i/>
          <w:iCs/>
          <w:lang w:val="en-GB"/>
        </w:rPr>
        <w:t xml:space="preserve">16S rDNA primers </w:t>
      </w:r>
      <w:r w:rsidRPr="00E451C1">
        <w:rPr>
          <w:rFonts w:cstheme="minorHAnsi"/>
          <w:i/>
          <w:iCs/>
          <w:lang w:val="en-GB"/>
        </w:rPr>
        <w:t>for library preparation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46"/>
        <w:gridCol w:w="2551"/>
        <w:gridCol w:w="2835"/>
        <w:gridCol w:w="2830"/>
      </w:tblGrid>
      <w:tr w:rsidR="005A1852" w:rsidRPr="00EE10D1" w14:paraId="26173B29" w14:textId="77777777">
        <w:tc>
          <w:tcPr>
            <w:tcW w:w="9062" w:type="dxa"/>
            <w:gridSpan w:val="4"/>
          </w:tcPr>
          <w:p w14:paraId="764A93DB" w14:textId="77777777" w:rsidR="005A1852" w:rsidRPr="00EE10D1" w:rsidRDefault="005A1852" w:rsidP="00E377D4">
            <w:pPr>
              <w:spacing w:line="276" w:lineRule="auto"/>
              <w:jc w:val="both"/>
              <w:rPr>
                <w:rFonts w:cstheme="minorHAnsi"/>
                <w:b/>
                <w:bCs/>
                <w:lang w:val="en-GB"/>
              </w:rPr>
            </w:pPr>
            <w:r w:rsidRPr="00EE10D1">
              <w:rPr>
                <w:rFonts w:cstheme="minorHAnsi"/>
                <w:b/>
                <w:bCs/>
                <w:lang w:val="en-GB"/>
              </w:rPr>
              <w:t>PCR master mix</w:t>
            </w:r>
          </w:p>
        </w:tc>
      </w:tr>
      <w:tr w:rsidR="005A1852" w:rsidRPr="00EE10D1" w14:paraId="7D831FC9" w14:textId="77777777">
        <w:tc>
          <w:tcPr>
            <w:tcW w:w="3397" w:type="dxa"/>
            <w:gridSpan w:val="2"/>
          </w:tcPr>
          <w:p w14:paraId="64455E72" w14:textId="77777777" w:rsidR="005A1852" w:rsidRPr="00EE10D1" w:rsidRDefault="005A1852" w:rsidP="00E377D4">
            <w:pPr>
              <w:spacing w:line="276" w:lineRule="auto"/>
              <w:jc w:val="both"/>
              <w:rPr>
                <w:rFonts w:cstheme="minorHAnsi"/>
                <w:b/>
                <w:bCs/>
                <w:lang w:val="en-GB"/>
              </w:rPr>
            </w:pPr>
            <w:r w:rsidRPr="00EE10D1">
              <w:rPr>
                <w:rFonts w:cstheme="minorHAnsi"/>
                <w:b/>
                <w:bCs/>
                <w:lang w:val="en-GB"/>
              </w:rPr>
              <w:t>Reagent</w:t>
            </w:r>
          </w:p>
        </w:tc>
        <w:tc>
          <w:tcPr>
            <w:tcW w:w="5665" w:type="dxa"/>
            <w:gridSpan w:val="2"/>
          </w:tcPr>
          <w:p w14:paraId="5445315A" w14:textId="77777777" w:rsidR="005A1852" w:rsidRPr="00EE10D1" w:rsidRDefault="005A1852" w:rsidP="00E377D4">
            <w:pPr>
              <w:spacing w:line="276" w:lineRule="auto"/>
              <w:jc w:val="both"/>
              <w:rPr>
                <w:rFonts w:cstheme="minorHAnsi"/>
                <w:b/>
                <w:bCs/>
                <w:lang w:val="en-GB"/>
              </w:rPr>
            </w:pPr>
            <w:r w:rsidRPr="00EE10D1">
              <w:rPr>
                <w:rFonts w:cstheme="minorHAnsi"/>
                <w:b/>
                <w:bCs/>
                <w:lang w:val="en-GB"/>
              </w:rPr>
              <w:t>Final concentration</w:t>
            </w:r>
          </w:p>
        </w:tc>
      </w:tr>
      <w:tr w:rsidR="005A1852" w:rsidRPr="00EE10D1" w14:paraId="4E834B23" w14:textId="77777777">
        <w:tc>
          <w:tcPr>
            <w:tcW w:w="3397" w:type="dxa"/>
            <w:gridSpan w:val="2"/>
          </w:tcPr>
          <w:p w14:paraId="2A6756E9" w14:textId="77777777" w:rsidR="005A1852" w:rsidRPr="00EE10D1" w:rsidRDefault="005A1852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DNA free H2O</w:t>
            </w:r>
          </w:p>
        </w:tc>
        <w:tc>
          <w:tcPr>
            <w:tcW w:w="5665" w:type="dxa"/>
            <w:gridSpan w:val="2"/>
          </w:tcPr>
          <w:p w14:paraId="597DE9E8" w14:textId="77777777" w:rsidR="005A1852" w:rsidRPr="00EE10D1" w:rsidRDefault="005A1852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-</w:t>
            </w:r>
          </w:p>
        </w:tc>
      </w:tr>
      <w:tr w:rsidR="005A1852" w:rsidRPr="00EE10D1" w14:paraId="12A048E8" w14:textId="77777777">
        <w:tc>
          <w:tcPr>
            <w:tcW w:w="3397" w:type="dxa"/>
            <w:gridSpan w:val="2"/>
          </w:tcPr>
          <w:p w14:paraId="1DE66019" w14:textId="77777777" w:rsidR="005A1852" w:rsidRPr="00EE10D1" w:rsidRDefault="005A1852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5x Fusion buffer HF (7,5mM MgCl2)</w:t>
            </w:r>
          </w:p>
        </w:tc>
        <w:tc>
          <w:tcPr>
            <w:tcW w:w="5665" w:type="dxa"/>
            <w:gridSpan w:val="2"/>
          </w:tcPr>
          <w:p w14:paraId="2A016584" w14:textId="77777777" w:rsidR="005A1852" w:rsidRPr="00EE10D1" w:rsidRDefault="005A1852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1x</w:t>
            </w:r>
          </w:p>
        </w:tc>
      </w:tr>
      <w:tr w:rsidR="005A1852" w:rsidRPr="00EE10D1" w14:paraId="01F516CE" w14:textId="77777777">
        <w:tc>
          <w:tcPr>
            <w:tcW w:w="3397" w:type="dxa"/>
            <w:gridSpan w:val="2"/>
          </w:tcPr>
          <w:p w14:paraId="2A19987E" w14:textId="77777777" w:rsidR="005A1852" w:rsidRPr="00EE10D1" w:rsidRDefault="005A1852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Ill341F</w:t>
            </w:r>
          </w:p>
        </w:tc>
        <w:tc>
          <w:tcPr>
            <w:tcW w:w="5665" w:type="dxa"/>
            <w:gridSpan w:val="2"/>
          </w:tcPr>
          <w:p w14:paraId="32FBD3B2" w14:textId="77777777" w:rsidR="005A1852" w:rsidRPr="00EE10D1" w:rsidRDefault="005A1852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0.3 mM</w:t>
            </w:r>
          </w:p>
        </w:tc>
      </w:tr>
      <w:tr w:rsidR="005A1852" w:rsidRPr="00EE10D1" w14:paraId="118410B0" w14:textId="77777777">
        <w:tc>
          <w:tcPr>
            <w:tcW w:w="3397" w:type="dxa"/>
            <w:gridSpan w:val="2"/>
          </w:tcPr>
          <w:p w14:paraId="327886B9" w14:textId="77777777" w:rsidR="005A1852" w:rsidRPr="00EE10D1" w:rsidRDefault="005A1852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Ill805R</w:t>
            </w:r>
          </w:p>
        </w:tc>
        <w:tc>
          <w:tcPr>
            <w:tcW w:w="5665" w:type="dxa"/>
            <w:gridSpan w:val="2"/>
          </w:tcPr>
          <w:p w14:paraId="54D52F4A" w14:textId="77777777" w:rsidR="005A1852" w:rsidRPr="00EE10D1" w:rsidRDefault="005A1852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0.3 mM</w:t>
            </w:r>
          </w:p>
        </w:tc>
      </w:tr>
      <w:tr w:rsidR="005A1852" w:rsidRPr="00EE10D1" w14:paraId="48B7094B" w14:textId="77777777">
        <w:tc>
          <w:tcPr>
            <w:tcW w:w="3397" w:type="dxa"/>
            <w:gridSpan w:val="2"/>
          </w:tcPr>
          <w:p w14:paraId="1280EB82" w14:textId="77777777" w:rsidR="005A1852" w:rsidRPr="00EE10D1" w:rsidRDefault="005A1852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dNTP (10 mM each)</w:t>
            </w:r>
          </w:p>
        </w:tc>
        <w:tc>
          <w:tcPr>
            <w:tcW w:w="5665" w:type="dxa"/>
            <w:gridSpan w:val="2"/>
          </w:tcPr>
          <w:p w14:paraId="76D79D36" w14:textId="77777777" w:rsidR="005A1852" w:rsidRPr="00EE10D1" w:rsidRDefault="005A1852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200 µM each</w:t>
            </w:r>
          </w:p>
        </w:tc>
      </w:tr>
      <w:tr w:rsidR="005A1852" w:rsidRPr="00EE10D1" w14:paraId="1B26F9ED" w14:textId="77777777">
        <w:tc>
          <w:tcPr>
            <w:tcW w:w="3397" w:type="dxa"/>
            <w:gridSpan w:val="2"/>
          </w:tcPr>
          <w:p w14:paraId="30EC52A5" w14:textId="77777777" w:rsidR="005A1852" w:rsidRPr="00EE10D1" w:rsidRDefault="005A1852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MgCl2</w:t>
            </w:r>
          </w:p>
        </w:tc>
        <w:tc>
          <w:tcPr>
            <w:tcW w:w="5665" w:type="dxa"/>
            <w:gridSpan w:val="2"/>
          </w:tcPr>
          <w:p w14:paraId="752B59F5" w14:textId="77777777" w:rsidR="005A1852" w:rsidRPr="00EE10D1" w:rsidRDefault="005A1852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0.5 mM</w:t>
            </w:r>
          </w:p>
        </w:tc>
      </w:tr>
      <w:tr w:rsidR="005A1852" w:rsidRPr="00EE10D1" w14:paraId="34B2D90D" w14:textId="77777777">
        <w:tc>
          <w:tcPr>
            <w:tcW w:w="3397" w:type="dxa"/>
            <w:gridSpan w:val="2"/>
          </w:tcPr>
          <w:p w14:paraId="414EBE8E" w14:textId="77777777" w:rsidR="005A1852" w:rsidRPr="00EE10D1" w:rsidRDefault="005A1852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Phusion Hot Start DNA polymerase</w:t>
            </w:r>
          </w:p>
        </w:tc>
        <w:tc>
          <w:tcPr>
            <w:tcW w:w="5665" w:type="dxa"/>
            <w:gridSpan w:val="2"/>
          </w:tcPr>
          <w:p w14:paraId="04F1360A" w14:textId="77777777" w:rsidR="005A1852" w:rsidRPr="00EE10D1" w:rsidRDefault="005A1852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0.02 unit/µL</w:t>
            </w:r>
          </w:p>
        </w:tc>
      </w:tr>
      <w:tr w:rsidR="005A1852" w:rsidRPr="00EE10D1" w14:paraId="18B666A5" w14:textId="77777777">
        <w:tc>
          <w:tcPr>
            <w:tcW w:w="3397" w:type="dxa"/>
            <w:gridSpan w:val="2"/>
          </w:tcPr>
          <w:p w14:paraId="4C3DA322" w14:textId="77777777" w:rsidR="005A1852" w:rsidRPr="00EE10D1" w:rsidRDefault="005A1852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Template</w:t>
            </w:r>
          </w:p>
        </w:tc>
        <w:tc>
          <w:tcPr>
            <w:tcW w:w="5665" w:type="dxa"/>
            <w:gridSpan w:val="2"/>
          </w:tcPr>
          <w:p w14:paraId="73A84044" w14:textId="77777777" w:rsidR="005A1852" w:rsidRPr="00EE10D1" w:rsidRDefault="005A1852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-</w:t>
            </w:r>
          </w:p>
        </w:tc>
      </w:tr>
      <w:tr w:rsidR="005A1852" w:rsidRPr="00EE10D1" w14:paraId="61E09822" w14:textId="77777777">
        <w:tc>
          <w:tcPr>
            <w:tcW w:w="3397" w:type="dxa"/>
            <w:gridSpan w:val="2"/>
            <w:tcBorders>
              <w:bottom w:val="single" w:sz="4" w:space="0" w:color="auto"/>
            </w:tcBorders>
          </w:tcPr>
          <w:p w14:paraId="288C77D3" w14:textId="77777777" w:rsidR="005A1852" w:rsidRPr="00EE10D1" w:rsidRDefault="005A1852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Total volume</w:t>
            </w:r>
          </w:p>
        </w:tc>
        <w:tc>
          <w:tcPr>
            <w:tcW w:w="5665" w:type="dxa"/>
            <w:gridSpan w:val="2"/>
            <w:tcBorders>
              <w:bottom w:val="single" w:sz="4" w:space="0" w:color="auto"/>
            </w:tcBorders>
          </w:tcPr>
          <w:p w14:paraId="2FDD8FC0" w14:textId="77777777" w:rsidR="005A1852" w:rsidRPr="00EE10D1" w:rsidRDefault="005A1852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-</w:t>
            </w:r>
          </w:p>
        </w:tc>
      </w:tr>
      <w:tr w:rsidR="005A1852" w:rsidRPr="00EE10D1" w14:paraId="2D64BC58" w14:textId="77777777">
        <w:tc>
          <w:tcPr>
            <w:tcW w:w="9062" w:type="dxa"/>
            <w:gridSpan w:val="4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003932F6" w14:textId="77777777" w:rsidR="005A1852" w:rsidRPr="00EE10D1" w:rsidRDefault="005A1852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</w:p>
        </w:tc>
      </w:tr>
      <w:tr w:rsidR="005A1852" w:rsidRPr="00EE10D1" w14:paraId="14850CAC" w14:textId="77777777">
        <w:tc>
          <w:tcPr>
            <w:tcW w:w="9062" w:type="dxa"/>
            <w:gridSpan w:val="4"/>
            <w:tcBorders>
              <w:top w:val="single" w:sz="4" w:space="0" w:color="auto"/>
            </w:tcBorders>
          </w:tcPr>
          <w:p w14:paraId="0C9A3F8F" w14:textId="77777777" w:rsidR="005A1852" w:rsidRPr="00EE10D1" w:rsidRDefault="005A1852" w:rsidP="00E377D4">
            <w:pPr>
              <w:spacing w:line="276" w:lineRule="auto"/>
              <w:jc w:val="both"/>
              <w:rPr>
                <w:rFonts w:cstheme="minorHAnsi"/>
                <w:b/>
                <w:bCs/>
                <w:lang w:val="en-GB"/>
              </w:rPr>
            </w:pPr>
            <w:r w:rsidRPr="00EE10D1">
              <w:rPr>
                <w:rFonts w:cstheme="minorHAnsi"/>
                <w:b/>
                <w:bCs/>
                <w:lang w:val="en-GB"/>
              </w:rPr>
              <w:t>PCR protocol</w:t>
            </w:r>
          </w:p>
        </w:tc>
      </w:tr>
      <w:tr w:rsidR="005A1852" w:rsidRPr="00EE10D1" w14:paraId="3AF1516D" w14:textId="77777777">
        <w:tc>
          <w:tcPr>
            <w:tcW w:w="3397" w:type="dxa"/>
            <w:gridSpan w:val="2"/>
          </w:tcPr>
          <w:p w14:paraId="4F43CD0B" w14:textId="77777777" w:rsidR="005A1852" w:rsidRPr="00EE10D1" w:rsidRDefault="005A1852" w:rsidP="00E377D4">
            <w:pPr>
              <w:spacing w:line="276" w:lineRule="auto"/>
              <w:jc w:val="both"/>
              <w:rPr>
                <w:rFonts w:cstheme="minorHAnsi"/>
                <w:b/>
                <w:bCs/>
                <w:lang w:val="en-GB"/>
              </w:rPr>
            </w:pPr>
            <w:r w:rsidRPr="00EE10D1">
              <w:rPr>
                <w:rFonts w:cstheme="minorHAnsi"/>
                <w:b/>
                <w:bCs/>
                <w:lang w:val="en-GB"/>
              </w:rPr>
              <w:t>Temperature</w:t>
            </w:r>
          </w:p>
        </w:tc>
        <w:tc>
          <w:tcPr>
            <w:tcW w:w="2835" w:type="dxa"/>
          </w:tcPr>
          <w:p w14:paraId="771DFF6D" w14:textId="77777777" w:rsidR="005A1852" w:rsidRPr="00EE10D1" w:rsidRDefault="005A1852" w:rsidP="00E377D4">
            <w:pPr>
              <w:spacing w:line="276" w:lineRule="auto"/>
              <w:jc w:val="both"/>
              <w:rPr>
                <w:rFonts w:cstheme="minorHAnsi"/>
                <w:b/>
                <w:bCs/>
                <w:lang w:val="en-GB"/>
              </w:rPr>
            </w:pPr>
            <w:r w:rsidRPr="00EE10D1">
              <w:rPr>
                <w:rFonts w:cstheme="minorHAnsi"/>
                <w:b/>
                <w:bCs/>
                <w:lang w:val="en-GB"/>
              </w:rPr>
              <w:t>Time</w:t>
            </w:r>
          </w:p>
        </w:tc>
        <w:tc>
          <w:tcPr>
            <w:tcW w:w="2830" w:type="dxa"/>
          </w:tcPr>
          <w:p w14:paraId="54DCF008" w14:textId="77777777" w:rsidR="005A1852" w:rsidRPr="00EE10D1" w:rsidRDefault="005A1852" w:rsidP="00E377D4">
            <w:pPr>
              <w:spacing w:line="276" w:lineRule="auto"/>
              <w:jc w:val="both"/>
              <w:rPr>
                <w:rFonts w:cstheme="minorHAnsi"/>
                <w:b/>
                <w:bCs/>
                <w:lang w:val="en-GB"/>
              </w:rPr>
            </w:pPr>
            <w:r w:rsidRPr="00EE10D1">
              <w:rPr>
                <w:rFonts w:cstheme="minorHAnsi"/>
                <w:b/>
                <w:bCs/>
                <w:lang w:val="en-GB"/>
              </w:rPr>
              <w:t>Cycles</w:t>
            </w:r>
          </w:p>
        </w:tc>
      </w:tr>
      <w:tr w:rsidR="005A1852" w:rsidRPr="00EE10D1" w14:paraId="537FF179" w14:textId="77777777">
        <w:tc>
          <w:tcPr>
            <w:tcW w:w="3397" w:type="dxa"/>
            <w:gridSpan w:val="2"/>
          </w:tcPr>
          <w:p w14:paraId="56CD995D" w14:textId="77777777" w:rsidR="005A1852" w:rsidRPr="00EE10D1" w:rsidRDefault="005A1852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98°C</w:t>
            </w:r>
          </w:p>
        </w:tc>
        <w:tc>
          <w:tcPr>
            <w:tcW w:w="2835" w:type="dxa"/>
          </w:tcPr>
          <w:p w14:paraId="28816BAA" w14:textId="77777777" w:rsidR="005A1852" w:rsidRPr="00EE10D1" w:rsidRDefault="005A1852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2 min</w:t>
            </w:r>
          </w:p>
        </w:tc>
        <w:tc>
          <w:tcPr>
            <w:tcW w:w="2830" w:type="dxa"/>
          </w:tcPr>
          <w:p w14:paraId="080C1B4C" w14:textId="77777777" w:rsidR="005A1852" w:rsidRPr="00EE10D1" w:rsidRDefault="005A1852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1</w:t>
            </w:r>
          </w:p>
        </w:tc>
      </w:tr>
      <w:tr w:rsidR="005A1852" w:rsidRPr="00EE10D1" w14:paraId="7BAE430A" w14:textId="77777777">
        <w:tc>
          <w:tcPr>
            <w:tcW w:w="3397" w:type="dxa"/>
            <w:gridSpan w:val="2"/>
          </w:tcPr>
          <w:p w14:paraId="6E5F9801" w14:textId="77777777" w:rsidR="005A1852" w:rsidRPr="00EE10D1" w:rsidRDefault="005A1852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98°C</w:t>
            </w:r>
          </w:p>
        </w:tc>
        <w:tc>
          <w:tcPr>
            <w:tcW w:w="2835" w:type="dxa"/>
          </w:tcPr>
          <w:p w14:paraId="64575187" w14:textId="77777777" w:rsidR="005A1852" w:rsidRPr="00EE10D1" w:rsidRDefault="005A1852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15 sec</w:t>
            </w:r>
          </w:p>
        </w:tc>
        <w:tc>
          <w:tcPr>
            <w:tcW w:w="2830" w:type="dxa"/>
            <w:vMerge w:val="restart"/>
          </w:tcPr>
          <w:p w14:paraId="04DF88EE" w14:textId="77777777" w:rsidR="005A1852" w:rsidRPr="00EE10D1" w:rsidRDefault="005A1852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</w:p>
          <w:p w14:paraId="0E94C09F" w14:textId="77777777" w:rsidR="005A1852" w:rsidRPr="00EE10D1" w:rsidRDefault="005A1852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35</w:t>
            </w:r>
          </w:p>
        </w:tc>
      </w:tr>
      <w:tr w:rsidR="005A1852" w:rsidRPr="00EE10D1" w14:paraId="5FC3B99D" w14:textId="77777777">
        <w:tc>
          <w:tcPr>
            <w:tcW w:w="3397" w:type="dxa"/>
            <w:gridSpan w:val="2"/>
          </w:tcPr>
          <w:p w14:paraId="674EC812" w14:textId="77777777" w:rsidR="005A1852" w:rsidRPr="00EE10D1" w:rsidRDefault="005A1852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95°C</w:t>
            </w:r>
          </w:p>
        </w:tc>
        <w:tc>
          <w:tcPr>
            <w:tcW w:w="2835" w:type="dxa"/>
          </w:tcPr>
          <w:p w14:paraId="545E5B0A" w14:textId="77777777" w:rsidR="005A1852" w:rsidRPr="00EE10D1" w:rsidRDefault="005A1852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20 sec</w:t>
            </w:r>
          </w:p>
        </w:tc>
        <w:tc>
          <w:tcPr>
            <w:tcW w:w="2830" w:type="dxa"/>
            <w:vMerge/>
          </w:tcPr>
          <w:p w14:paraId="42D77C2E" w14:textId="77777777" w:rsidR="005A1852" w:rsidRPr="00EE10D1" w:rsidRDefault="005A1852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</w:p>
        </w:tc>
      </w:tr>
      <w:tr w:rsidR="005A1852" w:rsidRPr="00EE10D1" w14:paraId="0BD0254B" w14:textId="77777777">
        <w:tc>
          <w:tcPr>
            <w:tcW w:w="3397" w:type="dxa"/>
            <w:gridSpan w:val="2"/>
          </w:tcPr>
          <w:p w14:paraId="72B4B21F" w14:textId="77777777" w:rsidR="005A1852" w:rsidRPr="00EE10D1" w:rsidRDefault="005A1852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72°C</w:t>
            </w:r>
          </w:p>
        </w:tc>
        <w:tc>
          <w:tcPr>
            <w:tcW w:w="2835" w:type="dxa"/>
          </w:tcPr>
          <w:p w14:paraId="1922334B" w14:textId="77777777" w:rsidR="005A1852" w:rsidRPr="00EE10D1" w:rsidRDefault="005A1852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20 sec</w:t>
            </w:r>
          </w:p>
        </w:tc>
        <w:tc>
          <w:tcPr>
            <w:tcW w:w="2830" w:type="dxa"/>
            <w:vMerge/>
          </w:tcPr>
          <w:p w14:paraId="50168A9A" w14:textId="77777777" w:rsidR="005A1852" w:rsidRPr="00EE10D1" w:rsidRDefault="005A1852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</w:p>
        </w:tc>
      </w:tr>
      <w:tr w:rsidR="005A1852" w:rsidRPr="00EE10D1" w14:paraId="1F7C83B3" w14:textId="77777777">
        <w:tc>
          <w:tcPr>
            <w:tcW w:w="3397" w:type="dxa"/>
            <w:gridSpan w:val="2"/>
          </w:tcPr>
          <w:p w14:paraId="4B335E93" w14:textId="77777777" w:rsidR="005A1852" w:rsidRPr="00EE10D1" w:rsidRDefault="005A1852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72°C</w:t>
            </w:r>
          </w:p>
        </w:tc>
        <w:tc>
          <w:tcPr>
            <w:tcW w:w="2835" w:type="dxa"/>
          </w:tcPr>
          <w:p w14:paraId="0CC00D50" w14:textId="77777777" w:rsidR="005A1852" w:rsidRPr="00EE10D1" w:rsidRDefault="005A1852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5 min</w:t>
            </w:r>
          </w:p>
        </w:tc>
        <w:tc>
          <w:tcPr>
            <w:tcW w:w="2830" w:type="dxa"/>
          </w:tcPr>
          <w:p w14:paraId="3ECB7CB8" w14:textId="77777777" w:rsidR="005A1852" w:rsidRPr="00EE10D1" w:rsidRDefault="005A1852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1</w:t>
            </w:r>
          </w:p>
        </w:tc>
      </w:tr>
      <w:tr w:rsidR="005A1852" w:rsidRPr="00EE10D1" w14:paraId="0D3CE9D1" w14:textId="77777777">
        <w:tc>
          <w:tcPr>
            <w:tcW w:w="3397" w:type="dxa"/>
            <w:gridSpan w:val="2"/>
          </w:tcPr>
          <w:p w14:paraId="06D5303D" w14:textId="77777777" w:rsidR="005A1852" w:rsidRPr="00EE10D1" w:rsidRDefault="005A1852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4°C</w:t>
            </w:r>
          </w:p>
        </w:tc>
        <w:tc>
          <w:tcPr>
            <w:tcW w:w="2835" w:type="dxa"/>
          </w:tcPr>
          <w:p w14:paraId="3BA84F34" w14:textId="77777777" w:rsidR="005A1852" w:rsidRPr="00EE10D1" w:rsidRDefault="005A1852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1 min</w:t>
            </w:r>
          </w:p>
        </w:tc>
        <w:tc>
          <w:tcPr>
            <w:tcW w:w="2830" w:type="dxa"/>
          </w:tcPr>
          <w:p w14:paraId="42F35CD3" w14:textId="77777777" w:rsidR="005A1852" w:rsidRPr="00EE10D1" w:rsidRDefault="005A1852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1</w:t>
            </w:r>
          </w:p>
        </w:tc>
      </w:tr>
      <w:tr w:rsidR="005A1852" w:rsidRPr="00EE10D1" w14:paraId="645546C3" w14:textId="77777777" w:rsidTr="00D95610">
        <w:tc>
          <w:tcPr>
            <w:tcW w:w="3397" w:type="dxa"/>
            <w:gridSpan w:val="2"/>
            <w:tcBorders>
              <w:bottom w:val="single" w:sz="12" w:space="0" w:color="auto"/>
            </w:tcBorders>
          </w:tcPr>
          <w:p w14:paraId="74E29E43" w14:textId="77777777" w:rsidR="005A1852" w:rsidRPr="00EE10D1" w:rsidRDefault="005A1852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10°C</w:t>
            </w:r>
          </w:p>
        </w:tc>
        <w:tc>
          <w:tcPr>
            <w:tcW w:w="2835" w:type="dxa"/>
            <w:tcBorders>
              <w:bottom w:val="single" w:sz="12" w:space="0" w:color="auto"/>
            </w:tcBorders>
          </w:tcPr>
          <w:p w14:paraId="34DE580B" w14:textId="77777777" w:rsidR="005A1852" w:rsidRPr="00EE10D1" w:rsidRDefault="005A1852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∞</w:t>
            </w:r>
          </w:p>
        </w:tc>
        <w:tc>
          <w:tcPr>
            <w:tcW w:w="2830" w:type="dxa"/>
            <w:tcBorders>
              <w:bottom w:val="single" w:sz="12" w:space="0" w:color="auto"/>
            </w:tcBorders>
          </w:tcPr>
          <w:p w14:paraId="50E46075" w14:textId="77777777" w:rsidR="005A1852" w:rsidRPr="00EE10D1" w:rsidRDefault="005A1852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1</w:t>
            </w:r>
          </w:p>
        </w:tc>
      </w:tr>
      <w:tr w:rsidR="00116B29" w:rsidRPr="00EE10D1" w14:paraId="1739EA02" w14:textId="77777777" w:rsidTr="00D95610">
        <w:tc>
          <w:tcPr>
            <w:tcW w:w="9062" w:type="dxa"/>
            <w:gridSpan w:val="4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90B9EF" w14:textId="00B8BF1F" w:rsidR="00116B29" w:rsidRPr="00E5396E" w:rsidRDefault="00D95610" w:rsidP="00E377D4">
            <w:pPr>
              <w:spacing w:line="276" w:lineRule="auto"/>
              <w:jc w:val="both"/>
              <w:rPr>
                <w:rFonts w:cstheme="minorHAnsi"/>
                <w:b/>
                <w:bCs/>
                <w:lang w:val="en-GB"/>
              </w:rPr>
            </w:pPr>
            <w:r w:rsidRPr="00E5396E">
              <w:rPr>
                <w:rFonts w:cstheme="minorHAnsi"/>
                <w:b/>
                <w:bCs/>
                <w:lang w:val="en-GB"/>
              </w:rPr>
              <w:t>PCR primers</w:t>
            </w:r>
          </w:p>
        </w:tc>
      </w:tr>
      <w:tr w:rsidR="00E5396E" w:rsidRPr="00EE10D1" w14:paraId="7CEA929B" w14:textId="77777777" w:rsidTr="00BD6E98">
        <w:trPr>
          <w:trHeight w:val="275"/>
        </w:trPr>
        <w:tc>
          <w:tcPr>
            <w:tcW w:w="846" w:type="dxa"/>
            <w:tcBorders>
              <w:top w:val="single" w:sz="4" w:space="0" w:color="auto"/>
              <w:bottom w:val="single" w:sz="4" w:space="0" w:color="auto"/>
            </w:tcBorders>
          </w:tcPr>
          <w:p w14:paraId="59CA5A9E" w14:textId="389D4147" w:rsidR="00E5396E" w:rsidRPr="00EE10D1" w:rsidRDefault="00654ABE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F679C9">
              <w:rPr>
                <w:rFonts w:cstheme="minorHAnsi"/>
                <w:lang w:val="en-GB"/>
              </w:rPr>
              <w:t>Ill341F</w:t>
            </w:r>
          </w:p>
        </w:tc>
        <w:tc>
          <w:tcPr>
            <w:tcW w:w="8216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7761C5B4" w14:textId="39DCE689" w:rsidR="00E5396E" w:rsidRPr="00EE10D1" w:rsidRDefault="00E60174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60174">
              <w:rPr>
                <w:rFonts w:cstheme="minorHAnsi"/>
                <w:lang w:val="en-GB"/>
              </w:rPr>
              <w:t>5’-TCGTCGGCAGCGTCAGATGTGTATAAGAGACAGNNNNCCTACGGGNGGCWGCAG-3’</w:t>
            </w:r>
          </w:p>
        </w:tc>
      </w:tr>
      <w:tr w:rsidR="00E5396E" w:rsidRPr="00EE10D1" w14:paraId="14FD8B93" w14:textId="77777777" w:rsidTr="00BD6E98">
        <w:trPr>
          <w:trHeight w:val="275"/>
        </w:trPr>
        <w:tc>
          <w:tcPr>
            <w:tcW w:w="846" w:type="dxa"/>
            <w:tcBorders>
              <w:top w:val="single" w:sz="4" w:space="0" w:color="auto"/>
            </w:tcBorders>
          </w:tcPr>
          <w:p w14:paraId="22EB410C" w14:textId="72B92337" w:rsidR="00E5396E" w:rsidRPr="00EE10D1" w:rsidRDefault="00BD6E98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F679C9">
              <w:rPr>
                <w:rFonts w:cstheme="minorHAnsi"/>
                <w:lang w:val="en-GB"/>
              </w:rPr>
              <w:t>Ill805R</w:t>
            </w:r>
          </w:p>
        </w:tc>
        <w:tc>
          <w:tcPr>
            <w:tcW w:w="8216" w:type="dxa"/>
            <w:gridSpan w:val="3"/>
            <w:tcBorders>
              <w:top w:val="single" w:sz="4" w:space="0" w:color="auto"/>
            </w:tcBorders>
          </w:tcPr>
          <w:p w14:paraId="02807462" w14:textId="6E41692D" w:rsidR="00E5396E" w:rsidRPr="00EE10D1" w:rsidRDefault="003C20E8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3C20E8">
              <w:rPr>
                <w:rFonts w:cstheme="minorHAnsi"/>
                <w:lang w:val="en-GB"/>
              </w:rPr>
              <w:t>5’-GTCTCGTGGGCTCGGAGATGTGTATAAGAGACAGNNNNGACTACNVGGGTATCTAAKCC-3’</w:t>
            </w:r>
          </w:p>
        </w:tc>
      </w:tr>
    </w:tbl>
    <w:p w14:paraId="36889403" w14:textId="77777777" w:rsidR="005A1852" w:rsidRDefault="005A1852" w:rsidP="00E377D4">
      <w:pPr>
        <w:spacing w:line="276" w:lineRule="auto"/>
        <w:jc w:val="both"/>
        <w:rPr>
          <w:rFonts w:cstheme="minorHAnsi"/>
          <w:lang w:val="en-GB"/>
        </w:rPr>
      </w:pPr>
    </w:p>
    <w:p w14:paraId="1A317307" w14:textId="77777777" w:rsidR="00E451C1" w:rsidRDefault="00E451C1" w:rsidP="00E377D4">
      <w:pPr>
        <w:spacing w:line="276" w:lineRule="auto"/>
        <w:rPr>
          <w:rFonts w:cstheme="minorHAnsi"/>
          <w:b/>
          <w:bCs/>
          <w:lang w:val="en-GB"/>
        </w:rPr>
      </w:pPr>
      <w:r>
        <w:rPr>
          <w:rFonts w:cstheme="minorHAnsi"/>
          <w:b/>
          <w:bCs/>
          <w:lang w:val="en-GB"/>
        </w:rPr>
        <w:br w:type="page"/>
      </w:r>
    </w:p>
    <w:p w14:paraId="1DF18F09" w14:textId="7DE6B56C" w:rsidR="00E451C1" w:rsidRPr="00EE10D1" w:rsidRDefault="00E451C1" w:rsidP="00E377D4">
      <w:pPr>
        <w:spacing w:line="276" w:lineRule="auto"/>
        <w:jc w:val="both"/>
        <w:rPr>
          <w:rFonts w:cstheme="minorHAnsi"/>
          <w:lang w:val="en-GB"/>
        </w:rPr>
      </w:pPr>
      <w:r>
        <w:rPr>
          <w:rFonts w:cstheme="minorHAnsi"/>
          <w:b/>
          <w:bCs/>
          <w:lang w:val="en-GB"/>
        </w:rPr>
        <w:lastRenderedPageBreak/>
        <w:t>Table S</w:t>
      </w:r>
      <w:r w:rsidR="0008016C">
        <w:rPr>
          <w:rFonts w:cstheme="minorHAnsi"/>
          <w:b/>
          <w:bCs/>
          <w:lang w:val="en-GB"/>
        </w:rPr>
        <w:t>4</w:t>
      </w:r>
      <w:r>
        <w:rPr>
          <w:rFonts w:cstheme="minorHAnsi"/>
          <w:b/>
          <w:bCs/>
          <w:lang w:val="en-GB"/>
        </w:rPr>
        <w:t xml:space="preserve">: </w:t>
      </w:r>
      <w:r w:rsidRPr="00E451C1">
        <w:rPr>
          <w:rFonts w:cstheme="minorHAnsi"/>
          <w:i/>
          <w:iCs/>
          <w:lang w:val="en-GB"/>
        </w:rPr>
        <w:t>PCR master mix and PCR protocol for indexing PCR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397"/>
        <w:gridCol w:w="2835"/>
        <w:gridCol w:w="2830"/>
      </w:tblGrid>
      <w:tr w:rsidR="00E451C1" w:rsidRPr="00EE10D1" w14:paraId="11B7D7FF" w14:textId="77777777">
        <w:tc>
          <w:tcPr>
            <w:tcW w:w="9062" w:type="dxa"/>
            <w:gridSpan w:val="3"/>
          </w:tcPr>
          <w:p w14:paraId="57091001" w14:textId="77777777" w:rsidR="00E451C1" w:rsidRPr="00EE10D1" w:rsidRDefault="00E451C1" w:rsidP="00E377D4">
            <w:pPr>
              <w:spacing w:line="276" w:lineRule="auto"/>
              <w:jc w:val="both"/>
              <w:rPr>
                <w:rFonts w:cstheme="minorHAnsi"/>
                <w:b/>
                <w:bCs/>
                <w:lang w:val="en-GB"/>
              </w:rPr>
            </w:pPr>
            <w:r w:rsidRPr="00EE10D1">
              <w:rPr>
                <w:rFonts w:cstheme="minorHAnsi"/>
                <w:b/>
                <w:bCs/>
                <w:lang w:val="en-GB"/>
              </w:rPr>
              <w:t>PCR master mix</w:t>
            </w:r>
          </w:p>
        </w:tc>
      </w:tr>
      <w:tr w:rsidR="00E451C1" w:rsidRPr="00EE10D1" w14:paraId="2B4981B4" w14:textId="77777777">
        <w:tc>
          <w:tcPr>
            <w:tcW w:w="3397" w:type="dxa"/>
          </w:tcPr>
          <w:p w14:paraId="54E61F1D" w14:textId="77777777" w:rsidR="00E451C1" w:rsidRPr="00EE10D1" w:rsidRDefault="00E451C1" w:rsidP="00E377D4">
            <w:pPr>
              <w:spacing w:line="276" w:lineRule="auto"/>
              <w:jc w:val="both"/>
              <w:rPr>
                <w:rFonts w:cstheme="minorHAnsi"/>
                <w:b/>
                <w:bCs/>
                <w:lang w:val="en-GB"/>
              </w:rPr>
            </w:pPr>
            <w:r w:rsidRPr="00EE10D1">
              <w:rPr>
                <w:rFonts w:cstheme="minorHAnsi"/>
                <w:b/>
                <w:bCs/>
                <w:lang w:val="en-GB"/>
              </w:rPr>
              <w:t>Reagent</w:t>
            </w:r>
          </w:p>
        </w:tc>
        <w:tc>
          <w:tcPr>
            <w:tcW w:w="5665" w:type="dxa"/>
            <w:gridSpan w:val="2"/>
          </w:tcPr>
          <w:p w14:paraId="1B446E55" w14:textId="77777777" w:rsidR="00E451C1" w:rsidRPr="00EE10D1" w:rsidRDefault="00E451C1" w:rsidP="00E377D4">
            <w:pPr>
              <w:spacing w:line="276" w:lineRule="auto"/>
              <w:jc w:val="both"/>
              <w:rPr>
                <w:rFonts w:cstheme="minorHAnsi"/>
                <w:b/>
                <w:bCs/>
                <w:lang w:val="en-GB"/>
              </w:rPr>
            </w:pPr>
            <w:r w:rsidRPr="00EE10D1">
              <w:rPr>
                <w:rFonts w:cstheme="minorHAnsi"/>
                <w:b/>
                <w:bCs/>
                <w:lang w:val="en-GB"/>
              </w:rPr>
              <w:t>Final concentration</w:t>
            </w:r>
          </w:p>
        </w:tc>
      </w:tr>
      <w:tr w:rsidR="00E451C1" w:rsidRPr="00EE10D1" w14:paraId="5B62AD63" w14:textId="77777777">
        <w:tc>
          <w:tcPr>
            <w:tcW w:w="3397" w:type="dxa"/>
          </w:tcPr>
          <w:p w14:paraId="3E01B387" w14:textId="77777777" w:rsidR="00E451C1" w:rsidRPr="00EE10D1" w:rsidRDefault="00E451C1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DNA free H2O</w:t>
            </w:r>
          </w:p>
        </w:tc>
        <w:tc>
          <w:tcPr>
            <w:tcW w:w="5665" w:type="dxa"/>
            <w:gridSpan w:val="2"/>
          </w:tcPr>
          <w:p w14:paraId="6251136A" w14:textId="77777777" w:rsidR="00E451C1" w:rsidRPr="00EE10D1" w:rsidRDefault="00E451C1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-</w:t>
            </w:r>
          </w:p>
        </w:tc>
      </w:tr>
      <w:tr w:rsidR="00E451C1" w:rsidRPr="00EE10D1" w14:paraId="3704EF96" w14:textId="77777777">
        <w:tc>
          <w:tcPr>
            <w:tcW w:w="3397" w:type="dxa"/>
          </w:tcPr>
          <w:p w14:paraId="73A28DAC" w14:textId="77777777" w:rsidR="00E451C1" w:rsidRPr="00EE10D1" w:rsidRDefault="00E451C1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5x Fusion buffer HF (7,5mM MgCl2)</w:t>
            </w:r>
          </w:p>
        </w:tc>
        <w:tc>
          <w:tcPr>
            <w:tcW w:w="5665" w:type="dxa"/>
            <w:gridSpan w:val="2"/>
          </w:tcPr>
          <w:p w14:paraId="3E21F01A" w14:textId="77777777" w:rsidR="00E451C1" w:rsidRPr="00EE10D1" w:rsidRDefault="00E451C1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1x</w:t>
            </w:r>
          </w:p>
        </w:tc>
      </w:tr>
      <w:tr w:rsidR="00E451C1" w:rsidRPr="00EE10D1" w14:paraId="769330D5" w14:textId="77777777">
        <w:tc>
          <w:tcPr>
            <w:tcW w:w="3397" w:type="dxa"/>
          </w:tcPr>
          <w:p w14:paraId="536814AC" w14:textId="77777777" w:rsidR="00E451C1" w:rsidRPr="00EE10D1" w:rsidRDefault="00E451C1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dNTP (10 mM each)</w:t>
            </w:r>
          </w:p>
        </w:tc>
        <w:tc>
          <w:tcPr>
            <w:tcW w:w="5665" w:type="dxa"/>
            <w:gridSpan w:val="2"/>
          </w:tcPr>
          <w:p w14:paraId="5AEDF9C0" w14:textId="77777777" w:rsidR="00E451C1" w:rsidRPr="00EE10D1" w:rsidRDefault="00E451C1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200 µM each</w:t>
            </w:r>
          </w:p>
        </w:tc>
      </w:tr>
      <w:tr w:rsidR="00E451C1" w:rsidRPr="00EE10D1" w14:paraId="76FC96DC" w14:textId="77777777">
        <w:tc>
          <w:tcPr>
            <w:tcW w:w="3397" w:type="dxa"/>
          </w:tcPr>
          <w:p w14:paraId="07C565C6" w14:textId="77777777" w:rsidR="00E451C1" w:rsidRPr="00EE10D1" w:rsidRDefault="00E451C1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Phusion Hot Start DNA polymerase</w:t>
            </w:r>
          </w:p>
        </w:tc>
        <w:tc>
          <w:tcPr>
            <w:tcW w:w="5665" w:type="dxa"/>
            <w:gridSpan w:val="2"/>
          </w:tcPr>
          <w:p w14:paraId="3ADE234A" w14:textId="77777777" w:rsidR="00E451C1" w:rsidRPr="00EE10D1" w:rsidRDefault="00E451C1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0,02 unit/µL</w:t>
            </w:r>
          </w:p>
        </w:tc>
      </w:tr>
      <w:tr w:rsidR="00E451C1" w:rsidRPr="00EE10D1" w14:paraId="0F906C77" w14:textId="77777777">
        <w:tc>
          <w:tcPr>
            <w:tcW w:w="3397" w:type="dxa"/>
          </w:tcPr>
          <w:p w14:paraId="533472FA" w14:textId="77777777" w:rsidR="00E451C1" w:rsidRPr="00EE10D1" w:rsidRDefault="00E451C1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Indexing primer 1</w:t>
            </w:r>
          </w:p>
        </w:tc>
        <w:tc>
          <w:tcPr>
            <w:tcW w:w="5665" w:type="dxa"/>
            <w:gridSpan w:val="2"/>
          </w:tcPr>
          <w:p w14:paraId="1E2BC0CE" w14:textId="77777777" w:rsidR="00E451C1" w:rsidRPr="00EE10D1" w:rsidRDefault="00E451C1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According to kit manual</w:t>
            </w:r>
          </w:p>
        </w:tc>
      </w:tr>
      <w:tr w:rsidR="00E451C1" w:rsidRPr="00EE10D1" w14:paraId="7B46ADED" w14:textId="77777777">
        <w:tc>
          <w:tcPr>
            <w:tcW w:w="3397" w:type="dxa"/>
          </w:tcPr>
          <w:p w14:paraId="329DCB9A" w14:textId="77777777" w:rsidR="00E451C1" w:rsidRPr="00EE10D1" w:rsidRDefault="00E451C1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Indexing primer 2</w:t>
            </w:r>
          </w:p>
        </w:tc>
        <w:tc>
          <w:tcPr>
            <w:tcW w:w="5665" w:type="dxa"/>
            <w:gridSpan w:val="2"/>
          </w:tcPr>
          <w:p w14:paraId="6A989987" w14:textId="77777777" w:rsidR="00E451C1" w:rsidRPr="00EE10D1" w:rsidRDefault="00E451C1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According to kit manual</w:t>
            </w:r>
          </w:p>
        </w:tc>
      </w:tr>
      <w:tr w:rsidR="00E451C1" w:rsidRPr="00EE10D1" w14:paraId="42A607F7" w14:textId="77777777">
        <w:tc>
          <w:tcPr>
            <w:tcW w:w="3397" w:type="dxa"/>
          </w:tcPr>
          <w:p w14:paraId="618B4DCA" w14:textId="77777777" w:rsidR="00E451C1" w:rsidRPr="00EE10D1" w:rsidRDefault="00E451C1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Template (normalized from 1</w:t>
            </w:r>
            <w:r w:rsidRPr="00EE10D1">
              <w:rPr>
                <w:rFonts w:cstheme="minorHAnsi"/>
                <w:vertAlign w:val="superscript"/>
                <w:lang w:val="en-GB"/>
              </w:rPr>
              <w:t>st</w:t>
            </w:r>
            <w:r w:rsidRPr="00EE10D1">
              <w:rPr>
                <w:rFonts w:cstheme="minorHAnsi"/>
                <w:lang w:val="en-GB"/>
              </w:rPr>
              <w:t xml:space="preserve"> PCR)</w:t>
            </w:r>
          </w:p>
        </w:tc>
        <w:tc>
          <w:tcPr>
            <w:tcW w:w="5665" w:type="dxa"/>
            <w:gridSpan w:val="2"/>
          </w:tcPr>
          <w:p w14:paraId="38341F6A" w14:textId="77777777" w:rsidR="00E451C1" w:rsidRPr="00EE10D1" w:rsidRDefault="00E451C1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1-2 ng/µL</w:t>
            </w:r>
          </w:p>
        </w:tc>
      </w:tr>
      <w:tr w:rsidR="00E451C1" w:rsidRPr="00EE10D1" w14:paraId="708BC7A7" w14:textId="77777777">
        <w:tc>
          <w:tcPr>
            <w:tcW w:w="3397" w:type="dxa"/>
            <w:tcBorders>
              <w:bottom w:val="single" w:sz="4" w:space="0" w:color="auto"/>
            </w:tcBorders>
          </w:tcPr>
          <w:p w14:paraId="768C5C21" w14:textId="77777777" w:rsidR="00E451C1" w:rsidRPr="00EE10D1" w:rsidRDefault="00E451C1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Total volume</w:t>
            </w:r>
          </w:p>
        </w:tc>
        <w:tc>
          <w:tcPr>
            <w:tcW w:w="5665" w:type="dxa"/>
            <w:gridSpan w:val="2"/>
            <w:tcBorders>
              <w:bottom w:val="single" w:sz="4" w:space="0" w:color="auto"/>
            </w:tcBorders>
          </w:tcPr>
          <w:p w14:paraId="01B7502F" w14:textId="77777777" w:rsidR="00E451C1" w:rsidRPr="00EE10D1" w:rsidRDefault="00E451C1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-</w:t>
            </w:r>
          </w:p>
        </w:tc>
      </w:tr>
      <w:tr w:rsidR="00E451C1" w:rsidRPr="00EE10D1" w14:paraId="25FCDBB8" w14:textId="77777777">
        <w:tc>
          <w:tcPr>
            <w:tcW w:w="9062" w:type="dxa"/>
            <w:gridSpan w:val="3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3D7754CC" w14:textId="77777777" w:rsidR="00E451C1" w:rsidRPr="00EE10D1" w:rsidRDefault="00E451C1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</w:p>
        </w:tc>
      </w:tr>
      <w:tr w:rsidR="00E451C1" w:rsidRPr="00EE10D1" w14:paraId="5D9CAB30" w14:textId="77777777">
        <w:tc>
          <w:tcPr>
            <w:tcW w:w="9062" w:type="dxa"/>
            <w:gridSpan w:val="3"/>
            <w:tcBorders>
              <w:top w:val="single" w:sz="4" w:space="0" w:color="auto"/>
            </w:tcBorders>
          </w:tcPr>
          <w:p w14:paraId="7085F1DD" w14:textId="77777777" w:rsidR="00E451C1" w:rsidRPr="00EE10D1" w:rsidRDefault="00E451C1" w:rsidP="00E377D4">
            <w:pPr>
              <w:spacing w:line="276" w:lineRule="auto"/>
              <w:jc w:val="both"/>
              <w:rPr>
                <w:rFonts w:cstheme="minorHAnsi"/>
                <w:b/>
                <w:bCs/>
                <w:lang w:val="en-GB"/>
              </w:rPr>
            </w:pPr>
            <w:r w:rsidRPr="00EE10D1">
              <w:rPr>
                <w:rFonts w:cstheme="minorHAnsi"/>
                <w:b/>
                <w:bCs/>
                <w:lang w:val="en-GB"/>
              </w:rPr>
              <w:t>PCR protocol</w:t>
            </w:r>
          </w:p>
        </w:tc>
      </w:tr>
      <w:tr w:rsidR="00E451C1" w:rsidRPr="00EE10D1" w14:paraId="65248D79" w14:textId="77777777">
        <w:tc>
          <w:tcPr>
            <w:tcW w:w="3397" w:type="dxa"/>
          </w:tcPr>
          <w:p w14:paraId="5E602CAC" w14:textId="77777777" w:rsidR="00E451C1" w:rsidRPr="00EE10D1" w:rsidRDefault="00E451C1" w:rsidP="00E377D4">
            <w:pPr>
              <w:spacing w:line="276" w:lineRule="auto"/>
              <w:jc w:val="both"/>
              <w:rPr>
                <w:rFonts w:cstheme="minorHAnsi"/>
                <w:b/>
                <w:bCs/>
                <w:lang w:val="en-GB"/>
              </w:rPr>
            </w:pPr>
            <w:r w:rsidRPr="00EE10D1">
              <w:rPr>
                <w:rFonts w:cstheme="minorHAnsi"/>
                <w:b/>
                <w:bCs/>
                <w:lang w:val="en-GB"/>
              </w:rPr>
              <w:t>Temperature</w:t>
            </w:r>
          </w:p>
        </w:tc>
        <w:tc>
          <w:tcPr>
            <w:tcW w:w="2835" w:type="dxa"/>
          </w:tcPr>
          <w:p w14:paraId="2A9EB354" w14:textId="77777777" w:rsidR="00E451C1" w:rsidRPr="00EE10D1" w:rsidRDefault="00E451C1" w:rsidP="00E377D4">
            <w:pPr>
              <w:spacing w:line="276" w:lineRule="auto"/>
              <w:jc w:val="both"/>
              <w:rPr>
                <w:rFonts w:cstheme="minorHAnsi"/>
                <w:b/>
                <w:bCs/>
                <w:lang w:val="en-GB"/>
              </w:rPr>
            </w:pPr>
            <w:r w:rsidRPr="00EE10D1">
              <w:rPr>
                <w:rFonts w:cstheme="minorHAnsi"/>
                <w:b/>
                <w:bCs/>
                <w:lang w:val="en-GB"/>
              </w:rPr>
              <w:t>Time</w:t>
            </w:r>
          </w:p>
        </w:tc>
        <w:tc>
          <w:tcPr>
            <w:tcW w:w="2830" w:type="dxa"/>
          </w:tcPr>
          <w:p w14:paraId="25526620" w14:textId="77777777" w:rsidR="00E451C1" w:rsidRPr="00EE10D1" w:rsidRDefault="00E451C1" w:rsidP="00E377D4">
            <w:pPr>
              <w:spacing w:line="276" w:lineRule="auto"/>
              <w:jc w:val="both"/>
              <w:rPr>
                <w:rFonts w:cstheme="minorHAnsi"/>
                <w:b/>
                <w:bCs/>
                <w:lang w:val="en-GB"/>
              </w:rPr>
            </w:pPr>
            <w:r w:rsidRPr="00EE10D1">
              <w:rPr>
                <w:rFonts w:cstheme="minorHAnsi"/>
                <w:b/>
                <w:bCs/>
                <w:lang w:val="en-GB"/>
              </w:rPr>
              <w:t>Cycles</w:t>
            </w:r>
          </w:p>
        </w:tc>
      </w:tr>
      <w:tr w:rsidR="00E451C1" w:rsidRPr="00EE10D1" w14:paraId="29552BC5" w14:textId="77777777">
        <w:tc>
          <w:tcPr>
            <w:tcW w:w="3397" w:type="dxa"/>
          </w:tcPr>
          <w:p w14:paraId="46544F78" w14:textId="77777777" w:rsidR="00E451C1" w:rsidRPr="00EE10D1" w:rsidRDefault="00E451C1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98°C</w:t>
            </w:r>
          </w:p>
        </w:tc>
        <w:tc>
          <w:tcPr>
            <w:tcW w:w="2835" w:type="dxa"/>
          </w:tcPr>
          <w:p w14:paraId="2B7999BE" w14:textId="77777777" w:rsidR="00E451C1" w:rsidRPr="00EE10D1" w:rsidRDefault="00E451C1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2 min</w:t>
            </w:r>
          </w:p>
        </w:tc>
        <w:tc>
          <w:tcPr>
            <w:tcW w:w="2830" w:type="dxa"/>
          </w:tcPr>
          <w:p w14:paraId="730BDE1E" w14:textId="77777777" w:rsidR="00E451C1" w:rsidRPr="00EE10D1" w:rsidRDefault="00E451C1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1</w:t>
            </w:r>
          </w:p>
        </w:tc>
      </w:tr>
      <w:tr w:rsidR="00E451C1" w:rsidRPr="00EE10D1" w14:paraId="25A7A8C0" w14:textId="77777777">
        <w:tc>
          <w:tcPr>
            <w:tcW w:w="3397" w:type="dxa"/>
          </w:tcPr>
          <w:p w14:paraId="437CFC9B" w14:textId="77777777" w:rsidR="00E451C1" w:rsidRPr="00EE10D1" w:rsidRDefault="00E451C1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98°C</w:t>
            </w:r>
          </w:p>
        </w:tc>
        <w:tc>
          <w:tcPr>
            <w:tcW w:w="2835" w:type="dxa"/>
          </w:tcPr>
          <w:p w14:paraId="2CF3B08F" w14:textId="77777777" w:rsidR="00E451C1" w:rsidRPr="00EE10D1" w:rsidRDefault="00E451C1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15 sec</w:t>
            </w:r>
          </w:p>
        </w:tc>
        <w:tc>
          <w:tcPr>
            <w:tcW w:w="2830" w:type="dxa"/>
            <w:vMerge w:val="restart"/>
          </w:tcPr>
          <w:p w14:paraId="1BC92728" w14:textId="77777777" w:rsidR="00E451C1" w:rsidRPr="00EE10D1" w:rsidRDefault="00E451C1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</w:p>
          <w:p w14:paraId="0EEFEEC5" w14:textId="77777777" w:rsidR="00E451C1" w:rsidRPr="00EE10D1" w:rsidRDefault="00E451C1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10</w:t>
            </w:r>
          </w:p>
        </w:tc>
      </w:tr>
      <w:tr w:rsidR="00E451C1" w:rsidRPr="00EE10D1" w14:paraId="17C0F8AF" w14:textId="77777777">
        <w:tc>
          <w:tcPr>
            <w:tcW w:w="3397" w:type="dxa"/>
          </w:tcPr>
          <w:p w14:paraId="2C019588" w14:textId="77777777" w:rsidR="00E451C1" w:rsidRPr="00EE10D1" w:rsidRDefault="00E451C1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50°C</w:t>
            </w:r>
          </w:p>
        </w:tc>
        <w:tc>
          <w:tcPr>
            <w:tcW w:w="2835" w:type="dxa"/>
          </w:tcPr>
          <w:p w14:paraId="53D25CB2" w14:textId="77777777" w:rsidR="00E451C1" w:rsidRPr="00EE10D1" w:rsidRDefault="00E451C1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20 sec</w:t>
            </w:r>
          </w:p>
        </w:tc>
        <w:tc>
          <w:tcPr>
            <w:tcW w:w="2830" w:type="dxa"/>
            <w:vMerge/>
          </w:tcPr>
          <w:p w14:paraId="483AEDC8" w14:textId="77777777" w:rsidR="00E451C1" w:rsidRPr="00EE10D1" w:rsidRDefault="00E451C1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</w:p>
        </w:tc>
      </w:tr>
      <w:tr w:rsidR="00E451C1" w:rsidRPr="00EE10D1" w14:paraId="4988BB53" w14:textId="77777777">
        <w:tc>
          <w:tcPr>
            <w:tcW w:w="3397" w:type="dxa"/>
          </w:tcPr>
          <w:p w14:paraId="6111220C" w14:textId="77777777" w:rsidR="00E451C1" w:rsidRPr="00EE10D1" w:rsidRDefault="00E451C1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72°C</w:t>
            </w:r>
          </w:p>
        </w:tc>
        <w:tc>
          <w:tcPr>
            <w:tcW w:w="2835" w:type="dxa"/>
          </w:tcPr>
          <w:p w14:paraId="69540358" w14:textId="77777777" w:rsidR="00E451C1" w:rsidRPr="00EE10D1" w:rsidRDefault="00E451C1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20 sec</w:t>
            </w:r>
          </w:p>
        </w:tc>
        <w:tc>
          <w:tcPr>
            <w:tcW w:w="2830" w:type="dxa"/>
            <w:vMerge/>
          </w:tcPr>
          <w:p w14:paraId="571130C4" w14:textId="77777777" w:rsidR="00E451C1" w:rsidRPr="00EE10D1" w:rsidRDefault="00E451C1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</w:p>
        </w:tc>
      </w:tr>
      <w:tr w:rsidR="00E451C1" w:rsidRPr="00EE10D1" w14:paraId="251703B7" w14:textId="77777777">
        <w:tc>
          <w:tcPr>
            <w:tcW w:w="3397" w:type="dxa"/>
          </w:tcPr>
          <w:p w14:paraId="1D873D1D" w14:textId="77777777" w:rsidR="00E451C1" w:rsidRPr="00EE10D1" w:rsidRDefault="00E451C1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72°C</w:t>
            </w:r>
          </w:p>
        </w:tc>
        <w:tc>
          <w:tcPr>
            <w:tcW w:w="2835" w:type="dxa"/>
          </w:tcPr>
          <w:p w14:paraId="684052D5" w14:textId="77777777" w:rsidR="00E451C1" w:rsidRPr="00EE10D1" w:rsidRDefault="00E451C1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5 min</w:t>
            </w:r>
          </w:p>
        </w:tc>
        <w:tc>
          <w:tcPr>
            <w:tcW w:w="2830" w:type="dxa"/>
          </w:tcPr>
          <w:p w14:paraId="06B6924B" w14:textId="77777777" w:rsidR="00E451C1" w:rsidRPr="00EE10D1" w:rsidRDefault="00E451C1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1</w:t>
            </w:r>
          </w:p>
        </w:tc>
      </w:tr>
      <w:tr w:rsidR="00E451C1" w:rsidRPr="00EE10D1" w14:paraId="4DFF42E2" w14:textId="77777777">
        <w:tc>
          <w:tcPr>
            <w:tcW w:w="3397" w:type="dxa"/>
          </w:tcPr>
          <w:p w14:paraId="7EF64D5B" w14:textId="77777777" w:rsidR="00E451C1" w:rsidRPr="00EE10D1" w:rsidRDefault="00E451C1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4°C</w:t>
            </w:r>
          </w:p>
        </w:tc>
        <w:tc>
          <w:tcPr>
            <w:tcW w:w="2835" w:type="dxa"/>
          </w:tcPr>
          <w:p w14:paraId="4A02A002" w14:textId="77777777" w:rsidR="00E451C1" w:rsidRPr="00EE10D1" w:rsidRDefault="00E451C1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1 min</w:t>
            </w:r>
          </w:p>
        </w:tc>
        <w:tc>
          <w:tcPr>
            <w:tcW w:w="2830" w:type="dxa"/>
          </w:tcPr>
          <w:p w14:paraId="61C1419E" w14:textId="77777777" w:rsidR="00E451C1" w:rsidRPr="00EE10D1" w:rsidRDefault="00E451C1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1</w:t>
            </w:r>
          </w:p>
        </w:tc>
      </w:tr>
      <w:tr w:rsidR="00E451C1" w:rsidRPr="00EE10D1" w14:paraId="6A4D856A" w14:textId="77777777">
        <w:tc>
          <w:tcPr>
            <w:tcW w:w="3397" w:type="dxa"/>
          </w:tcPr>
          <w:p w14:paraId="54B5B4F0" w14:textId="77777777" w:rsidR="00E451C1" w:rsidRPr="00EE10D1" w:rsidRDefault="00E451C1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10°C</w:t>
            </w:r>
          </w:p>
        </w:tc>
        <w:tc>
          <w:tcPr>
            <w:tcW w:w="2835" w:type="dxa"/>
          </w:tcPr>
          <w:p w14:paraId="59EB370C" w14:textId="77777777" w:rsidR="00E451C1" w:rsidRPr="00EE10D1" w:rsidRDefault="00E451C1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∞</w:t>
            </w:r>
          </w:p>
        </w:tc>
        <w:tc>
          <w:tcPr>
            <w:tcW w:w="2830" w:type="dxa"/>
          </w:tcPr>
          <w:p w14:paraId="2FABBBB9" w14:textId="77777777" w:rsidR="00E451C1" w:rsidRPr="00EE10D1" w:rsidRDefault="00E451C1" w:rsidP="00E377D4">
            <w:pPr>
              <w:spacing w:line="276" w:lineRule="auto"/>
              <w:jc w:val="both"/>
              <w:rPr>
                <w:rFonts w:cstheme="minorHAnsi"/>
                <w:lang w:val="en-GB"/>
              </w:rPr>
            </w:pPr>
            <w:r w:rsidRPr="00EE10D1">
              <w:rPr>
                <w:rFonts w:cstheme="minorHAnsi"/>
                <w:lang w:val="en-GB"/>
              </w:rPr>
              <w:t>1</w:t>
            </w:r>
          </w:p>
        </w:tc>
      </w:tr>
    </w:tbl>
    <w:p w14:paraId="3B043236" w14:textId="77777777" w:rsidR="00E451C1" w:rsidRPr="00EE10D1" w:rsidRDefault="00E451C1" w:rsidP="00E377D4">
      <w:pPr>
        <w:spacing w:line="276" w:lineRule="auto"/>
        <w:ind w:firstLine="709"/>
        <w:jc w:val="both"/>
        <w:rPr>
          <w:rFonts w:cstheme="minorHAnsi"/>
          <w:lang w:val="en-GB"/>
        </w:rPr>
      </w:pPr>
    </w:p>
    <w:p w14:paraId="0352BD41" w14:textId="77777777" w:rsidR="00891604" w:rsidRDefault="00891604">
      <w:pPr>
        <w:rPr>
          <w:rFonts w:cstheme="minorHAnsi"/>
          <w:lang w:val="en-GB"/>
        </w:rPr>
      </w:pPr>
      <w:r>
        <w:rPr>
          <w:rFonts w:cstheme="minorHAnsi"/>
          <w:lang w:val="en-GB"/>
        </w:rPr>
        <w:br w:type="page"/>
      </w:r>
    </w:p>
    <w:p w14:paraId="7E4E6C9D" w14:textId="6A198512" w:rsidR="005048BA" w:rsidRPr="005048BA" w:rsidRDefault="00891604" w:rsidP="38F1EF97">
      <w:pPr>
        <w:spacing w:line="276" w:lineRule="auto"/>
        <w:rPr>
          <w:i/>
          <w:iCs/>
          <w:lang w:val="en-US"/>
        </w:rPr>
      </w:pPr>
      <w:r w:rsidRPr="38F1EF97">
        <w:rPr>
          <w:b/>
          <w:bCs/>
          <w:lang w:val="en-GB"/>
        </w:rPr>
        <w:lastRenderedPageBreak/>
        <w:t>Table S5</w:t>
      </w:r>
      <w:r w:rsidRPr="38F1EF97">
        <w:rPr>
          <w:lang w:val="en-GB"/>
        </w:rPr>
        <w:t>:</w:t>
      </w:r>
      <w:r w:rsidRPr="38F1EF97">
        <w:rPr>
          <w:i/>
          <w:iCs/>
          <w:lang w:val="en-GB"/>
        </w:rPr>
        <w:t xml:space="preserve"> </w:t>
      </w:r>
      <w:r w:rsidR="005048BA" w:rsidRPr="38F1EF97">
        <w:rPr>
          <w:i/>
          <w:iCs/>
          <w:lang w:val="en-US"/>
        </w:rPr>
        <w:t>Average initial (T0) quantity proportions of target oil compound groups/oil compounds in the TEM in %.</w:t>
      </w:r>
    </w:p>
    <w:tbl>
      <w:tblPr>
        <w:tblW w:w="75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114"/>
        <w:gridCol w:w="1417"/>
        <w:gridCol w:w="1418"/>
        <w:gridCol w:w="1559"/>
      </w:tblGrid>
      <w:tr w:rsidR="00505380" w:rsidRPr="006F73F0" w14:paraId="40C93C77" w14:textId="298FDBFC" w:rsidTr="00AF0024">
        <w:trPr>
          <w:trHeight w:hRule="exact" w:val="284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21A9C2CA" w14:textId="77777777" w:rsidR="00505380" w:rsidRPr="006F73F0" w:rsidRDefault="0050538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nb-NO"/>
              </w:rPr>
            </w:pPr>
            <w:r w:rsidRPr="006F73F0">
              <w:rPr>
                <w:rFonts w:ascii="Calibri" w:eastAsia="Times New Roman" w:hAnsi="Calibri" w:cs="Calibri"/>
                <w:b/>
                <w:bCs/>
                <w:color w:val="000000"/>
                <w:lang w:eastAsia="nb-NO"/>
              </w:rPr>
              <w:t>Target analyte (group)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08A28DB0" w14:textId="274F4935" w:rsidR="00505380" w:rsidRPr="006F73F0" w:rsidRDefault="0050538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nb-NO"/>
              </w:rPr>
            </w:pPr>
            <w:r w:rsidRPr="006F73F0">
              <w:rPr>
                <w:rFonts w:ascii="Calibri" w:eastAsia="Times New Roman" w:hAnsi="Calibri" w:cs="Calibri"/>
                <w:b/>
                <w:bCs/>
                <w:color w:val="000000"/>
                <w:lang w:eastAsia="nb-NO"/>
              </w:rPr>
              <w:t xml:space="preserve">Clay beads 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5F22454B" w14:textId="72296624" w:rsidR="00505380" w:rsidRPr="006F73F0" w:rsidRDefault="0050538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nb-NO"/>
              </w:rPr>
            </w:pPr>
            <w:r w:rsidRPr="006F73F0">
              <w:rPr>
                <w:rFonts w:ascii="Calibri" w:eastAsia="Times New Roman" w:hAnsi="Calibri" w:cs="Calibri"/>
                <w:b/>
                <w:bCs/>
                <w:color w:val="000000"/>
                <w:lang w:eastAsia="nb-NO"/>
              </w:rPr>
              <w:t xml:space="preserve">Fluortex </w:t>
            </w:r>
          </w:p>
        </w:tc>
        <w:tc>
          <w:tcPr>
            <w:tcW w:w="1559" w:type="dxa"/>
          </w:tcPr>
          <w:p w14:paraId="0EF7190F" w14:textId="69400895" w:rsidR="00505380" w:rsidRPr="00AD7432" w:rsidRDefault="00AD743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vertAlign w:val="superscript"/>
                <w:lang w:eastAsia="nb-NO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lang w:eastAsia="nb-NO"/>
              </w:rPr>
              <w:t>Dispersed oil</w:t>
            </w:r>
            <w:r>
              <w:rPr>
                <w:rFonts w:ascii="Calibri" w:eastAsia="Times New Roman" w:hAnsi="Calibri" w:cs="Calibri"/>
                <w:b/>
                <w:bCs/>
                <w:color w:val="000000"/>
                <w:vertAlign w:val="superscript"/>
                <w:lang w:eastAsia="nb-NO"/>
              </w:rPr>
              <w:t>A)</w:t>
            </w:r>
          </w:p>
        </w:tc>
      </w:tr>
      <w:tr w:rsidR="00505380" w:rsidRPr="006F73F0" w14:paraId="1C53CE08" w14:textId="225E9D39" w:rsidTr="00AF0024">
        <w:trPr>
          <w:trHeight w:hRule="exact" w:val="284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0321827E" w14:textId="77777777" w:rsidR="00505380" w:rsidRPr="006F73F0" w:rsidRDefault="0050538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3797C669" w14:textId="77777777" w:rsidR="00505380" w:rsidRPr="006F73F0" w:rsidRDefault="005053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nb-NO"/>
              </w:rPr>
            </w:pP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54A36B2F" w14:textId="77777777" w:rsidR="00505380" w:rsidRPr="006F73F0" w:rsidRDefault="005053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nb-NO"/>
              </w:rPr>
            </w:pPr>
          </w:p>
        </w:tc>
        <w:tc>
          <w:tcPr>
            <w:tcW w:w="1559" w:type="dxa"/>
          </w:tcPr>
          <w:p w14:paraId="22C25379" w14:textId="77777777" w:rsidR="00505380" w:rsidRPr="006F73F0" w:rsidRDefault="0050538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nb-NO"/>
              </w:rPr>
            </w:pPr>
          </w:p>
        </w:tc>
      </w:tr>
      <w:tr w:rsidR="00847366" w:rsidRPr="006F73F0" w14:paraId="559BF98D" w14:textId="4835B8C6" w:rsidTr="00AF0024">
        <w:trPr>
          <w:trHeight w:hRule="exact" w:val="284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5613C838" w14:textId="77777777" w:rsidR="00847366" w:rsidRPr="006F73F0" w:rsidRDefault="00847366" w:rsidP="0084736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 xml:space="preserve">Sum </w:t>
            </w:r>
            <w:r w:rsidRPr="006F73F0">
              <w:rPr>
                <w:rFonts w:ascii="Calibri" w:eastAsia="Times New Roman" w:hAnsi="Calibri" w:cs="Calibri"/>
                <w:i/>
                <w:iCs/>
                <w:color w:val="000000"/>
                <w:lang w:eastAsia="nb-NO"/>
              </w:rPr>
              <w:t>n</w:t>
            </w: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>C13-</w:t>
            </w:r>
            <w:r w:rsidRPr="006F73F0">
              <w:rPr>
                <w:rFonts w:ascii="Calibri" w:eastAsia="Times New Roman" w:hAnsi="Calibri" w:cs="Calibri"/>
                <w:i/>
                <w:iCs/>
                <w:color w:val="000000"/>
                <w:lang w:eastAsia="nb-NO"/>
              </w:rPr>
              <w:t>n</w:t>
            </w: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>C36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4FF4F8D7" w14:textId="2EA48263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64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03FB2A8C" w14:textId="21471649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2.80</w:t>
            </w:r>
          </w:p>
        </w:tc>
        <w:tc>
          <w:tcPr>
            <w:tcW w:w="1559" w:type="dxa"/>
            <w:vAlign w:val="center"/>
          </w:tcPr>
          <w:p w14:paraId="4FFE4D95" w14:textId="7EACDB67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9.30</w:t>
            </w:r>
          </w:p>
        </w:tc>
      </w:tr>
      <w:tr w:rsidR="00847366" w:rsidRPr="006F73F0" w14:paraId="375D994C" w14:textId="5C624CA6" w:rsidTr="00AF0024">
        <w:trPr>
          <w:trHeight w:hRule="exact" w:val="284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5BC17501" w14:textId="3D8E7288" w:rsidR="00847366" w:rsidRPr="006F73F0" w:rsidRDefault="00847366" w:rsidP="0084736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>Sum target PA</w:t>
            </w:r>
            <w:r>
              <w:rPr>
                <w:rFonts w:ascii="Calibri" w:eastAsia="Times New Roman" w:hAnsi="Calibri" w:cs="Calibri"/>
                <w:color w:val="000000"/>
                <w:lang w:eastAsia="nb-NO"/>
              </w:rPr>
              <w:t>C</w:t>
            </w: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>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27B29EF3" w14:textId="26681F5B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9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0A88A639" w14:textId="048449A9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13</w:t>
            </w:r>
          </w:p>
        </w:tc>
        <w:tc>
          <w:tcPr>
            <w:tcW w:w="1559" w:type="dxa"/>
            <w:vAlign w:val="center"/>
          </w:tcPr>
          <w:p w14:paraId="422367D4" w14:textId="49B8DAC7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1.70</w:t>
            </w:r>
          </w:p>
        </w:tc>
      </w:tr>
      <w:tr w:rsidR="00847366" w:rsidRPr="006F73F0" w14:paraId="5B53F231" w14:textId="0303C22E" w:rsidTr="00AF0024">
        <w:trPr>
          <w:trHeight w:hRule="exact" w:val="284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06C2FD26" w14:textId="77777777" w:rsidR="00847366" w:rsidRPr="006F73F0" w:rsidRDefault="00847366" w:rsidP="0084736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01764F5E" w14:textId="76234E7A" w:rsidR="00847366" w:rsidRPr="005048BA" w:rsidRDefault="00847366" w:rsidP="008473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 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32CF71F7" w14:textId="438696E1" w:rsidR="00847366" w:rsidRPr="005048BA" w:rsidRDefault="00847366" w:rsidP="008473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 </w:t>
            </w:r>
          </w:p>
        </w:tc>
        <w:tc>
          <w:tcPr>
            <w:tcW w:w="1559" w:type="dxa"/>
            <w:vAlign w:val="center"/>
          </w:tcPr>
          <w:p w14:paraId="423D10FE" w14:textId="1D57199F" w:rsidR="00847366" w:rsidRPr="005048BA" w:rsidRDefault="00847366" w:rsidP="008473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nb-NO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847366" w:rsidRPr="006F73F0" w14:paraId="3A542AC3" w14:textId="17EB1F23" w:rsidTr="00AF0024">
        <w:trPr>
          <w:trHeight w:hRule="exact" w:val="284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3E7F3B09" w14:textId="77777777" w:rsidR="00847366" w:rsidRPr="006F73F0" w:rsidRDefault="00847366" w:rsidP="0084736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 xml:space="preserve">Sum </w:t>
            </w:r>
            <w:r w:rsidRPr="006F73F0">
              <w:rPr>
                <w:rFonts w:ascii="Calibri" w:eastAsia="Times New Roman" w:hAnsi="Calibri" w:cs="Calibri"/>
                <w:i/>
                <w:iCs/>
                <w:color w:val="000000"/>
                <w:lang w:eastAsia="nb-NO"/>
              </w:rPr>
              <w:t>n</w:t>
            </w: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>C13-</w:t>
            </w:r>
            <w:r w:rsidRPr="006F73F0">
              <w:rPr>
                <w:rFonts w:ascii="Calibri" w:eastAsia="Times New Roman" w:hAnsi="Calibri" w:cs="Calibri"/>
                <w:i/>
                <w:iCs/>
                <w:color w:val="000000"/>
                <w:lang w:eastAsia="nb-NO"/>
              </w:rPr>
              <w:t>n</w:t>
            </w: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>C14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32089E10" w14:textId="518B6060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81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0FA4A4D5" w14:textId="0B350ACD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221</w:t>
            </w:r>
          </w:p>
        </w:tc>
        <w:tc>
          <w:tcPr>
            <w:tcW w:w="1559" w:type="dxa"/>
            <w:vAlign w:val="center"/>
          </w:tcPr>
          <w:p w14:paraId="3216375D" w14:textId="59E81208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1.110</w:t>
            </w:r>
          </w:p>
        </w:tc>
      </w:tr>
      <w:tr w:rsidR="00847366" w:rsidRPr="006F73F0" w14:paraId="248D14A4" w14:textId="2D32A370" w:rsidTr="00AF0024">
        <w:trPr>
          <w:trHeight w:hRule="exact" w:val="284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49F95B33" w14:textId="77777777" w:rsidR="00847366" w:rsidRPr="006F73F0" w:rsidRDefault="00847366" w:rsidP="0084736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 xml:space="preserve">Sum </w:t>
            </w:r>
            <w:r w:rsidRPr="006F73F0">
              <w:rPr>
                <w:rFonts w:ascii="Calibri" w:eastAsia="Times New Roman" w:hAnsi="Calibri" w:cs="Calibri"/>
                <w:i/>
                <w:iCs/>
                <w:color w:val="000000"/>
                <w:lang w:eastAsia="nb-NO"/>
              </w:rPr>
              <w:t>n</w:t>
            </w: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>C15-</w:t>
            </w:r>
            <w:r w:rsidRPr="006F73F0">
              <w:rPr>
                <w:rFonts w:ascii="Calibri" w:eastAsia="Times New Roman" w:hAnsi="Calibri" w:cs="Calibri"/>
                <w:i/>
                <w:iCs/>
                <w:color w:val="000000"/>
                <w:lang w:eastAsia="nb-NO"/>
              </w:rPr>
              <w:t>n</w:t>
            </w: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>C16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7E2C7DA1" w14:textId="5F74F017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153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0BDC7BFB" w14:textId="3827E3B6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411</w:t>
            </w:r>
          </w:p>
        </w:tc>
        <w:tc>
          <w:tcPr>
            <w:tcW w:w="1559" w:type="dxa"/>
            <w:vAlign w:val="center"/>
          </w:tcPr>
          <w:p w14:paraId="0AB4D868" w14:textId="50A3B094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1.380</w:t>
            </w:r>
          </w:p>
        </w:tc>
      </w:tr>
      <w:tr w:rsidR="00847366" w:rsidRPr="006F73F0" w14:paraId="13D995FE" w14:textId="42734032" w:rsidTr="00AF0024">
        <w:trPr>
          <w:trHeight w:hRule="exact" w:val="284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535DA3DB" w14:textId="77777777" w:rsidR="00847366" w:rsidRPr="006F73F0" w:rsidRDefault="00847366" w:rsidP="0084736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 xml:space="preserve">Sum </w:t>
            </w:r>
            <w:r w:rsidRPr="006F73F0">
              <w:rPr>
                <w:rFonts w:ascii="Calibri" w:eastAsia="Times New Roman" w:hAnsi="Calibri" w:cs="Calibri"/>
                <w:i/>
                <w:iCs/>
                <w:color w:val="000000"/>
                <w:lang w:eastAsia="nb-NO"/>
              </w:rPr>
              <w:t>n</w:t>
            </w: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>C17-</w:t>
            </w:r>
            <w:r w:rsidRPr="006F73F0">
              <w:rPr>
                <w:rFonts w:ascii="Calibri" w:eastAsia="Times New Roman" w:hAnsi="Calibri" w:cs="Calibri"/>
                <w:i/>
                <w:iCs/>
                <w:color w:val="000000"/>
                <w:lang w:eastAsia="nb-NO"/>
              </w:rPr>
              <w:t>n</w:t>
            </w: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>C18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4A63DEF3" w14:textId="2231D46F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53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746CFAAC" w14:textId="1F00948B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350</w:t>
            </w:r>
          </w:p>
        </w:tc>
        <w:tc>
          <w:tcPr>
            <w:tcW w:w="1559" w:type="dxa"/>
            <w:vAlign w:val="center"/>
          </w:tcPr>
          <w:p w14:paraId="5A729860" w14:textId="222AD53C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1.400</w:t>
            </w:r>
          </w:p>
        </w:tc>
      </w:tr>
      <w:tr w:rsidR="00847366" w:rsidRPr="006F73F0" w14:paraId="6416CD61" w14:textId="067B8CCA" w:rsidTr="00AF0024">
        <w:trPr>
          <w:trHeight w:hRule="exact" w:val="284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1D5BEE58" w14:textId="77777777" w:rsidR="00847366" w:rsidRPr="006F73F0" w:rsidRDefault="00847366" w:rsidP="0084736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 xml:space="preserve">Sum </w:t>
            </w:r>
            <w:r w:rsidRPr="006F73F0">
              <w:rPr>
                <w:rFonts w:ascii="Calibri" w:eastAsia="Times New Roman" w:hAnsi="Calibri" w:cs="Calibri"/>
                <w:i/>
                <w:iCs/>
                <w:color w:val="000000"/>
                <w:lang w:eastAsia="nb-NO"/>
              </w:rPr>
              <w:t>n</w:t>
            </w: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>C19-</w:t>
            </w:r>
            <w:r w:rsidRPr="006F73F0">
              <w:rPr>
                <w:rFonts w:ascii="Calibri" w:eastAsia="Times New Roman" w:hAnsi="Calibri" w:cs="Calibri"/>
                <w:i/>
                <w:iCs/>
                <w:color w:val="000000"/>
                <w:lang w:eastAsia="nb-NO"/>
              </w:rPr>
              <w:t>n</w:t>
            </w: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>C20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6AD35ADE" w14:textId="08C1D1DD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47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4951D9A1" w14:textId="2E26D253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284</w:t>
            </w:r>
          </w:p>
        </w:tc>
        <w:tc>
          <w:tcPr>
            <w:tcW w:w="1559" w:type="dxa"/>
            <w:vAlign w:val="center"/>
          </w:tcPr>
          <w:p w14:paraId="4CD4C31A" w14:textId="44D1EA92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1.020</w:t>
            </w:r>
          </w:p>
        </w:tc>
      </w:tr>
      <w:tr w:rsidR="00847366" w:rsidRPr="006F73F0" w14:paraId="4C887EAE" w14:textId="504F03D7" w:rsidTr="00AF0024">
        <w:trPr>
          <w:trHeight w:hRule="exact" w:val="284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59D1DE8C" w14:textId="77777777" w:rsidR="00847366" w:rsidRPr="006F73F0" w:rsidRDefault="00847366" w:rsidP="0084736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 xml:space="preserve">Sum </w:t>
            </w:r>
            <w:r w:rsidRPr="006F73F0">
              <w:rPr>
                <w:rFonts w:ascii="Calibri" w:eastAsia="Times New Roman" w:hAnsi="Calibri" w:cs="Calibri"/>
                <w:i/>
                <w:iCs/>
                <w:color w:val="000000"/>
                <w:lang w:eastAsia="nb-NO"/>
              </w:rPr>
              <w:t>n</w:t>
            </w: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>C21-</w:t>
            </w:r>
            <w:r w:rsidRPr="006F73F0">
              <w:rPr>
                <w:rFonts w:ascii="Calibri" w:eastAsia="Times New Roman" w:hAnsi="Calibri" w:cs="Calibri"/>
                <w:i/>
                <w:iCs/>
                <w:color w:val="000000"/>
                <w:lang w:eastAsia="nb-NO"/>
              </w:rPr>
              <w:t>n</w:t>
            </w: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>C25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635398AB" w14:textId="36821AD8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142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1914C2F9" w14:textId="6D4E8B7A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761</w:t>
            </w:r>
          </w:p>
        </w:tc>
        <w:tc>
          <w:tcPr>
            <w:tcW w:w="1559" w:type="dxa"/>
            <w:vAlign w:val="center"/>
          </w:tcPr>
          <w:p w14:paraId="025337DC" w14:textId="1B871350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980</w:t>
            </w:r>
          </w:p>
        </w:tc>
      </w:tr>
      <w:tr w:rsidR="00847366" w:rsidRPr="006F73F0" w14:paraId="6616B182" w14:textId="019287AF" w:rsidTr="00AF0024">
        <w:trPr>
          <w:trHeight w:hRule="exact" w:val="284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2B70CA34" w14:textId="77777777" w:rsidR="00847366" w:rsidRPr="006F73F0" w:rsidRDefault="00847366" w:rsidP="0084736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 xml:space="preserve">Sum </w:t>
            </w:r>
            <w:r w:rsidRPr="006F73F0">
              <w:rPr>
                <w:rFonts w:ascii="Calibri" w:eastAsia="Times New Roman" w:hAnsi="Calibri" w:cs="Calibri"/>
                <w:i/>
                <w:iCs/>
                <w:color w:val="000000"/>
                <w:lang w:eastAsia="nb-NO"/>
              </w:rPr>
              <w:t>n</w:t>
            </w: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>C26-</w:t>
            </w:r>
            <w:r w:rsidRPr="006F73F0">
              <w:rPr>
                <w:rFonts w:ascii="Calibri" w:eastAsia="Times New Roman" w:hAnsi="Calibri" w:cs="Calibri"/>
                <w:i/>
                <w:iCs/>
                <w:color w:val="000000"/>
                <w:lang w:eastAsia="nb-NO"/>
              </w:rPr>
              <w:t>n</w:t>
            </w: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>C36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210A036F" w14:textId="222005DB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164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18328B4C" w14:textId="6988C224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768</w:t>
            </w:r>
          </w:p>
        </w:tc>
        <w:tc>
          <w:tcPr>
            <w:tcW w:w="1559" w:type="dxa"/>
            <w:vAlign w:val="center"/>
          </w:tcPr>
          <w:p w14:paraId="6D6BFCFE" w14:textId="3BFFEE9B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1.790</w:t>
            </w:r>
          </w:p>
        </w:tc>
      </w:tr>
      <w:tr w:rsidR="00847366" w:rsidRPr="006F73F0" w14:paraId="66DB99B6" w14:textId="3D319552" w:rsidTr="00AF0024">
        <w:trPr>
          <w:trHeight w:hRule="exact" w:val="284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0FA4AC56" w14:textId="77777777" w:rsidR="00847366" w:rsidRPr="006F73F0" w:rsidRDefault="00847366" w:rsidP="00847366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lang w:eastAsia="nb-NO"/>
              </w:rPr>
            </w:pP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3B740621" w14:textId="06EA0F78" w:rsidR="00847366" w:rsidRPr="005048BA" w:rsidRDefault="00847366" w:rsidP="008473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 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6D1C043D" w14:textId="5C602D29" w:rsidR="00847366" w:rsidRPr="005048BA" w:rsidRDefault="00847366" w:rsidP="008473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 </w:t>
            </w:r>
          </w:p>
        </w:tc>
        <w:tc>
          <w:tcPr>
            <w:tcW w:w="1559" w:type="dxa"/>
            <w:vAlign w:val="center"/>
          </w:tcPr>
          <w:p w14:paraId="323A45D4" w14:textId="70B15692" w:rsidR="00847366" w:rsidRPr="005048BA" w:rsidRDefault="00847366" w:rsidP="008473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nb-NO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847366" w:rsidRPr="006F73F0" w14:paraId="60A4928B" w14:textId="28665DFE" w:rsidTr="00AF0024">
        <w:trPr>
          <w:trHeight w:hRule="exact" w:val="284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11A4B735" w14:textId="77777777" w:rsidR="00847366" w:rsidRPr="006F73F0" w:rsidRDefault="00847366" w:rsidP="0084736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>Naphthalene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771528CB" w14:textId="73579F44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17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01CAEAF6" w14:textId="43F3A826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10</w:t>
            </w:r>
          </w:p>
        </w:tc>
        <w:tc>
          <w:tcPr>
            <w:tcW w:w="1559" w:type="dxa"/>
            <w:vAlign w:val="center"/>
          </w:tcPr>
          <w:p w14:paraId="7A309E8B" w14:textId="4933B795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1600</w:t>
            </w:r>
          </w:p>
        </w:tc>
      </w:tr>
      <w:tr w:rsidR="00847366" w:rsidRPr="006F73F0" w14:paraId="68B2B7FF" w14:textId="78A3D370" w:rsidTr="00AF0024">
        <w:trPr>
          <w:trHeight w:hRule="exact" w:val="284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2496BAAA" w14:textId="77777777" w:rsidR="00847366" w:rsidRPr="006F73F0" w:rsidRDefault="00847366" w:rsidP="0084736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>C1-naphthalen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4583BFE8" w14:textId="63766012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113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6A66114D" w14:textId="5D4EC068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121</w:t>
            </w:r>
          </w:p>
        </w:tc>
        <w:tc>
          <w:tcPr>
            <w:tcW w:w="1559" w:type="dxa"/>
            <w:vAlign w:val="center"/>
          </w:tcPr>
          <w:p w14:paraId="3FF37A88" w14:textId="553CA4C6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3419</w:t>
            </w:r>
          </w:p>
        </w:tc>
      </w:tr>
      <w:tr w:rsidR="00847366" w:rsidRPr="006F73F0" w14:paraId="7EF8367E" w14:textId="70DF71BC" w:rsidTr="00AF0024">
        <w:trPr>
          <w:trHeight w:hRule="exact" w:val="284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2B49A999" w14:textId="77777777" w:rsidR="00847366" w:rsidRPr="006F73F0" w:rsidRDefault="00847366" w:rsidP="0084736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>C2-naphthalen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43FC2501" w14:textId="5AD70086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91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3B2469B6" w14:textId="6B2288FB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183</w:t>
            </w:r>
          </w:p>
        </w:tc>
        <w:tc>
          <w:tcPr>
            <w:tcW w:w="1559" w:type="dxa"/>
            <w:vAlign w:val="center"/>
          </w:tcPr>
          <w:p w14:paraId="471B2A70" w14:textId="120CD2D7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3161</w:t>
            </w:r>
          </w:p>
        </w:tc>
      </w:tr>
      <w:tr w:rsidR="00847366" w:rsidRPr="006F73F0" w14:paraId="2CE73965" w14:textId="28C33647" w:rsidTr="00AF0024">
        <w:trPr>
          <w:trHeight w:hRule="exact" w:val="284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134F75A4" w14:textId="77777777" w:rsidR="00847366" w:rsidRPr="006F73F0" w:rsidRDefault="00847366" w:rsidP="0084736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>C3-naphthalen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6A60BD69" w14:textId="75B0CF76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101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1C4F6520" w14:textId="65E5B213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147</w:t>
            </w:r>
          </w:p>
        </w:tc>
        <w:tc>
          <w:tcPr>
            <w:tcW w:w="1559" w:type="dxa"/>
            <w:vAlign w:val="center"/>
          </w:tcPr>
          <w:p w14:paraId="6406072D" w14:textId="28E34CFF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2206</w:t>
            </w:r>
          </w:p>
        </w:tc>
      </w:tr>
      <w:tr w:rsidR="00847366" w:rsidRPr="006F73F0" w14:paraId="03955BAF" w14:textId="6A06CE68" w:rsidTr="00AF0024">
        <w:trPr>
          <w:trHeight w:hRule="exact" w:val="284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3D919715" w14:textId="77777777" w:rsidR="00847366" w:rsidRPr="006F73F0" w:rsidRDefault="00847366" w:rsidP="0084736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>C4-naphthalen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155DCDBC" w14:textId="2E39FA85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81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4AAA5540" w14:textId="714FF2E2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110</w:t>
            </w:r>
          </w:p>
        </w:tc>
        <w:tc>
          <w:tcPr>
            <w:tcW w:w="1559" w:type="dxa"/>
            <w:vAlign w:val="center"/>
          </w:tcPr>
          <w:p w14:paraId="22296039" w14:textId="7A9F1FC3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1061</w:t>
            </w:r>
          </w:p>
        </w:tc>
      </w:tr>
      <w:tr w:rsidR="00847366" w:rsidRPr="006F73F0" w14:paraId="680F43B4" w14:textId="284007B1" w:rsidTr="00AF0024">
        <w:trPr>
          <w:trHeight w:hRule="exact" w:val="284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13EAFD7A" w14:textId="77777777" w:rsidR="00847366" w:rsidRPr="006F73F0" w:rsidRDefault="00847366" w:rsidP="0084736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>Fluorene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390AEDF0" w14:textId="1C800845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09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7356E800" w14:textId="3EA6966F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13</w:t>
            </w:r>
          </w:p>
        </w:tc>
        <w:tc>
          <w:tcPr>
            <w:tcW w:w="1559" w:type="dxa"/>
            <w:vAlign w:val="center"/>
          </w:tcPr>
          <w:p w14:paraId="3B73C680" w14:textId="6A81C889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198</w:t>
            </w:r>
          </w:p>
        </w:tc>
      </w:tr>
      <w:tr w:rsidR="00847366" w:rsidRPr="006F73F0" w14:paraId="30F50337" w14:textId="410BC027" w:rsidTr="00AF0024">
        <w:trPr>
          <w:trHeight w:hRule="exact" w:val="284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2CA54C66" w14:textId="77777777" w:rsidR="00847366" w:rsidRPr="006F73F0" w:rsidRDefault="00847366" w:rsidP="0084736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>C1-fluoren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5C70B022" w14:textId="14B3E647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26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6A21E257" w14:textId="146FA66A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41</w:t>
            </w:r>
          </w:p>
        </w:tc>
        <w:tc>
          <w:tcPr>
            <w:tcW w:w="1559" w:type="dxa"/>
            <w:vAlign w:val="center"/>
          </w:tcPr>
          <w:p w14:paraId="7AD75FA5" w14:textId="08E0EA15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397</w:t>
            </w:r>
          </w:p>
        </w:tc>
      </w:tr>
      <w:tr w:rsidR="00847366" w:rsidRPr="006F73F0" w14:paraId="3FF0DE2E" w14:textId="751423D4" w:rsidTr="00AF0024">
        <w:trPr>
          <w:trHeight w:hRule="exact" w:val="284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42892621" w14:textId="77777777" w:rsidR="00847366" w:rsidRPr="006F73F0" w:rsidRDefault="00847366" w:rsidP="0084736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>C2-fluoren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22888EF7" w14:textId="6340450D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39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6BE15E70" w14:textId="7F7C1499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58</w:t>
            </w:r>
          </w:p>
        </w:tc>
        <w:tc>
          <w:tcPr>
            <w:tcW w:w="1559" w:type="dxa"/>
            <w:vAlign w:val="center"/>
          </w:tcPr>
          <w:p w14:paraId="20AF7CD2" w14:textId="6C02F8D9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467</w:t>
            </w:r>
          </w:p>
        </w:tc>
      </w:tr>
      <w:tr w:rsidR="00847366" w:rsidRPr="006F73F0" w14:paraId="2C89778E" w14:textId="1D775436" w:rsidTr="00AF0024">
        <w:trPr>
          <w:trHeight w:hRule="exact" w:val="284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16886F58" w14:textId="77777777" w:rsidR="00847366" w:rsidRPr="006F73F0" w:rsidRDefault="00847366" w:rsidP="0084736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>C3-fluoren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0B243446" w14:textId="44438E1F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36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06F628D7" w14:textId="75096DE6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49</w:t>
            </w:r>
          </w:p>
        </w:tc>
        <w:tc>
          <w:tcPr>
            <w:tcW w:w="1559" w:type="dxa"/>
            <w:vAlign w:val="center"/>
          </w:tcPr>
          <w:p w14:paraId="05E64B93" w14:textId="31179513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328</w:t>
            </w:r>
          </w:p>
        </w:tc>
      </w:tr>
      <w:tr w:rsidR="00847366" w:rsidRPr="006F73F0" w14:paraId="5E7934E6" w14:textId="173CCDB1" w:rsidTr="00AF0024">
        <w:trPr>
          <w:trHeight w:hRule="exact" w:val="284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30BC45F3" w14:textId="77777777" w:rsidR="00847366" w:rsidRPr="006F73F0" w:rsidRDefault="00847366" w:rsidP="0084736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>Phenanthrene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41D43A11" w14:textId="60ABF5C7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20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05C48043" w14:textId="74C5459B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35</w:t>
            </w:r>
          </w:p>
        </w:tc>
        <w:tc>
          <w:tcPr>
            <w:tcW w:w="1559" w:type="dxa"/>
            <w:vAlign w:val="center"/>
          </w:tcPr>
          <w:p w14:paraId="12ABBEB1" w14:textId="2682E949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315</w:t>
            </w:r>
          </w:p>
        </w:tc>
      </w:tr>
      <w:tr w:rsidR="00847366" w:rsidRPr="006F73F0" w14:paraId="2F10803C" w14:textId="119E01BB" w:rsidTr="00AF0024">
        <w:trPr>
          <w:trHeight w:hRule="exact" w:val="284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6AEF3BFC" w14:textId="77777777" w:rsidR="00847366" w:rsidRPr="006F73F0" w:rsidRDefault="00847366" w:rsidP="0084736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>C1-phenanthrenes/anthracen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76DD29FB" w14:textId="3286653F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52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1DA070B5" w14:textId="7BD33419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86</w:t>
            </w:r>
          </w:p>
        </w:tc>
        <w:tc>
          <w:tcPr>
            <w:tcW w:w="1559" w:type="dxa"/>
            <w:vAlign w:val="center"/>
          </w:tcPr>
          <w:p w14:paraId="75B517D4" w14:textId="5F1DD4EC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690</w:t>
            </w:r>
          </w:p>
        </w:tc>
      </w:tr>
      <w:tr w:rsidR="00847366" w:rsidRPr="006F73F0" w14:paraId="355A881B" w14:textId="3F708760" w:rsidTr="00AF0024">
        <w:trPr>
          <w:trHeight w:hRule="exact" w:val="284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27144548" w14:textId="77777777" w:rsidR="00847366" w:rsidRPr="006F73F0" w:rsidRDefault="00847366" w:rsidP="0084736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>C2-phenanthrenes/anthracen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4FB29992" w14:textId="064FAA97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60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11BA5BA5" w14:textId="534FABB3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93</w:t>
            </w:r>
          </w:p>
        </w:tc>
        <w:tc>
          <w:tcPr>
            <w:tcW w:w="1559" w:type="dxa"/>
            <w:vAlign w:val="center"/>
          </w:tcPr>
          <w:p w14:paraId="5B063F52" w14:textId="2FF6A6C4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696</w:t>
            </w:r>
          </w:p>
        </w:tc>
      </w:tr>
      <w:tr w:rsidR="00847366" w:rsidRPr="006F73F0" w14:paraId="6C290C7C" w14:textId="43C58377" w:rsidTr="00AF0024">
        <w:trPr>
          <w:trHeight w:hRule="exact" w:val="284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6D24525E" w14:textId="77777777" w:rsidR="00847366" w:rsidRPr="006F73F0" w:rsidRDefault="00847366" w:rsidP="0084736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>C3-phenanthrenes/anthracen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2578C2D5" w14:textId="55236FEE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43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24D72166" w14:textId="0573CFDA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65</w:t>
            </w:r>
          </w:p>
        </w:tc>
        <w:tc>
          <w:tcPr>
            <w:tcW w:w="1559" w:type="dxa"/>
            <w:vAlign w:val="center"/>
          </w:tcPr>
          <w:p w14:paraId="0B5142C7" w14:textId="6DF794EE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421</w:t>
            </w:r>
          </w:p>
        </w:tc>
      </w:tr>
      <w:tr w:rsidR="00847366" w:rsidRPr="006F73F0" w14:paraId="1A6BE0D9" w14:textId="1539E108" w:rsidTr="00AF0024">
        <w:trPr>
          <w:trHeight w:hRule="exact" w:val="284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7DD0E75B" w14:textId="77777777" w:rsidR="00847366" w:rsidRPr="006F73F0" w:rsidRDefault="00847366" w:rsidP="0084736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>C4-phenanthrenes/anthracen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52488711" w14:textId="41413B4C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30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43727E81" w14:textId="75D4A88A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36</w:t>
            </w:r>
          </w:p>
        </w:tc>
        <w:tc>
          <w:tcPr>
            <w:tcW w:w="1559" w:type="dxa"/>
            <w:vAlign w:val="center"/>
          </w:tcPr>
          <w:p w14:paraId="687ABD28" w14:textId="53888336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255</w:t>
            </w:r>
          </w:p>
        </w:tc>
      </w:tr>
      <w:tr w:rsidR="00847366" w:rsidRPr="006F73F0" w14:paraId="15EC90DF" w14:textId="6088C244" w:rsidTr="00AF0024">
        <w:trPr>
          <w:trHeight w:hRule="exact" w:val="284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379DB156" w14:textId="77777777" w:rsidR="00847366" w:rsidRPr="006F73F0" w:rsidRDefault="00847366" w:rsidP="0084736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>Dibenzothiophene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37A8F52D" w14:textId="29C77DC8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07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67D29D61" w14:textId="28F2F4C8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13</w:t>
            </w:r>
          </w:p>
        </w:tc>
        <w:tc>
          <w:tcPr>
            <w:tcW w:w="1559" w:type="dxa"/>
            <w:vAlign w:val="center"/>
          </w:tcPr>
          <w:p w14:paraId="799186A3" w14:textId="62F11823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129</w:t>
            </w:r>
          </w:p>
        </w:tc>
      </w:tr>
      <w:tr w:rsidR="00847366" w:rsidRPr="006F73F0" w14:paraId="48D1A934" w14:textId="0480EFBD" w:rsidTr="00AF0024">
        <w:trPr>
          <w:trHeight w:hRule="exact" w:val="284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2F7E6D71" w14:textId="77777777" w:rsidR="00847366" w:rsidRPr="006F73F0" w:rsidRDefault="00847366" w:rsidP="0084736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>C1-dibenzothiophen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203944E5" w14:textId="3B227164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14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5014CB8C" w14:textId="3E0495F8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37</w:t>
            </w:r>
          </w:p>
        </w:tc>
        <w:tc>
          <w:tcPr>
            <w:tcW w:w="1559" w:type="dxa"/>
            <w:vAlign w:val="center"/>
          </w:tcPr>
          <w:p w14:paraId="6179D34A" w14:textId="2745380D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335</w:t>
            </w:r>
          </w:p>
        </w:tc>
      </w:tr>
      <w:tr w:rsidR="00847366" w:rsidRPr="006F73F0" w14:paraId="6C0C5BBC" w14:textId="09CA6179" w:rsidTr="00AF0024">
        <w:trPr>
          <w:trHeight w:hRule="exact" w:val="284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2E550696" w14:textId="77777777" w:rsidR="00847366" w:rsidRPr="006F73F0" w:rsidRDefault="00847366" w:rsidP="0084736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>C2-dibenzothiophen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0EEA620A" w14:textId="5553E9D5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25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50BFE04A" w14:textId="6CB68763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46</w:t>
            </w:r>
          </w:p>
        </w:tc>
        <w:tc>
          <w:tcPr>
            <w:tcW w:w="1559" w:type="dxa"/>
            <w:vAlign w:val="center"/>
          </w:tcPr>
          <w:p w14:paraId="340A0A7E" w14:textId="699EDB02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375</w:t>
            </w:r>
          </w:p>
        </w:tc>
      </w:tr>
      <w:tr w:rsidR="00847366" w:rsidRPr="006F73F0" w14:paraId="531EB9DD" w14:textId="40AA1A47" w:rsidTr="00AF0024">
        <w:trPr>
          <w:trHeight w:hRule="exact" w:val="284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312827DF" w14:textId="77777777" w:rsidR="00847366" w:rsidRPr="006F73F0" w:rsidRDefault="00847366" w:rsidP="0084736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>C3-dibenzothiophen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6C8E5121" w14:textId="7EAE198F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18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2ACB44E4" w14:textId="367CFE9B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33</w:t>
            </w:r>
          </w:p>
        </w:tc>
        <w:tc>
          <w:tcPr>
            <w:tcW w:w="1559" w:type="dxa"/>
            <w:vAlign w:val="center"/>
          </w:tcPr>
          <w:p w14:paraId="58BEE597" w14:textId="638A3894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253</w:t>
            </w:r>
          </w:p>
        </w:tc>
      </w:tr>
      <w:tr w:rsidR="00847366" w:rsidRPr="006F73F0" w14:paraId="35A35535" w14:textId="1DB27E99" w:rsidTr="00AF0024">
        <w:trPr>
          <w:trHeight w:hRule="exact" w:val="284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5CCD47B9" w14:textId="77777777" w:rsidR="00847366" w:rsidRPr="006F73F0" w:rsidRDefault="00847366" w:rsidP="0084736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>C4-dibenzothiophen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4A456863" w14:textId="280CE938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10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63C2722F" w14:textId="67F9ACD5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18</w:t>
            </w:r>
          </w:p>
        </w:tc>
        <w:tc>
          <w:tcPr>
            <w:tcW w:w="1559" w:type="dxa"/>
            <w:vAlign w:val="center"/>
          </w:tcPr>
          <w:p w14:paraId="63AF6482" w14:textId="6F5D9C2E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121</w:t>
            </w:r>
          </w:p>
        </w:tc>
      </w:tr>
      <w:tr w:rsidR="00847366" w:rsidRPr="006F73F0" w14:paraId="0E6E8CBC" w14:textId="06585001" w:rsidTr="00AF0024">
        <w:trPr>
          <w:trHeight w:hRule="exact" w:val="284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5608ADD1" w14:textId="77777777" w:rsidR="00847366" w:rsidRPr="006F73F0" w:rsidRDefault="00847366" w:rsidP="0084736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>Fluoranthene/pyrene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2601036B" w14:textId="52BCD77B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04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0FECE735" w14:textId="68163058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02</w:t>
            </w:r>
          </w:p>
        </w:tc>
        <w:tc>
          <w:tcPr>
            <w:tcW w:w="1559" w:type="dxa"/>
            <w:vAlign w:val="center"/>
          </w:tcPr>
          <w:p w14:paraId="0501E067" w14:textId="3F4DE3C8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09</w:t>
            </w:r>
          </w:p>
        </w:tc>
      </w:tr>
      <w:tr w:rsidR="00847366" w:rsidRPr="006F73F0" w14:paraId="382A3C9B" w14:textId="1E8C4B41" w:rsidTr="00AF0024">
        <w:trPr>
          <w:trHeight w:hRule="exact" w:val="284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4219CFC7" w14:textId="77777777" w:rsidR="00847366" w:rsidRPr="006F73F0" w:rsidRDefault="00847366" w:rsidP="0084736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>C1-fluoranthrenes/pyren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7344EA12" w14:textId="64CC7380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18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35D49A25" w14:textId="1A5CC2A4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14</w:t>
            </w:r>
          </w:p>
        </w:tc>
        <w:tc>
          <w:tcPr>
            <w:tcW w:w="1559" w:type="dxa"/>
            <w:vAlign w:val="center"/>
          </w:tcPr>
          <w:p w14:paraId="072FB7BC" w14:textId="6E09728C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17</w:t>
            </w:r>
          </w:p>
        </w:tc>
      </w:tr>
      <w:tr w:rsidR="00847366" w:rsidRPr="006F73F0" w14:paraId="1958091F" w14:textId="430A98BB" w:rsidTr="00AF0024">
        <w:trPr>
          <w:trHeight w:hRule="exact" w:val="284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4763E4DE" w14:textId="77777777" w:rsidR="00847366" w:rsidRPr="006F73F0" w:rsidRDefault="00847366" w:rsidP="0084736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>C2-fluoranthenes/pyren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5E4FFB54" w14:textId="6AA611F1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08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3D69A7D2" w14:textId="49A4BDCA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05</w:t>
            </w:r>
          </w:p>
        </w:tc>
        <w:tc>
          <w:tcPr>
            <w:tcW w:w="1559" w:type="dxa"/>
            <w:vAlign w:val="center"/>
          </w:tcPr>
          <w:p w14:paraId="08922244" w14:textId="54B6D7F7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105</w:t>
            </w:r>
          </w:p>
        </w:tc>
      </w:tr>
      <w:tr w:rsidR="00847366" w:rsidRPr="006F73F0" w14:paraId="2928D8AE" w14:textId="51883EDB" w:rsidTr="00AF0024">
        <w:trPr>
          <w:trHeight w:hRule="exact" w:val="284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616297F7" w14:textId="77777777" w:rsidR="00847366" w:rsidRPr="006F73F0" w:rsidRDefault="00847366" w:rsidP="0084736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>C3-fluoranthenes/pyren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1E6CD74B" w14:textId="4C468B7D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26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508C15B0" w14:textId="5093453C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20</w:t>
            </w:r>
          </w:p>
        </w:tc>
        <w:tc>
          <w:tcPr>
            <w:tcW w:w="1559" w:type="dxa"/>
            <w:vAlign w:val="center"/>
          </w:tcPr>
          <w:p w14:paraId="72E02901" w14:textId="299EBABB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145</w:t>
            </w:r>
          </w:p>
        </w:tc>
      </w:tr>
      <w:tr w:rsidR="00847366" w:rsidRPr="006F73F0" w14:paraId="557D6DD4" w14:textId="48DA8BA0" w:rsidTr="00AF0024">
        <w:trPr>
          <w:trHeight w:hRule="exact" w:val="284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1F0D5997" w14:textId="77777777" w:rsidR="00847366" w:rsidRPr="006F73F0" w:rsidRDefault="00847366" w:rsidP="0084736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>Chrysene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5E32A92E" w14:textId="2C6E91D8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02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589133CF" w14:textId="63B8991C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02</w:t>
            </w:r>
          </w:p>
        </w:tc>
        <w:tc>
          <w:tcPr>
            <w:tcW w:w="1559" w:type="dxa"/>
            <w:vAlign w:val="center"/>
          </w:tcPr>
          <w:p w14:paraId="032B476E" w14:textId="385E0E8D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147</w:t>
            </w:r>
          </w:p>
        </w:tc>
      </w:tr>
      <w:tr w:rsidR="00847366" w:rsidRPr="006F73F0" w14:paraId="475A213D" w14:textId="3883AA34" w:rsidTr="00AF0024">
        <w:trPr>
          <w:trHeight w:hRule="exact" w:val="284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47EB51DB" w14:textId="77777777" w:rsidR="00847366" w:rsidRPr="006F73F0" w:rsidRDefault="00847366" w:rsidP="0084736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>C1-chrysen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29B0115B" w14:textId="22ADC8F5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09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62969EE2" w14:textId="1286B7BC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07</w:t>
            </w:r>
          </w:p>
        </w:tc>
        <w:tc>
          <w:tcPr>
            <w:tcW w:w="1559" w:type="dxa"/>
            <w:vAlign w:val="center"/>
          </w:tcPr>
          <w:p w14:paraId="2E2554D3" w14:textId="16FADB07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44</w:t>
            </w:r>
          </w:p>
        </w:tc>
      </w:tr>
      <w:tr w:rsidR="00847366" w:rsidRPr="006F73F0" w14:paraId="1537BBB1" w14:textId="510C74CA" w:rsidTr="00AF0024">
        <w:trPr>
          <w:trHeight w:hRule="exact" w:val="284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67B9F288" w14:textId="77777777" w:rsidR="00847366" w:rsidRPr="006F73F0" w:rsidRDefault="00847366" w:rsidP="0084736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>C2-chrysen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639A2F49" w14:textId="1FA6C82B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12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2D14E23B" w14:textId="7EC74B1A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09</w:t>
            </w:r>
          </w:p>
        </w:tc>
        <w:tc>
          <w:tcPr>
            <w:tcW w:w="1559" w:type="dxa"/>
            <w:vAlign w:val="center"/>
          </w:tcPr>
          <w:p w14:paraId="65E9592D" w14:textId="116B054C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80</w:t>
            </w:r>
          </w:p>
        </w:tc>
      </w:tr>
      <w:tr w:rsidR="00847366" w:rsidRPr="006F73F0" w14:paraId="1EBB7019" w14:textId="6A92DF1F" w:rsidTr="00AF0024">
        <w:trPr>
          <w:trHeight w:hRule="exact" w:val="284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16282901" w14:textId="77777777" w:rsidR="00847366" w:rsidRPr="006F73F0" w:rsidRDefault="00847366" w:rsidP="0084736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>C3-chrysen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1DB9CB94" w14:textId="7253F5C1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09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7BC3B9CA" w14:textId="3BDD7CF8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07</w:t>
            </w:r>
          </w:p>
        </w:tc>
        <w:tc>
          <w:tcPr>
            <w:tcW w:w="1559" w:type="dxa"/>
            <w:vAlign w:val="center"/>
          </w:tcPr>
          <w:p w14:paraId="1F869E5A" w14:textId="74371EDC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89</w:t>
            </w:r>
          </w:p>
        </w:tc>
      </w:tr>
      <w:tr w:rsidR="00847366" w:rsidRPr="006F73F0" w14:paraId="36CC45C7" w14:textId="5842328D" w:rsidTr="00AF0024">
        <w:trPr>
          <w:trHeight w:hRule="exact" w:val="284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17C83059" w14:textId="77777777" w:rsidR="00847366" w:rsidRPr="006F73F0" w:rsidRDefault="00847366" w:rsidP="0084736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>C4-chrysen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75F381D2" w14:textId="211816C1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05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19C85E09" w14:textId="58480165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05</w:t>
            </w:r>
          </w:p>
        </w:tc>
        <w:tc>
          <w:tcPr>
            <w:tcW w:w="1559" w:type="dxa"/>
            <w:vAlign w:val="center"/>
          </w:tcPr>
          <w:p w14:paraId="7E9A2608" w14:textId="549BF0BC" w:rsidR="00847366" w:rsidRPr="005048BA" w:rsidRDefault="00847366" w:rsidP="008473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.0066</w:t>
            </w:r>
          </w:p>
        </w:tc>
      </w:tr>
      <w:tr w:rsidR="00505380" w:rsidRPr="006F73F0" w14:paraId="386A455B" w14:textId="3337677F" w:rsidTr="00AF0024">
        <w:trPr>
          <w:trHeight w:hRule="exact" w:val="284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559DBA35" w14:textId="77777777" w:rsidR="00505380" w:rsidRPr="006F73F0" w:rsidRDefault="0050538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6F73F0">
              <w:rPr>
                <w:rFonts w:ascii="Calibri" w:eastAsia="Times New Roman" w:hAnsi="Calibri" w:cs="Calibri"/>
                <w:color w:val="000000"/>
                <w:lang w:eastAsia="nb-NO"/>
              </w:rPr>
              <w:t>Benzo(a)pyrene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1EFD7812" w14:textId="2631CE1F" w:rsidR="00505380" w:rsidRPr="005048BA" w:rsidRDefault="00E3087D" w:rsidP="00124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E3087D">
              <w:rPr>
                <w:rFonts w:ascii="Calibri" w:eastAsia="Times New Roman" w:hAnsi="Calibri" w:cs="Calibri"/>
                <w:color w:val="000000"/>
                <w:lang w:eastAsia="nb-NO"/>
              </w:rPr>
              <w:t>0</w:t>
            </w:r>
            <w:r w:rsidR="00670268">
              <w:rPr>
                <w:rFonts w:ascii="Calibri" w:eastAsia="Times New Roman" w:hAnsi="Calibri" w:cs="Calibri"/>
                <w:color w:val="000000"/>
                <w:lang w:eastAsia="nb-NO"/>
              </w:rPr>
              <w:t>.</w:t>
            </w:r>
            <w:r w:rsidRPr="00E3087D">
              <w:rPr>
                <w:rFonts w:ascii="Calibri" w:eastAsia="Times New Roman" w:hAnsi="Calibri" w:cs="Calibri"/>
                <w:color w:val="000000"/>
                <w:lang w:eastAsia="nb-NO"/>
              </w:rPr>
              <w:t>000071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7CF404D4" w14:textId="09FA62D0" w:rsidR="00505380" w:rsidRPr="005048BA" w:rsidRDefault="00505380" w:rsidP="00124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5048BA">
              <w:rPr>
                <w:rFonts w:ascii="Calibri" w:eastAsia="Times New Roman" w:hAnsi="Calibri" w:cs="Calibri"/>
                <w:color w:val="000000"/>
                <w:lang w:eastAsia="nb-NO"/>
              </w:rPr>
              <w:t>0.0001</w:t>
            </w:r>
            <w:r w:rsidR="00064C47">
              <w:rPr>
                <w:rFonts w:ascii="Calibri" w:eastAsia="Times New Roman" w:hAnsi="Calibri" w:cs="Calibri"/>
                <w:color w:val="000000"/>
                <w:lang w:eastAsia="nb-NO"/>
              </w:rPr>
              <w:t>4</w:t>
            </w:r>
          </w:p>
        </w:tc>
        <w:tc>
          <w:tcPr>
            <w:tcW w:w="1559" w:type="dxa"/>
          </w:tcPr>
          <w:p w14:paraId="6F8A3A51" w14:textId="71206B94" w:rsidR="00505380" w:rsidRPr="005048BA" w:rsidRDefault="006471F2" w:rsidP="001246C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lang w:eastAsia="nb-NO"/>
              </w:rPr>
              <w:t>Not determined</w:t>
            </w:r>
          </w:p>
        </w:tc>
      </w:tr>
    </w:tbl>
    <w:p w14:paraId="5FF39623" w14:textId="72065AA2" w:rsidR="005048BA" w:rsidRPr="00AD7432" w:rsidRDefault="00AD7432" w:rsidP="005048BA">
      <w:pPr>
        <w:spacing w:line="480" w:lineRule="auto"/>
        <w:jc w:val="both"/>
        <w:rPr>
          <w:rFonts w:cstheme="minorHAnsi"/>
          <w:lang w:val="en-GB"/>
        </w:rPr>
      </w:pPr>
      <w:r w:rsidRPr="00AD7432">
        <w:rPr>
          <w:rFonts w:cstheme="minorHAnsi"/>
          <w:vertAlign w:val="superscript"/>
          <w:lang w:val="en-GB"/>
        </w:rPr>
        <w:t>A)</w:t>
      </w:r>
      <w:r w:rsidRPr="00AD7432">
        <w:rPr>
          <w:rFonts w:cstheme="minorHAnsi"/>
          <w:lang w:val="en-GB"/>
        </w:rPr>
        <w:t xml:space="preserve"> </w:t>
      </w:r>
      <w:r w:rsidRPr="004E328B">
        <w:rPr>
          <w:rFonts w:cstheme="minorHAnsi"/>
          <w:lang w:val="en-GB"/>
        </w:rPr>
        <w:t>Brakstad et al., 2018</w:t>
      </w:r>
      <w:r w:rsidR="004E328B" w:rsidRPr="004E328B">
        <w:rPr>
          <w:rFonts w:cstheme="minorHAnsi"/>
          <w:lang w:val="en-GB"/>
        </w:rPr>
        <w:t>a</w:t>
      </w:r>
    </w:p>
    <w:p w14:paraId="258FA2B2" w14:textId="1ED3B401" w:rsidR="0065069E" w:rsidRPr="00EE10D1" w:rsidRDefault="000E6397" w:rsidP="003950F3">
      <w:pPr>
        <w:spacing w:line="276" w:lineRule="auto"/>
        <w:rPr>
          <w:rFonts w:cstheme="minorHAnsi"/>
          <w:lang w:val="en-GB"/>
        </w:rPr>
      </w:pPr>
      <w:r>
        <w:rPr>
          <w:rFonts w:cstheme="minorHAnsi"/>
          <w:lang w:val="en-GB"/>
        </w:rPr>
        <w:br w:type="page"/>
      </w:r>
    </w:p>
    <w:p w14:paraId="26B7B991" w14:textId="2E9477AF" w:rsidR="00B22FC9" w:rsidRPr="003917DD" w:rsidRDefault="00B22FC9" w:rsidP="003917DD">
      <w:pPr>
        <w:spacing w:line="276" w:lineRule="auto"/>
        <w:jc w:val="both"/>
        <w:rPr>
          <w:b/>
          <w:bCs/>
          <w:i/>
          <w:iCs/>
          <w:lang w:val="en-US"/>
        </w:rPr>
      </w:pPr>
      <w:r>
        <w:rPr>
          <w:b/>
          <w:bCs/>
          <w:lang w:val="en-US"/>
        </w:rPr>
        <w:lastRenderedPageBreak/>
        <w:t>Table S</w:t>
      </w:r>
      <w:r w:rsidR="008035D2">
        <w:rPr>
          <w:b/>
          <w:bCs/>
          <w:lang w:val="en-US"/>
        </w:rPr>
        <w:t>6</w:t>
      </w:r>
      <w:r>
        <w:rPr>
          <w:b/>
          <w:bCs/>
          <w:lang w:val="en-US"/>
        </w:rPr>
        <w:t>A</w:t>
      </w:r>
      <w:r w:rsidR="003917DD">
        <w:rPr>
          <w:b/>
          <w:bCs/>
          <w:lang w:val="en-US"/>
        </w:rPr>
        <w:t>:</w:t>
      </w:r>
      <w:r w:rsidRPr="00A077F3">
        <w:rPr>
          <w:b/>
          <w:bCs/>
          <w:lang w:val="en-US"/>
        </w:rPr>
        <w:t xml:space="preserve"> </w:t>
      </w:r>
      <w:r w:rsidR="00F53E34">
        <w:rPr>
          <w:i/>
          <w:iCs/>
          <w:lang w:val="en-US"/>
        </w:rPr>
        <w:t xml:space="preserve">Amounts of immobilized target analytes </w:t>
      </w:r>
      <w:r w:rsidR="00F53E34" w:rsidRPr="0092526D">
        <w:rPr>
          <w:i/>
          <w:iCs/>
          <w:lang w:val="en-US"/>
        </w:rPr>
        <w:t>of n-alkane</w:t>
      </w:r>
      <w:r w:rsidR="00F53E34">
        <w:rPr>
          <w:i/>
          <w:iCs/>
          <w:lang w:val="en-US"/>
        </w:rPr>
        <w:t xml:space="preserve">s and </w:t>
      </w:r>
      <w:r w:rsidR="00F9285A">
        <w:rPr>
          <w:i/>
          <w:iCs/>
          <w:lang w:val="en-US"/>
        </w:rPr>
        <w:t>2- to 5-ring PACs i</w:t>
      </w:r>
      <w:r w:rsidRPr="003917DD">
        <w:rPr>
          <w:i/>
          <w:iCs/>
          <w:lang w:val="en-US"/>
        </w:rPr>
        <w:t xml:space="preserve">n </w:t>
      </w:r>
      <w:r w:rsidRPr="003917DD">
        <w:rPr>
          <w:i/>
          <w:iCs/>
          <w:u w:val="single"/>
          <w:lang w:val="en-US"/>
        </w:rPr>
        <w:t>uncovered frames</w:t>
      </w:r>
      <w:r w:rsidRPr="003917DD">
        <w:rPr>
          <w:i/>
          <w:iCs/>
          <w:lang w:val="en-US"/>
        </w:rPr>
        <w:t xml:space="preserve"> with Fluortex adsorbents. </w:t>
      </w:r>
      <w:r w:rsidR="003D5969">
        <w:rPr>
          <w:i/>
          <w:iCs/>
          <w:lang w:val="en-US"/>
        </w:rPr>
        <w:t>The results are shown as mean±SD (</w:t>
      </w:r>
      <w:r w:rsidR="001F15C1">
        <w:rPr>
          <w:i/>
          <w:iCs/>
          <w:lang w:val="en-US"/>
        </w:rPr>
        <w:t>µg)</w:t>
      </w:r>
      <w:r w:rsidR="009B6979">
        <w:rPr>
          <w:i/>
          <w:iCs/>
          <w:lang w:val="en-US"/>
        </w:rPr>
        <w:t xml:space="preserve"> of 5 replicates</w:t>
      </w:r>
      <w:r w:rsidR="001F15C1">
        <w:rPr>
          <w:i/>
          <w:iCs/>
          <w:lang w:val="en-US"/>
        </w:rPr>
        <w:t>.</w:t>
      </w:r>
    </w:p>
    <w:tbl>
      <w:tblPr>
        <w:tblW w:w="8945" w:type="dxa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114"/>
        <w:gridCol w:w="1165"/>
        <w:gridCol w:w="1165"/>
        <w:gridCol w:w="1165"/>
        <w:gridCol w:w="1165"/>
        <w:gridCol w:w="1171"/>
      </w:tblGrid>
      <w:tr w:rsidR="00B22FC9" w:rsidRPr="006329C0" w14:paraId="4053D483" w14:textId="77777777" w:rsidTr="7F0805AA">
        <w:trPr>
          <w:trHeight w:val="345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7156ADDD" w14:textId="46B2A67F" w:rsidR="00B22FC9" w:rsidRPr="006329C0" w:rsidRDefault="000C3DB1" w:rsidP="00C50261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</w:pPr>
            <w:r w:rsidRPr="7F0805AA">
              <w:rPr>
                <w:rFonts w:ascii="Calibri" w:eastAsia="Times New Roman" w:hAnsi="Calibri" w:cs="Times New Roman"/>
                <w:b/>
                <w:bCs/>
                <w:color w:val="000000" w:themeColor="text1"/>
                <w:lang w:eastAsia="nb-NO"/>
              </w:rPr>
              <w:t>Compounds</w:t>
            </w:r>
          </w:p>
        </w:tc>
        <w:tc>
          <w:tcPr>
            <w:tcW w:w="1165" w:type="dxa"/>
            <w:shd w:val="clear" w:color="auto" w:fill="auto"/>
            <w:noWrap/>
            <w:vAlign w:val="bottom"/>
            <w:hideMark/>
          </w:tcPr>
          <w:p w14:paraId="2558EE59" w14:textId="07855F83" w:rsidR="00B22FC9" w:rsidRPr="00632A6F" w:rsidRDefault="003D596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</w:pPr>
            <w:r w:rsidRPr="00632A6F"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  <w:t>T0</w:t>
            </w:r>
          </w:p>
        </w:tc>
        <w:tc>
          <w:tcPr>
            <w:tcW w:w="1165" w:type="dxa"/>
            <w:shd w:val="clear" w:color="auto" w:fill="auto"/>
            <w:noWrap/>
            <w:vAlign w:val="bottom"/>
            <w:hideMark/>
          </w:tcPr>
          <w:p w14:paraId="5FBC97EF" w14:textId="6463E61B" w:rsidR="00B22FC9" w:rsidRPr="00632A6F" w:rsidRDefault="003D596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</w:pPr>
            <w:r w:rsidRPr="00632A6F"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  <w:t>T1</w:t>
            </w:r>
          </w:p>
        </w:tc>
        <w:tc>
          <w:tcPr>
            <w:tcW w:w="1165" w:type="dxa"/>
            <w:shd w:val="clear" w:color="auto" w:fill="auto"/>
            <w:noWrap/>
            <w:vAlign w:val="bottom"/>
            <w:hideMark/>
          </w:tcPr>
          <w:p w14:paraId="611D903A" w14:textId="01FB52CE" w:rsidR="00B22FC9" w:rsidRPr="00632A6F" w:rsidRDefault="003D596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</w:pPr>
            <w:r w:rsidRPr="00632A6F"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  <w:t>T2</w:t>
            </w:r>
          </w:p>
        </w:tc>
        <w:tc>
          <w:tcPr>
            <w:tcW w:w="1165" w:type="dxa"/>
            <w:shd w:val="clear" w:color="auto" w:fill="auto"/>
            <w:noWrap/>
            <w:vAlign w:val="bottom"/>
            <w:hideMark/>
          </w:tcPr>
          <w:p w14:paraId="4632EA32" w14:textId="7BD9DE5D" w:rsidR="00B22FC9" w:rsidRPr="00632A6F" w:rsidRDefault="001F15C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</w:pPr>
            <w:r w:rsidRPr="00632A6F"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  <w:t>T3</w:t>
            </w:r>
          </w:p>
        </w:tc>
        <w:tc>
          <w:tcPr>
            <w:tcW w:w="1171" w:type="dxa"/>
            <w:shd w:val="clear" w:color="auto" w:fill="auto"/>
            <w:noWrap/>
            <w:vAlign w:val="bottom"/>
            <w:hideMark/>
          </w:tcPr>
          <w:p w14:paraId="2A4F53EF" w14:textId="16C93617" w:rsidR="00B22FC9" w:rsidRPr="00632A6F" w:rsidRDefault="001F15C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</w:pPr>
            <w:r w:rsidRPr="00632A6F"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  <w:t>T</w:t>
            </w:r>
            <w:r w:rsidR="00632A6F" w:rsidRPr="00632A6F"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  <w:t>4</w:t>
            </w:r>
          </w:p>
        </w:tc>
      </w:tr>
      <w:tr w:rsidR="00332E16" w:rsidRPr="006329C0" w14:paraId="736BB15C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394A86D4" w14:textId="377C9B6E" w:rsidR="00332E16" w:rsidRPr="004D6E4B" w:rsidRDefault="00332E16" w:rsidP="00332E16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lang w:eastAsia="nb-NO"/>
              </w:rPr>
            </w:pPr>
            <w:r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lang w:eastAsia="nb-NO"/>
              </w:rPr>
              <w:t>n-</w:t>
            </w:r>
            <w:r w:rsidRPr="00EA76AF"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  <w:t>Alka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B234E20" w14:textId="734A1FCE" w:rsidR="00332E16" w:rsidRDefault="00332E16" w:rsidP="00332E16">
            <w:pPr>
              <w:spacing w:after="0" w:line="240" w:lineRule="auto"/>
              <w:jc w:val="center"/>
              <w:rPr>
                <w:rFonts w:ascii="Calibri" w:hAnsi="Calibri"/>
              </w:rPr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4791D09" w14:textId="56C8E01A" w:rsidR="00332E16" w:rsidRDefault="00332E16" w:rsidP="00332E16">
            <w:pPr>
              <w:spacing w:after="0" w:line="240" w:lineRule="auto"/>
              <w:jc w:val="center"/>
              <w:rPr>
                <w:rFonts w:ascii="Calibri" w:hAnsi="Calibri"/>
              </w:rPr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55B9C0B" w14:textId="52FC93D5" w:rsidR="00332E16" w:rsidRDefault="00332E16" w:rsidP="00332E16">
            <w:pPr>
              <w:spacing w:after="0" w:line="240" w:lineRule="auto"/>
              <w:jc w:val="center"/>
              <w:rPr>
                <w:rFonts w:ascii="Calibri" w:hAnsi="Calibri"/>
              </w:rPr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67E0732" w14:textId="77777777" w:rsidR="00332E16" w:rsidRDefault="00332E16" w:rsidP="00332E16">
            <w:pPr>
              <w:spacing w:after="0" w:line="240" w:lineRule="auto"/>
              <w:jc w:val="center"/>
              <w:rPr>
                <w:rFonts w:ascii="Calibri" w:hAnsi="Calibri"/>
                <w:color w:val="000000"/>
              </w:rPr>
            </w:pP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4BE6E1A7" w14:textId="77777777" w:rsidR="00332E16" w:rsidRDefault="00332E16" w:rsidP="00332E16">
            <w:pPr>
              <w:spacing w:after="0" w:line="240" w:lineRule="auto"/>
              <w:jc w:val="center"/>
              <w:rPr>
                <w:rFonts w:ascii="Calibri" w:hAnsi="Calibri"/>
              </w:rPr>
            </w:pPr>
          </w:p>
        </w:tc>
      </w:tr>
      <w:tr w:rsidR="00B901D7" w:rsidRPr="006329C0" w14:paraId="387858CD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6B0C7383" w14:textId="77777777" w:rsidR="00B901D7" w:rsidRPr="00EA76AF" w:rsidRDefault="00B901D7" w:rsidP="00B901D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nb-NO"/>
              </w:rPr>
            </w:pPr>
            <w:r w:rsidRPr="00EA76AF">
              <w:rPr>
                <w:rFonts w:ascii="Calibri" w:eastAsia="Times New Roman" w:hAnsi="Calibri" w:cs="Times New Roman"/>
                <w:i/>
                <w:iCs/>
                <w:color w:val="000000"/>
                <w:lang w:eastAsia="nb-NO"/>
              </w:rPr>
              <w:t>n</w:t>
            </w:r>
            <w:r w:rsidRPr="00EA76AF">
              <w:rPr>
                <w:rFonts w:ascii="Calibri" w:eastAsia="Times New Roman" w:hAnsi="Calibri" w:cs="Times New Roman"/>
                <w:color w:val="000000"/>
                <w:lang w:eastAsia="nb-NO"/>
              </w:rPr>
              <w:t>C13-</w:t>
            </w:r>
            <w:r w:rsidRPr="00EA76AF">
              <w:rPr>
                <w:rFonts w:ascii="Calibri" w:eastAsia="Times New Roman" w:hAnsi="Calibri" w:cs="Times New Roman"/>
                <w:i/>
                <w:iCs/>
                <w:color w:val="000000"/>
                <w:lang w:eastAsia="nb-NO"/>
              </w:rPr>
              <w:t>n</w:t>
            </w:r>
            <w:r w:rsidRPr="00EA76AF">
              <w:rPr>
                <w:rFonts w:ascii="Calibri" w:eastAsia="Times New Roman" w:hAnsi="Calibri" w:cs="Times New Roman"/>
                <w:color w:val="000000"/>
                <w:lang w:eastAsia="nb-NO"/>
              </w:rPr>
              <w:t>C1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7B86532" w14:textId="6606DAF7" w:rsidR="00B901D7" w:rsidRPr="001D2471" w:rsidRDefault="00B901D7" w:rsidP="00B901D7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9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1±18.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80F0BB3" w14:textId="38ADE8AB" w:rsidR="00B901D7" w:rsidRPr="001D2471" w:rsidRDefault="00B901D7" w:rsidP="00B901D7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45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5±11.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440B861" w14:textId="1AD00A04" w:rsidR="00B901D7" w:rsidRPr="001D2471" w:rsidRDefault="00B901D7" w:rsidP="00B901D7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14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5±4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1EE3FB9" w14:textId="03013265" w:rsidR="00B901D7" w:rsidRPr="001D2471" w:rsidRDefault="00B901D7" w:rsidP="00B901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4±0.4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3C0F77EB" w14:textId="22F935D9" w:rsidR="00B901D7" w:rsidRPr="001D2471" w:rsidRDefault="00B901D7" w:rsidP="00B901D7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1</w:t>
            </w:r>
          </w:p>
        </w:tc>
      </w:tr>
      <w:tr w:rsidR="00B901D7" w:rsidRPr="006329C0" w14:paraId="253D6A70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7BF36F8F" w14:textId="77777777" w:rsidR="00B901D7" w:rsidRPr="00EA76AF" w:rsidRDefault="00B901D7" w:rsidP="00B901D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nb-NO"/>
              </w:rPr>
            </w:pPr>
            <w:r w:rsidRPr="00EA76AF">
              <w:rPr>
                <w:rFonts w:ascii="Calibri" w:eastAsia="Times New Roman" w:hAnsi="Calibri" w:cs="Times New Roman"/>
                <w:i/>
                <w:iCs/>
                <w:color w:val="000000"/>
                <w:lang w:eastAsia="nb-NO"/>
              </w:rPr>
              <w:t>n</w:t>
            </w:r>
            <w:r w:rsidRPr="00EA76AF">
              <w:rPr>
                <w:rFonts w:ascii="Calibri" w:eastAsia="Times New Roman" w:hAnsi="Calibri" w:cs="Times New Roman"/>
                <w:color w:val="000000"/>
                <w:lang w:eastAsia="nb-NO"/>
              </w:rPr>
              <w:t>C15-</w:t>
            </w:r>
            <w:r w:rsidRPr="00EA76AF">
              <w:rPr>
                <w:rFonts w:ascii="Calibri" w:eastAsia="Times New Roman" w:hAnsi="Calibri" w:cs="Times New Roman"/>
                <w:i/>
                <w:iCs/>
                <w:color w:val="000000"/>
                <w:lang w:eastAsia="nb-NO"/>
              </w:rPr>
              <w:t>n</w:t>
            </w:r>
            <w:r w:rsidRPr="00EA76AF">
              <w:rPr>
                <w:rFonts w:ascii="Calibri" w:eastAsia="Times New Roman" w:hAnsi="Calibri" w:cs="Times New Roman"/>
                <w:color w:val="000000"/>
                <w:lang w:eastAsia="nb-NO"/>
              </w:rPr>
              <w:t>C1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50BBEE7" w14:textId="16E8AB87" w:rsidR="00B901D7" w:rsidRPr="001D2471" w:rsidRDefault="00B901D7" w:rsidP="00B901D7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166±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EA78ACB" w14:textId="3005E1D3" w:rsidR="00B901D7" w:rsidRPr="001D2471" w:rsidRDefault="00B901D7" w:rsidP="00B901D7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85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6±33.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C8476A6" w14:textId="7F700D54" w:rsidR="00B901D7" w:rsidRPr="001D2471" w:rsidRDefault="00B901D7" w:rsidP="00B901D7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25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8±8.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0C87D2B" w14:textId="3BC3D229" w:rsidR="00B901D7" w:rsidRPr="001D2471" w:rsidRDefault="00B901D7" w:rsidP="00B901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5±0.1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5676C3AB" w14:textId="6D961C99" w:rsidR="00B901D7" w:rsidRPr="001D2471" w:rsidRDefault="00B901D7" w:rsidP="00B901D7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1</w:t>
            </w:r>
          </w:p>
        </w:tc>
      </w:tr>
      <w:tr w:rsidR="00B901D7" w:rsidRPr="006329C0" w14:paraId="243661E0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40291312" w14:textId="77777777" w:rsidR="00B901D7" w:rsidRPr="00EA76AF" w:rsidRDefault="00B901D7" w:rsidP="00B901D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nb-NO"/>
              </w:rPr>
            </w:pPr>
            <w:r w:rsidRPr="00EA76AF">
              <w:rPr>
                <w:rFonts w:ascii="Calibri" w:eastAsia="Times New Roman" w:hAnsi="Calibri" w:cs="Times New Roman"/>
                <w:i/>
                <w:iCs/>
                <w:color w:val="000000"/>
                <w:lang w:eastAsia="nb-NO"/>
              </w:rPr>
              <w:t>n</w:t>
            </w:r>
            <w:r w:rsidRPr="00EA76AF">
              <w:rPr>
                <w:rFonts w:ascii="Calibri" w:eastAsia="Times New Roman" w:hAnsi="Calibri" w:cs="Times New Roman"/>
                <w:color w:val="000000"/>
                <w:lang w:eastAsia="nb-NO"/>
              </w:rPr>
              <w:t>C17-</w:t>
            </w:r>
            <w:r w:rsidRPr="00EA76AF">
              <w:rPr>
                <w:rFonts w:ascii="Calibri" w:eastAsia="Times New Roman" w:hAnsi="Calibri" w:cs="Times New Roman"/>
                <w:i/>
                <w:iCs/>
                <w:color w:val="000000"/>
                <w:lang w:eastAsia="nb-NO"/>
              </w:rPr>
              <w:t>n</w:t>
            </w:r>
            <w:r w:rsidRPr="00EA76AF">
              <w:rPr>
                <w:rFonts w:ascii="Calibri" w:eastAsia="Times New Roman" w:hAnsi="Calibri" w:cs="Times New Roman"/>
                <w:color w:val="000000"/>
                <w:lang w:eastAsia="nb-NO"/>
              </w:rPr>
              <w:t>C18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2CD5EDA" w14:textId="3CD7D00E" w:rsidR="00B901D7" w:rsidRPr="001D2471" w:rsidRDefault="00B901D7" w:rsidP="00B901D7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141±5.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BBC8559" w14:textId="0CB4B3F1" w:rsidR="00B901D7" w:rsidRPr="001D2471" w:rsidRDefault="00B901D7" w:rsidP="00B901D7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81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6±29.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A546AFF" w14:textId="2A307235" w:rsidR="00B901D7" w:rsidRPr="001D2471" w:rsidRDefault="00B901D7" w:rsidP="00B901D7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23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5±6.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39983F2" w14:textId="77FCA205" w:rsidR="00B901D7" w:rsidRPr="001D2471" w:rsidRDefault="00B901D7" w:rsidP="00B901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2±0.2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33677D15" w14:textId="0F4831BD" w:rsidR="00B901D7" w:rsidRPr="001D2471" w:rsidRDefault="00B901D7" w:rsidP="00B901D7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1</w:t>
            </w:r>
          </w:p>
        </w:tc>
      </w:tr>
      <w:tr w:rsidR="00B901D7" w:rsidRPr="006329C0" w14:paraId="43405617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5555A0A5" w14:textId="77777777" w:rsidR="00B901D7" w:rsidRPr="00EA76AF" w:rsidRDefault="00B901D7" w:rsidP="00B901D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nb-NO"/>
              </w:rPr>
            </w:pPr>
            <w:r w:rsidRPr="00EA76AF">
              <w:rPr>
                <w:rFonts w:ascii="Calibri" w:eastAsia="Times New Roman" w:hAnsi="Calibri" w:cs="Times New Roman"/>
                <w:i/>
                <w:iCs/>
                <w:color w:val="000000"/>
                <w:lang w:eastAsia="nb-NO"/>
              </w:rPr>
              <w:t>n</w:t>
            </w:r>
            <w:r w:rsidRPr="00EA76AF">
              <w:rPr>
                <w:rFonts w:ascii="Calibri" w:eastAsia="Times New Roman" w:hAnsi="Calibri" w:cs="Times New Roman"/>
                <w:color w:val="000000"/>
                <w:lang w:eastAsia="nb-NO"/>
              </w:rPr>
              <w:t>C19-</w:t>
            </w:r>
            <w:r w:rsidRPr="00EA76AF">
              <w:rPr>
                <w:rFonts w:ascii="Calibri" w:eastAsia="Times New Roman" w:hAnsi="Calibri" w:cs="Times New Roman"/>
                <w:i/>
                <w:iCs/>
                <w:color w:val="000000"/>
                <w:lang w:eastAsia="nb-NO"/>
              </w:rPr>
              <w:t>n</w:t>
            </w:r>
            <w:r w:rsidRPr="00EA76AF">
              <w:rPr>
                <w:rFonts w:ascii="Calibri" w:eastAsia="Times New Roman" w:hAnsi="Calibri" w:cs="Times New Roman"/>
                <w:color w:val="000000"/>
                <w:lang w:eastAsia="nb-NO"/>
              </w:rPr>
              <w:t>C2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100C4B7" w14:textId="76EE9B19" w:rsidR="00B901D7" w:rsidRPr="001D2471" w:rsidRDefault="00B901D7" w:rsidP="00B901D7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1145±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587741A" w14:textId="6B11D360" w:rsidR="00B901D7" w:rsidRPr="001D2471" w:rsidRDefault="00B901D7" w:rsidP="00B901D7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74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6±29.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87DD832" w14:textId="29836992" w:rsidR="00B901D7" w:rsidRPr="001D2471" w:rsidRDefault="00B901D7" w:rsidP="00B901D7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21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8±7.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EDBCC54" w14:textId="10E13A83" w:rsidR="00B901D7" w:rsidRPr="001D2471" w:rsidRDefault="00B901D7" w:rsidP="00B901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&lt;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1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013AAE60" w14:textId="0F573CE5" w:rsidR="00B901D7" w:rsidRPr="001D2471" w:rsidRDefault="00B901D7" w:rsidP="00B901D7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&lt;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1</w:t>
            </w:r>
          </w:p>
        </w:tc>
      </w:tr>
      <w:tr w:rsidR="00B901D7" w:rsidRPr="006329C0" w14:paraId="2FDA037B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1633998F" w14:textId="77777777" w:rsidR="00B901D7" w:rsidRPr="00EA76AF" w:rsidRDefault="00B901D7" w:rsidP="00B901D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nb-NO"/>
              </w:rPr>
            </w:pPr>
            <w:r w:rsidRPr="00EA76AF">
              <w:rPr>
                <w:rFonts w:ascii="Calibri" w:eastAsia="Times New Roman" w:hAnsi="Calibri" w:cs="Times New Roman"/>
                <w:i/>
                <w:iCs/>
                <w:color w:val="000000"/>
                <w:lang w:eastAsia="nb-NO"/>
              </w:rPr>
              <w:t>n</w:t>
            </w:r>
            <w:r w:rsidRPr="00EA76AF">
              <w:rPr>
                <w:rFonts w:ascii="Calibri" w:eastAsia="Times New Roman" w:hAnsi="Calibri" w:cs="Times New Roman"/>
                <w:color w:val="000000"/>
                <w:lang w:eastAsia="nb-NO"/>
              </w:rPr>
              <w:t>C21-</w:t>
            </w:r>
            <w:r w:rsidRPr="00EA76AF">
              <w:rPr>
                <w:rFonts w:ascii="Calibri" w:eastAsia="Times New Roman" w:hAnsi="Calibri" w:cs="Times New Roman"/>
                <w:i/>
                <w:iCs/>
                <w:color w:val="000000"/>
                <w:lang w:eastAsia="nb-NO"/>
              </w:rPr>
              <w:t>n</w:t>
            </w:r>
            <w:r w:rsidRPr="00EA76AF">
              <w:rPr>
                <w:rFonts w:ascii="Calibri" w:eastAsia="Times New Roman" w:hAnsi="Calibri" w:cs="Times New Roman"/>
                <w:color w:val="000000"/>
                <w:lang w:eastAsia="nb-NO"/>
              </w:rPr>
              <w:t>C2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496C2CA" w14:textId="39E28279" w:rsidR="00B901D7" w:rsidRPr="001D2471" w:rsidRDefault="00B901D7" w:rsidP="00B901D7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3067±9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6BB8FEE" w14:textId="627CF701" w:rsidR="00B901D7" w:rsidRPr="001D2471" w:rsidRDefault="00B901D7" w:rsidP="00B901D7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268±10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48D816A" w14:textId="0145E8D1" w:rsidR="00B901D7" w:rsidRPr="001D2471" w:rsidRDefault="00B901D7" w:rsidP="00B901D7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100±2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3AAA52F" w14:textId="3048F781" w:rsidR="00B901D7" w:rsidRPr="001D2471" w:rsidRDefault="00B901D7" w:rsidP="00B901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2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3±1.2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548FE892" w14:textId="4C85593F" w:rsidR="00B901D7" w:rsidRPr="001D2471" w:rsidRDefault="00B901D7" w:rsidP="00B901D7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7</w:t>
            </w:r>
            <w:r w:rsidR="004E0DDB">
              <w:rPr>
                <w:rFonts w:ascii="Calibri" w:hAnsi="Calibri"/>
                <w:color w:val="000000"/>
              </w:rPr>
              <w:t>±0.4</w:t>
            </w:r>
          </w:p>
        </w:tc>
      </w:tr>
      <w:tr w:rsidR="00B901D7" w:rsidRPr="006329C0" w14:paraId="5FB35740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59C44260" w14:textId="77777777" w:rsidR="00B901D7" w:rsidRPr="00EA76AF" w:rsidRDefault="00B901D7" w:rsidP="00B901D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nb-NO"/>
              </w:rPr>
            </w:pPr>
            <w:r w:rsidRPr="00EA76AF">
              <w:rPr>
                <w:rFonts w:ascii="Calibri" w:eastAsia="Times New Roman" w:hAnsi="Calibri" w:cs="Times New Roman"/>
                <w:i/>
                <w:iCs/>
                <w:color w:val="000000"/>
                <w:lang w:eastAsia="nb-NO"/>
              </w:rPr>
              <w:t>n</w:t>
            </w:r>
            <w:r w:rsidRPr="00EA76AF">
              <w:rPr>
                <w:rFonts w:ascii="Calibri" w:eastAsia="Times New Roman" w:hAnsi="Calibri" w:cs="Times New Roman"/>
                <w:color w:val="000000"/>
                <w:lang w:eastAsia="nb-NO"/>
              </w:rPr>
              <w:t>C26-</w:t>
            </w:r>
            <w:r w:rsidRPr="00EA76AF">
              <w:rPr>
                <w:rFonts w:ascii="Calibri" w:eastAsia="Times New Roman" w:hAnsi="Calibri" w:cs="Times New Roman"/>
                <w:i/>
                <w:iCs/>
                <w:color w:val="000000"/>
                <w:lang w:eastAsia="nb-NO"/>
              </w:rPr>
              <w:t>n</w:t>
            </w:r>
            <w:r w:rsidRPr="00EA76AF">
              <w:rPr>
                <w:rFonts w:ascii="Calibri" w:eastAsia="Times New Roman" w:hAnsi="Calibri" w:cs="Times New Roman"/>
                <w:color w:val="000000"/>
                <w:lang w:eastAsia="nb-NO"/>
              </w:rPr>
              <w:t>C3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9333BA8" w14:textId="0BA85643" w:rsidR="00B901D7" w:rsidRPr="001D2471" w:rsidRDefault="00B901D7" w:rsidP="00B901D7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310±1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D84939F" w14:textId="189AF968" w:rsidR="00B901D7" w:rsidRPr="001D2471" w:rsidRDefault="00B901D7" w:rsidP="00B901D7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392±89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21FEA58" w14:textId="2510D18B" w:rsidR="00B901D7" w:rsidRPr="001D2471" w:rsidRDefault="00B901D7" w:rsidP="00B901D7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285±1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D6DF28F" w14:textId="2D720D97" w:rsidR="00B901D7" w:rsidRPr="001D2471" w:rsidRDefault="00B901D7" w:rsidP="00B901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23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4±9.6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1DFF2175" w14:textId="508B427D" w:rsidR="00B901D7" w:rsidRPr="001D2471" w:rsidRDefault="00B901D7" w:rsidP="00B901D7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16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5</w:t>
            </w:r>
            <w:r w:rsidR="004E0DDB">
              <w:rPr>
                <w:rFonts w:ascii="Calibri" w:hAnsi="Calibri"/>
                <w:color w:val="000000"/>
              </w:rPr>
              <w:t>±0.9</w:t>
            </w:r>
          </w:p>
        </w:tc>
      </w:tr>
      <w:tr w:rsidR="0065511B" w:rsidRPr="006329C0" w14:paraId="36965C2F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5CC87F7F" w14:textId="77777777" w:rsidR="0065511B" w:rsidRPr="004D6E4B" w:rsidRDefault="0065511B" w:rsidP="0065511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lang w:eastAsia="nb-NO"/>
              </w:rPr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2D016D0" w14:textId="77777777" w:rsidR="0065511B" w:rsidRPr="001D2471" w:rsidRDefault="0065511B" w:rsidP="0065511B">
            <w:pPr>
              <w:spacing w:after="0" w:line="240" w:lineRule="auto"/>
              <w:jc w:val="center"/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407DDB6" w14:textId="77777777" w:rsidR="0065511B" w:rsidRPr="001D2471" w:rsidRDefault="0065511B" w:rsidP="0065511B">
            <w:pPr>
              <w:spacing w:after="0" w:line="240" w:lineRule="auto"/>
              <w:jc w:val="center"/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CD17924" w14:textId="77777777" w:rsidR="0065511B" w:rsidRPr="001D2471" w:rsidRDefault="0065511B" w:rsidP="0065511B">
            <w:pPr>
              <w:spacing w:after="0" w:line="240" w:lineRule="auto"/>
              <w:jc w:val="center"/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B2134BE" w14:textId="77777777" w:rsidR="0065511B" w:rsidRPr="001D2471" w:rsidRDefault="0065511B" w:rsidP="0065511B">
            <w:pPr>
              <w:spacing w:after="0" w:line="240" w:lineRule="auto"/>
              <w:jc w:val="center"/>
              <w:rPr>
                <w:color w:val="000000"/>
              </w:rPr>
            </w:pP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63F12E9E" w14:textId="77777777" w:rsidR="0065511B" w:rsidRPr="001D2471" w:rsidRDefault="0065511B" w:rsidP="0065511B">
            <w:pPr>
              <w:spacing w:after="0" w:line="240" w:lineRule="auto"/>
              <w:jc w:val="center"/>
            </w:pPr>
          </w:p>
        </w:tc>
      </w:tr>
      <w:tr w:rsidR="0065511B" w:rsidRPr="006329C0" w14:paraId="2CF2FFA7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415B496C" w14:textId="75E6C4E0" w:rsidR="0065511B" w:rsidRPr="004966D1" w:rsidRDefault="0065511B" w:rsidP="0065511B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lang w:eastAsia="nb-NO"/>
              </w:rPr>
            </w:pPr>
            <w:r w:rsidRPr="004966D1">
              <w:rPr>
                <w:rFonts w:eastAsia="Times New Roman" w:cs="Times New Roman"/>
                <w:b/>
                <w:bCs/>
                <w:color w:val="000000"/>
                <w:lang w:eastAsia="nb-NO"/>
              </w:rPr>
              <w:t>PAC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61C7F9C" w14:textId="77777777" w:rsidR="0065511B" w:rsidRPr="001D2471" w:rsidRDefault="0065511B" w:rsidP="0065511B">
            <w:pPr>
              <w:spacing w:after="0" w:line="240" w:lineRule="auto"/>
              <w:jc w:val="center"/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E587988" w14:textId="77777777" w:rsidR="0065511B" w:rsidRPr="001D2471" w:rsidRDefault="0065511B" w:rsidP="0065511B">
            <w:pPr>
              <w:spacing w:after="0" w:line="240" w:lineRule="auto"/>
              <w:jc w:val="center"/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33B4BE5" w14:textId="77777777" w:rsidR="0065511B" w:rsidRPr="001D2471" w:rsidRDefault="0065511B" w:rsidP="0065511B">
            <w:pPr>
              <w:spacing w:after="0" w:line="240" w:lineRule="auto"/>
              <w:jc w:val="center"/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4DB62D7" w14:textId="77777777" w:rsidR="0065511B" w:rsidRPr="001D2471" w:rsidRDefault="0065511B" w:rsidP="0065511B">
            <w:pPr>
              <w:spacing w:after="0" w:line="240" w:lineRule="auto"/>
              <w:jc w:val="center"/>
              <w:rPr>
                <w:color w:val="000000"/>
              </w:rPr>
            </w:pP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0F6B92FF" w14:textId="77777777" w:rsidR="0065511B" w:rsidRPr="001D2471" w:rsidRDefault="0065511B" w:rsidP="0065511B">
            <w:pPr>
              <w:spacing w:after="0" w:line="240" w:lineRule="auto"/>
              <w:jc w:val="center"/>
            </w:pPr>
          </w:p>
        </w:tc>
      </w:tr>
      <w:tr w:rsidR="0065511B" w:rsidRPr="006329C0" w14:paraId="1861D422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01467A4C" w14:textId="55B3F244" w:rsidR="0065511B" w:rsidRPr="004966D1" w:rsidRDefault="0065511B" w:rsidP="0065511B">
            <w:pPr>
              <w:spacing w:after="0" w:line="240" w:lineRule="auto"/>
              <w:rPr>
                <w:rFonts w:eastAsia="Times New Roman" w:cs="Times New Roman"/>
                <w:color w:val="000000"/>
                <w:lang w:eastAsia="nb-NO"/>
              </w:rPr>
            </w:pPr>
            <w:r w:rsidRPr="004966D1">
              <w:rPr>
                <w:rFonts w:cs="Arial"/>
              </w:rPr>
              <w:t>Naphthalene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7CE53CF" w14:textId="74563289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5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9±4.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171E766" w14:textId="36C848D0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07±0.0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9C6DFB3" w14:textId="18079F36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05±0.0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D80BB98" w14:textId="2613AC6B" w:rsidR="0065511B" w:rsidRPr="001D2471" w:rsidRDefault="0065511B" w:rsidP="0065511B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06±0.001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0EA9850C" w14:textId="75B334A2" w:rsidR="0065511B" w:rsidRPr="001D2471" w:rsidRDefault="0065511B" w:rsidP="0065511B">
            <w:pPr>
              <w:spacing w:after="0" w:line="240" w:lineRule="auto"/>
              <w:jc w:val="center"/>
            </w:pPr>
            <w:r>
              <w:t>0.06±0.01</w:t>
            </w:r>
          </w:p>
        </w:tc>
      </w:tr>
      <w:tr w:rsidR="0065511B" w:rsidRPr="006329C0" w14:paraId="27BAE919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7C13EDB8" w14:textId="7362009A" w:rsidR="0065511B" w:rsidRPr="004966D1" w:rsidRDefault="0065511B" w:rsidP="0065511B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4966D1">
              <w:rPr>
                <w:rFonts w:cs="Arial"/>
              </w:rPr>
              <w:t>C1-naphthal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393B617" w14:textId="7D837F14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73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0±29.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4BD48C6" w14:textId="32262334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9±0.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C9DCB85" w14:textId="253F1853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4±0.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C955CE5" w14:textId="6DCB1257" w:rsidR="0065511B" w:rsidRPr="001D2471" w:rsidRDefault="0065511B" w:rsidP="0065511B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2±0.1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3919A425" w14:textId="5E57E6DB" w:rsidR="0065511B" w:rsidRPr="001D2471" w:rsidRDefault="0065511B" w:rsidP="0065511B">
            <w:pPr>
              <w:spacing w:after="0" w:line="240" w:lineRule="auto"/>
              <w:jc w:val="center"/>
            </w:pPr>
            <w:r>
              <w:t>0.1</w:t>
            </w:r>
          </w:p>
        </w:tc>
      </w:tr>
      <w:tr w:rsidR="0065511B" w:rsidRPr="006329C0" w14:paraId="25F9F0EC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488D2CC3" w14:textId="11BE155A" w:rsidR="0065511B" w:rsidRPr="004966D1" w:rsidRDefault="0065511B" w:rsidP="0065511B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4966D1">
              <w:rPr>
                <w:rFonts w:cs="Arial"/>
              </w:rPr>
              <w:t>C2-naphthal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AFB1605" w14:textId="6047C2C2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08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7±28.8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D88AE36" w14:textId="06203E3E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34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2±25.8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F9012C7" w14:textId="16F9CCF9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3±4.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52D28DF" w14:textId="153FA655" w:rsidR="0065511B" w:rsidRPr="001D2471" w:rsidRDefault="0065511B" w:rsidP="0065511B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5±0.2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0085BEEB" w14:textId="68D8E6BB" w:rsidR="0065511B" w:rsidRPr="001D2471" w:rsidRDefault="0065511B" w:rsidP="0065511B">
            <w:pPr>
              <w:spacing w:after="0" w:line="240" w:lineRule="auto"/>
              <w:jc w:val="center"/>
            </w:pPr>
            <w:r>
              <w:t>0.5±0.1</w:t>
            </w:r>
          </w:p>
        </w:tc>
      </w:tr>
      <w:tr w:rsidR="0065511B" w:rsidRPr="006329C0" w14:paraId="34E6C865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009C6661" w14:textId="4445C57B" w:rsidR="0065511B" w:rsidRPr="004966D1" w:rsidRDefault="0065511B" w:rsidP="0065511B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4966D1">
              <w:rPr>
                <w:rFonts w:cs="Arial"/>
              </w:rPr>
              <w:t>C3-naphthal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B1051A6" w14:textId="41121423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86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3±19.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C190432" w14:textId="796905B7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72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0±48.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6C29FF2" w14:textId="0FBF376E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59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6±6.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37EE014" w14:textId="04E725A2" w:rsidR="0065511B" w:rsidRPr="001D2471" w:rsidRDefault="0065511B" w:rsidP="0065511B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2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9±0.7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15673EF4" w14:textId="7DDCA585" w:rsidR="0065511B" w:rsidRPr="001D2471" w:rsidRDefault="0065511B" w:rsidP="0065511B">
            <w:pPr>
              <w:spacing w:after="0" w:line="240" w:lineRule="auto"/>
              <w:jc w:val="center"/>
            </w:pPr>
            <w:r>
              <w:t>2.3±0.2</w:t>
            </w:r>
          </w:p>
        </w:tc>
      </w:tr>
      <w:tr w:rsidR="0065511B" w:rsidRPr="006329C0" w14:paraId="53A23256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07D57AA4" w14:textId="43B5EAD5" w:rsidR="0065511B" w:rsidRPr="004966D1" w:rsidRDefault="0065511B" w:rsidP="0065511B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4966D1">
              <w:rPr>
                <w:rFonts w:cs="Arial"/>
              </w:rPr>
              <w:t>C4-naphthal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3CE8BF2" w14:textId="46BC1583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64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5±8.9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5DB7664" w14:textId="54B00B9C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57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1±29.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F59AC01" w14:textId="64389E49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54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8±5.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E285563" w14:textId="5CAE724B" w:rsidR="0065511B" w:rsidRPr="001D2471" w:rsidRDefault="0065511B" w:rsidP="0065511B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1±5.9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6C60AB8D" w14:textId="2F2AB9FB" w:rsidR="0065511B" w:rsidRPr="001D2471" w:rsidRDefault="0065511B" w:rsidP="0065511B">
            <w:pPr>
              <w:spacing w:after="0" w:line="240" w:lineRule="auto"/>
              <w:jc w:val="center"/>
            </w:pPr>
            <w:r>
              <w:t>5.6±2.1</w:t>
            </w:r>
          </w:p>
        </w:tc>
      </w:tr>
      <w:tr w:rsidR="0065511B" w:rsidRPr="006329C0" w14:paraId="040246F8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1071FFA9" w14:textId="34FEBD7A" w:rsidR="0065511B" w:rsidRPr="004966D1" w:rsidRDefault="0065511B" w:rsidP="0065511B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4966D1">
              <w:rPr>
                <w:rFonts w:cs="Arial"/>
              </w:rPr>
              <w:t>Fluorene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069B7E3" w14:textId="27D40732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7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74±1.8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2C0297F" w14:textId="79BEA1BA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19±8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104E985" w14:textId="7D36A335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35±0.3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47F6942" w14:textId="4F94CF7F" w:rsidR="0065511B" w:rsidRPr="001D2471" w:rsidRDefault="0065511B" w:rsidP="0065511B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07±0.03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66F5EFED" w14:textId="04FC8F72" w:rsidR="0065511B" w:rsidRPr="001D2471" w:rsidRDefault="0065511B" w:rsidP="0065511B">
            <w:pPr>
              <w:spacing w:after="0" w:line="240" w:lineRule="auto"/>
              <w:jc w:val="center"/>
            </w:pPr>
            <w:r>
              <w:t>0.06±0.02</w:t>
            </w:r>
          </w:p>
        </w:tc>
      </w:tr>
      <w:tr w:rsidR="0065511B" w:rsidRPr="006329C0" w14:paraId="6C1AC2A6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666952D6" w14:textId="2BB7D1D4" w:rsidR="0065511B" w:rsidRPr="004966D1" w:rsidRDefault="0065511B" w:rsidP="0065511B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4966D1">
              <w:rPr>
                <w:rFonts w:cs="Arial"/>
              </w:rPr>
              <w:t>C1-fluor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19BC52A" w14:textId="7B2428FF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4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1±3.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FE7CBE6" w14:textId="503869F5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3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7±7.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A862944" w14:textId="514106EC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2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4±1.8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7EA1981" w14:textId="6E2F48D6" w:rsidR="0065511B" w:rsidRPr="001D2471" w:rsidRDefault="0065511B" w:rsidP="0065511B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5±0.2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3AE130D2" w14:textId="7A584B37" w:rsidR="0065511B" w:rsidRPr="001D2471" w:rsidRDefault="0065511B" w:rsidP="0065511B">
            <w:pPr>
              <w:spacing w:after="0" w:line="240" w:lineRule="auto"/>
              <w:jc w:val="center"/>
            </w:pPr>
            <w:r>
              <w:t>0.3±0.1</w:t>
            </w:r>
          </w:p>
        </w:tc>
      </w:tr>
      <w:tr w:rsidR="0065511B" w:rsidRPr="006329C0" w14:paraId="17A4B060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59AA5CC1" w14:textId="45F98A0E" w:rsidR="0065511B" w:rsidRPr="004966D1" w:rsidRDefault="0065511B" w:rsidP="0065511B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4966D1">
              <w:rPr>
                <w:rFonts w:cs="Arial"/>
              </w:rPr>
              <w:t>C2-fluor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7B53B17" w14:textId="4ACE93BB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34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0±3.9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EA8DF88" w14:textId="7828F0D4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7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4±15.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F94601D" w14:textId="3F810763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7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2±3.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A380E2D" w14:textId="65FBB609" w:rsidR="0065511B" w:rsidRPr="001D2471" w:rsidRDefault="0065511B" w:rsidP="0065511B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7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8±3.5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0384C5CB" w14:textId="3FD04A0F" w:rsidR="0065511B" w:rsidRPr="001D2471" w:rsidRDefault="0065511B" w:rsidP="0065511B">
            <w:pPr>
              <w:spacing w:after="0" w:line="240" w:lineRule="auto"/>
              <w:jc w:val="center"/>
            </w:pPr>
            <w:r>
              <w:t>4.7±1.6</w:t>
            </w:r>
          </w:p>
        </w:tc>
      </w:tr>
      <w:tr w:rsidR="0065511B" w:rsidRPr="006329C0" w14:paraId="770C3355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240F0C1F" w14:textId="11322556" w:rsidR="0065511B" w:rsidRPr="004966D1" w:rsidRDefault="0065511B" w:rsidP="0065511B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4966D1">
              <w:rPr>
                <w:rFonts w:cs="Arial"/>
              </w:rPr>
              <w:t>C3-fluor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050D268" w14:textId="3DFF0302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8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7±3.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7A4D51E" w14:textId="0F1536D9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4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9±13.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990CB1F" w14:textId="7A4772C8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5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0±2.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2CD3B55" w14:textId="2B970FC1" w:rsidR="0065511B" w:rsidRPr="001D2471" w:rsidRDefault="0065511B" w:rsidP="0065511B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13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5±4.1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1669E1E8" w14:textId="52F10565" w:rsidR="0065511B" w:rsidRPr="001D2471" w:rsidRDefault="0065511B" w:rsidP="0065511B">
            <w:pPr>
              <w:spacing w:after="0" w:line="240" w:lineRule="auto"/>
              <w:jc w:val="center"/>
            </w:pPr>
            <w:r>
              <w:t>11.9±3.4</w:t>
            </w:r>
          </w:p>
        </w:tc>
      </w:tr>
      <w:tr w:rsidR="0065511B" w:rsidRPr="006329C0" w14:paraId="6DBD7F02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2A1A419C" w14:textId="4BCF1D72" w:rsidR="0065511B" w:rsidRPr="004966D1" w:rsidRDefault="0065511B" w:rsidP="0065511B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4966D1">
              <w:rPr>
                <w:rFonts w:cs="Arial"/>
              </w:rPr>
              <w:t>Phenanthrene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C53CFB8" w14:textId="1B24B304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7±2.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6549BB6" w14:textId="602D21A3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7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68±3.4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6E6751A" w14:textId="74E3F3C3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7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83±1.3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2273412" w14:textId="1B6A2143" w:rsidR="0065511B" w:rsidRPr="001D2471" w:rsidRDefault="0065511B" w:rsidP="0065511B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&lt;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00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75057745" w14:textId="36492F72" w:rsidR="0065511B" w:rsidRPr="001D2471" w:rsidRDefault="0065511B" w:rsidP="0065511B">
            <w:pPr>
              <w:spacing w:after="0" w:line="240" w:lineRule="auto"/>
              <w:jc w:val="center"/>
            </w:pPr>
            <w:r>
              <w:t>0.08±0.02</w:t>
            </w:r>
          </w:p>
        </w:tc>
      </w:tr>
      <w:tr w:rsidR="0065511B" w:rsidRPr="006329C0" w14:paraId="5C3A0BEF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19BE7421" w14:textId="63A98A02" w:rsidR="0065511B" w:rsidRPr="004966D1" w:rsidRDefault="0065511B" w:rsidP="0065511B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4966D1">
              <w:rPr>
                <w:rFonts w:cs="Arial"/>
              </w:rPr>
              <w:t>C1-phenanthrenes/anthrac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A79C7F7" w14:textId="534A48CB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5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4±5.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CF92E7D" w14:textId="5C9C2DC1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36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0±21.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E79507F" w14:textId="4696443B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36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5±4.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F11DEF1" w14:textId="428ABECF" w:rsidR="0065511B" w:rsidRPr="001D2471" w:rsidRDefault="0065511B" w:rsidP="0065511B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1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4±0.8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6BA2B657" w14:textId="17C2C90A" w:rsidR="0065511B" w:rsidRPr="001D2471" w:rsidRDefault="0065511B" w:rsidP="0065511B">
            <w:pPr>
              <w:spacing w:after="0" w:line="240" w:lineRule="auto"/>
              <w:jc w:val="center"/>
            </w:pPr>
            <w:r>
              <w:t>0.7±0.2</w:t>
            </w:r>
          </w:p>
        </w:tc>
      </w:tr>
      <w:tr w:rsidR="0065511B" w:rsidRPr="006329C0" w14:paraId="53CEAB04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39E8B20E" w14:textId="7A2068A2" w:rsidR="0065511B" w:rsidRPr="004966D1" w:rsidRDefault="0065511B" w:rsidP="0065511B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4966D1">
              <w:rPr>
                <w:rFonts w:cs="Arial"/>
              </w:rPr>
              <w:t>C2-phenanthrenes/anthrac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F03A1F2" w14:textId="6BCF07FE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54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4±6.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968991B" w14:textId="461FBBF3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48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5±25.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CC672A0" w14:textId="4C304CBC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47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2±4.9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42871D0" w14:textId="3CF37540" w:rsidR="0065511B" w:rsidRPr="001D2471" w:rsidRDefault="0065511B" w:rsidP="0065511B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8±6.0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7EA324FB" w14:textId="695A7B04" w:rsidR="0065511B" w:rsidRPr="001D2471" w:rsidRDefault="0065511B" w:rsidP="0065511B">
            <w:pPr>
              <w:spacing w:after="0" w:line="240" w:lineRule="auto"/>
              <w:jc w:val="center"/>
            </w:pPr>
            <w:r>
              <w:t>6.1±2.0</w:t>
            </w:r>
          </w:p>
        </w:tc>
      </w:tr>
      <w:tr w:rsidR="0065511B" w:rsidRPr="006329C0" w14:paraId="19175D86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3A839FC8" w14:textId="485AFCFF" w:rsidR="0065511B" w:rsidRPr="004966D1" w:rsidRDefault="0065511B" w:rsidP="0065511B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4966D1">
              <w:rPr>
                <w:rFonts w:cs="Arial"/>
              </w:rPr>
              <w:t>C3-phenanthrenes/anthrac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69581A3" w14:textId="2A9C2CFF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37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8±4.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09B3D15" w14:textId="21246FAC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37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8±20.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E831390" w14:textId="6FDA0F8C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33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9±3.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5925958" w14:textId="7F7F89C0" w:rsidR="0065511B" w:rsidRPr="001D2471" w:rsidRDefault="0065511B" w:rsidP="0065511B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23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3±6.2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0A7A839A" w14:textId="516456FB" w:rsidR="0065511B" w:rsidRPr="001D2471" w:rsidRDefault="0065511B" w:rsidP="0065511B">
            <w:pPr>
              <w:spacing w:after="0" w:line="240" w:lineRule="auto"/>
              <w:jc w:val="center"/>
            </w:pPr>
            <w:r>
              <w:t>23.0±5.3</w:t>
            </w:r>
          </w:p>
        </w:tc>
      </w:tr>
      <w:tr w:rsidR="0065511B" w:rsidRPr="006329C0" w14:paraId="1C422544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306BA876" w14:textId="65A89D13" w:rsidR="0065511B" w:rsidRPr="004966D1" w:rsidRDefault="0065511B" w:rsidP="0065511B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4966D1">
              <w:rPr>
                <w:rFonts w:cs="Arial"/>
              </w:rPr>
              <w:t>C4-phenanthrenes/anthrac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D2A74FC" w14:textId="2484FF9A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7±2.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0D6B147" w14:textId="68187794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1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4±13.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75BC071" w14:textId="43BAA3A3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8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7±2.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5F28C1C" w14:textId="145558A6" w:rsidR="0065511B" w:rsidRPr="001D2471" w:rsidRDefault="0065511B" w:rsidP="0065511B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18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6±4.4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74F5FEF0" w14:textId="1E02D0D6" w:rsidR="0065511B" w:rsidRPr="001D2471" w:rsidRDefault="0065511B" w:rsidP="0065511B">
            <w:pPr>
              <w:spacing w:after="0" w:line="240" w:lineRule="auto"/>
              <w:jc w:val="center"/>
            </w:pPr>
            <w:r>
              <w:t>20.9±4.4</w:t>
            </w:r>
          </w:p>
        </w:tc>
      </w:tr>
      <w:tr w:rsidR="0065511B" w:rsidRPr="006329C0" w14:paraId="66FAA1BA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309C60B8" w14:textId="109EC4F6" w:rsidR="0065511B" w:rsidRPr="004966D1" w:rsidRDefault="0065511B" w:rsidP="0065511B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4966D1">
              <w:rPr>
                <w:rFonts w:cs="Arial"/>
              </w:rPr>
              <w:t>Dibenzothiophene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A374377" w14:textId="2FB98582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7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64±0.98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5241727" w14:textId="68DCFEAC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3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16±1.6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49914CD" w14:textId="341B821E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66±0.4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FBFC9F3" w14:textId="37CED437" w:rsidR="0065511B" w:rsidRPr="001D2471" w:rsidRDefault="0065511B" w:rsidP="0065511B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08±0.04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3BB34213" w14:textId="793F4865" w:rsidR="0065511B" w:rsidRPr="001D2471" w:rsidRDefault="0065511B" w:rsidP="0065511B">
            <w:pPr>
              <w:spacing w:after="0" w:line="240" w:lineRule="auto"/>
              <w:jc w:val="center"/>
            </w:pPr>
            <w:r>
              <w:t>0.07±0.03</w:t>
            </w:r>
          </w:p>
        </w:tc>
      </w:tr>
      <w:tr w:rsidR="0065511B" w:rsidRPr="006329C0" w14:paraId="5ACEAF4B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381B39B5" w14:textId="35F6C9CA" w:rsidR="0065511B" w:rsidRPr="004966D1" w:rsidRDefault="0065511B" w:rsidP="0065511B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4966D1">
              <w:rPr>
                <w:rFonts w:cs="Arial"/>
              </w:rPr>
              <w:t>C1-dibenzothioph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781A621" w14:textId="44CA562E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1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40±2.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3CEFD82" w14:textId="7072A126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3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9±9.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6E01C94" w14:textId="3CFF6111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7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8±0.9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EB4FDA8" w14:textId="0534B5C9" w:rsidR="0065511B" w:rsidRPr="001D2471" w:rsidRDefault="0065511B" w:rsidP="0065511B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5±0.3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6073F018" w14:textId="17FE6350" w:rsidR="0065511B" w:rsidRPr="001D2471" w:rsidRDefault="0065511B" w:rsidP="0065511B">
            <w:pPr>
              <w:spacing w:after="0" w:line="240" w:lineRule="auto"/>
              <w:jc w:val="center"/>
            </w:pPr>
            <w:r>
              <w:t>0.3±0.1</w:t>
            </w:r>
          </w:p>
        </w:tc>
      </w:tr>
      <w:tr w:rsidR="0065511B" w:rsidRPr="006329C0" w14:paraId="27F895F6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3C3A11C0" w14:textId="13357DF7" w:rsidR="0065511B" w:rsidRPr="004966D1" w:rsidRDefault="0065511B" w:rsidP="0065511B">
            <w:pPr>
              <w:spacing w:after="0" w:line="240" w:lineRule="auto"/>
              <w:rPr>
                <w:rFonts w:cs="Arial"/>
              </w:rPr>
            </w:pPr>
            <w:r w:rsidRPr="004966D1">
              <w:rPr>
                <w:rFonts w:cs="Arial"/>
              </w:rPr>
              <w:t>C2-dibenzothioph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AC7B60A" w14:textId="61AEEBDB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6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8±2.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A9F5573" w14:textId="704915ED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1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9±11.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D9E2958" w14:textId="76D41C7F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2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7±2.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7A4E584" w14:textId="7BF84F41" w:rsidR="0065511B" w:rsidRPr="001D2471" w:rsidRDefault="0065511B" w:rsidP="0065511B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6±3.5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1C05DCE9" w14:textId="363D6F95" w:rsidR="0065511B" w:rsidRPr="001D2471" w:rsidRDefault="0065511B" w:rsidP="0065511B">
            <w:pPr>
              <w:spacing w:after="0" w:line="240" w:lineRule="auto"/>
              <w:jc w:val="center"/>
            </w:pPr>
            <w:r>
              <w:t>5.2±1.6</w:t>
            </w:r>
          </w:p>
        </w:tc>
      </w:tr>
      <w:tr w:rsidR="0065511B" w:rsidRPr="006329C0" w14:paraId="34B86D35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069DC481" w14:textId="062E27C7" w:rsidR="0065511B" w:rsidRPr="004966D1" w:rsidRDefault="0065511B" w:rsidP="0065511B">
            <w:pPr>
              <w:spacing w:after="0" w:line="240" w:lineRule="auto"/>
              <w:rPr>
                <w:rFonts w:cs="Arial"/>
              </w:rPr>
            </w:pPr>
            <w:r w:rsidRPr="004966D1">
              <w:rPr>
                <w:rFonts w:cs="Arial"/>
              </w:rPr>
              <w:t>C3-dibenzothioph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D883CF0" w14:textId="78742771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9.0±2.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E96A63F" w14:textId="6ADCFE38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8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1±9.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4747776" w14:textId="301638FA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6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4±1.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317A2A9" w14:textId="645C5578" w:rsidR="0065511B" w:rsidRPr="001D2471" w:rsidRDefault="0065511B" w:rsidP="0065511B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2±2.8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4CC82175" w14:textId="1D544ACC" w:rsidR="0065511B" w:rsidRPr="001D2471" w:rsidRDefault="0065511B" w:rsidP="0065511B">
            <w:pPr>
              <w:spacing w:after="0" w:line="240" w:lineRule="auto"/>
              <w:jc w:val="center"/>
            </w:pPr>
            <w:r>
              <w:t>11.7±2.7</w:t>
            </w:r>
          </w:p>
        </w:tc>
      </w:tr>
      <w:tr w:rsidR="0065511B" w:rsidRPr="006329C0" w14:paraId="14D2FE46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22424CB8" w14:textId="33B8B5DD" w:rsidR="0065511B" w:rsidRPr="004966D1" w:rsidRDefault="0065511B" w:rsidP="0065511B">
            <w:pPr>
              <w:spacing w:after="0" w:line="240" w:lineRule="auto"/>
              <w:rPr>
                <w:rFonts w:cs="Arial"/>
              </w:rPr>
            </w:pPr>
            <w:r w:rsidRPr="004966D1">
              <w:rPr>
                <w:rFonts w:cs="Arial"/>
              </w:rPr>
              <w:t>C4-dibenzothioph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485E6BD" w14:textId="70C331B8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7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6±1.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FF1CDD4" w14:textId="4440160C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1±5.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A7230CD" w14:textId="6F4ECB07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8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8±0.9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9C7332B" w14:textId="44973C74" w:rsidR="0065511B" w:rsidRPr="001D2471" w:rsidRDefault="0065511B" w:rsidP="0065511B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6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5±1.5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3A02B47D" w14:textId="0FFA30D9" w:rsidR="0065511B" w:rsidRPr="001D2471" w:rsidRDefault="0065511B" w:rsidP="0065511B">
            <w:pPr>
              <w:spacing w:after="0" w:line="240" w:lineRule="auto"/>
              <w:jc w:val="center"/>
            </w:pPr>
            <w:r>
              <w:t>7.3±1.6</w:t>
            </w:r>
          </w:p>
        </w:tc>
      </w:tr>
      <w:tr w:rsidR="0065511B" w:rsidRPr="006329C0" w14:paraId="2F43A181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7D717541" w14:textId="5025BE72" w:rsidR="0065511B" w:rsidRPr="004966D1" w:rsidRDefault="0065511B" w:rsidP="0065511B">
            <w:pPr>
              <w:spacing w:after="0" w:line="240" w:lineRule="auto"/>
              <w:rPr>
                <w:rFonts w:cs="Arial"/>
              </w:rPr>
            </w:pPr>
            <w:r w:rsidRPr="004966D1">
              <w:rPr>
                <w:rFonts w:cs="Arial"/>
              </w:rPr>
              <w:t>Fluoranthene/Pyrene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4AC36CD" w14:textId="37CEDBCC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28±0.1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DBF176F" w14:textId="57A7A855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8±0.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6F2E9AD" w14:textId="30D310FC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9±0.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FFB37FD" w14:textId="14A56B0F" w:rsidR="0065511B" w:rsidRPr="001D2471" w:rsidRDefault="0065511B" w:rsidP="0065511B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8±0.3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539FA9D8" w14:textId="570D9029" w:rsidR="0065511B" w:rsidRPr="001D2471" w:rsidRDefault="0065511B" w:rsidP="0065511B">
            <w:pPr>
              <w:spacing w:after="0" w:line="240" w:lineRule="auto"/>
              <w:jc w:val="center"/>
            </w:pPr>
            <w:r>
              <w:t>0.5±0.1</w:t>
            </w:r>
          </w:p>
        </w:tc>
      </w:tr>
      <w:tr w:rsidR="0065511B" w:rsidRPr="006329C0" w14:paraId="51F54994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5097AA21" w14:textId="5307E91D" w:rsidR="0065511B" w:rsidRPr="004966D1" w:rsidRDefault="0065511B" w:rsidP="0065511B">
            <w:pPr>
              <w:spacing w:after="0" w:line="240" w:lineRule="auto"/>
              <w:rPr>
                <w:rFonts w:cs="Arial"/>
              </w:rPr>
            </w:pPr>
            <w:r w:rsidRPr="004966D1">
              <w:rPr>
                <w:rFonts w:cs="Arial"/>
              </w:rPr>
              <w:t>C1-fluoranthrenes/pyr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5668CC7" w14:textId="53B1F407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8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0±0.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A339180" w14:textId="21AD3459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5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7±2.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761A1DC" w14:textId="6E55E47D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7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6±0.8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78B3DE8" w14:textId="4F852A90" w:rsidR="0065511B" w:rsidRPr="001D2471" w:rsidRDefault="0065511B" w:rsidP="0065511B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4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7±1.3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53D29D9C" w14:textId="556B211B" w:rsidR="0065511B" w:rsidRPr="001D2471" w:rsidRDefault="0065511B" w:rsidP="0065511B">
            <w:pPr>
              <w:spacing w:after="0" w:line="240" w:lineRule="auto"/>
              <w:jc w:val="center"/>
            </w:pPr>
            <w:r>
              <w:t>4.6±1.1</w:t>
            </w:r>
          </w:p>
        </w:tc>
      </w:tr>
      <w:tr w:rsidR="0065511B" w:rsidRPr="006329C0" w14:paraId="3F59DAEC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4A149FC9" w14:textId="7186E53C" w:rsidR="0065511B" w:rsidRPr="004966D1" w:rsidRDefault="0065511B" w:rsidP="0065511B">
            <w:pPr>
              <w:spacing w:after="0" w:line="240" w:lineRule="auto"/>
              <w:rPr>
                <w:rFonts w:cs="Arial"/>
              </w:rPr>
            </w:pPr>
            <w:r w:rsidRPr="004966D1">
              <w:rPr>
                <w:rFonts w:cs="Arial"/>
              </w:rPr>
              <w:t>C2-fluoranthenes/pyr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442C6E0" w14:textId="26F76B2C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8±0.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0D44595" w14:textId="67B82930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9±0.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A7E4689" w14:textId="6D426763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4±0.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964D4B4" w14:textId="3AD4C664" w:rsidR="0065511B" w:rsidRPr="001D2471" w:rsidRDefault="0065511B" w:rsidP="0065511B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3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3±0.8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5C40DC8C" w14:textId="2E5BCA9D" w:rsidR="0065511B" w:rsidRPr="001D2471" w:rsidRDefault="0065511B" w:rsidP="0065511B">
            <w:pPr>
              <w:spacing w:after="0" w:line="240" w:lineRule="auto"/>
              <w:jc w:val="center"/>
            </w:pPr>
            <w:r>
              <w:t>3.7±0.9</w:t>
            </w:r>
          </w:p>
        </w:tc>
      </w:tr>
      <w:tr w:rsidR="0065511B" w:rsidRPr="006329C0" w14:paraId="45E04F53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7530776F" w14:textId="5F15179F" w:rsidR="0065511B" w:rsidRPr="004966D1" w:rsidRDefault="0065511B" w:rsidP="0065511B">
            <w:pPr>
              <w:spacing w:after="0" w:line="240" w:lineRule="auto"/>
              <w:rPr>
                <w:rFonts w:cs="Arial"/>
              </w:rPr>
            </w:pPr>
            <w:r w:rsidRPr="004966D1">
              <w:rPr>
                <w:rFonts w:cs="Arial"/>
              </w:rPr>
              <w:t>C3-fluoranthenes/pyr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F62C626" w14:textId="15C467B8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1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4±1.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B587E23" w14:textId="66FEDEB0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9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2±2.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CEBF8DB" w14:textId="768EF3B1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9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4±1.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3B6B204" w14:textId="42E9C0D9" w:rsidR="0065511B" w:rsidRPr="001D2471" w:rsidRDefault="0065511B" w:rsidP="0065511B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7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7±1.6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52D80FBB" w14:textId="141334A4" w:rsidR="0065511B" w:rsidRPr="001D2471" w:rsidRDefault="0065511B" w:rsidP="0065511B">
            <w:pPr>
              <w:spacing w:after="0" w:line="240" w:lineRule="auto"/>
              <w:jc w:val="center"/>
            </w:pPr>
            <w:r>
              <w:t>9.6±1.9</w:t>
            </w:r>
          </w:p>
        </w:tc>
      </w:tr>
      <w:tr w:rsidR="0065511B" w:rsidRPr="006329C0" w14:paraId="6B10FF2F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49500D8D" w14:textId="47380D19" w:rsidR="0065511B" w:rsidRPr="004966D1" w:rsidRDefault="0065511B" w:rsidP="0065511B">
            <w:pPr>
              <w:spacing w:after="0" w:line="240" w:lineRule="auto"/>
              <w:rPr>
                <w:rFonts w:cs="Arial"/>
              </w:rPr>
            </w:pPr>
            <w:r w:rsidRPr="004966D1">
              <w:rPr>
                <w:rFonts w:cs="Arial"/>
              </w:rPr>
              <w:t>Chrysene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F24B15E" w14:textId="14B20914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9±0.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DB52023" w14:textId="2E774603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7±0.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89ED960" w14:textId="2ABB43FE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9±0.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105F89D" w14:textId="50DCDFFB" w:rsidR="0065511B" w:rsidRPr="001D2471" w:rsidRDefault="0065511B" w:rsidP="0065511B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7±0.1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6D1F7679" w14:textId="0F008E4E" w:rsidR="0065511B" w:rsidRPr="001D2471" w:rsidRDefault="0065511B" w:rsidP="0065511B">
            <w:pPr>
              <w:spacing w:after="0" w:line="240" w:lineRule="auto"/>
              <w:jc w:val="center"/>
            </w:pPr>
            <w:r>
              <w:t>0.8±0.2</w:t>
            </w:r>
          </w:p>
        </w:tc>
      </w:tr>
      <w:tr w:rsidR="0065511B" w:rsidRPr="006329C0" w14:paraId="63EF1CBE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061A9867" w14:textId="4C5B45DB" w:rsidR="0065511B" w:rsidRPr="004966D1" w:rsidRDefault="0065511B" w:rsidP="0065511B">
            <w:pPr>
              <w:spacing w:after="0" w:line="240" w:lineRule="auto"/>
              <w:rPr>
                <w:rFonts w:cs="Arial"/>
              </w:rPr>
            </w:pPr>
            <w:r w:rsidRPr="004966D1">
              <w:rPr>
                <w:rFonts w:cs="Arial"/>
              </w:rPr>
              <w:t>C1-chrys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555514E" w14:textId="69F58005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4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3±0.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51CE56A" w14:textId="69CB1D20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3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4±0.9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09A09AB" w14:textId="3AAE3173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4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2±0.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071D031" w14:textId="2786600E" w:rsidR="0065511B" w:rsidRPr="001D2471" w:rsidRDefault="0065511B" w:rsidP="0065511B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3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5±0.8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094CD75F" w14:textId="7894A3A0" w:rsidR="0065511B" w:rsidRPr="001D2471" w:rsidRDefault="0065511B" w:rsidP="0065511B">
            <w:pPr>
              <w:spacing w:after="0" w:line="240" w:lineRule="auto"/>
              <w:jc w:val="center"/>
            </w:pPr>
            <w:r>
              <w:t>4.1±0.9</w:t>
            </w:r>
          </w:p>
        </w:tc>
      </w:tr>
      <w:tr w:rsidR="0065511B" w:rsidRPr="006329C0" w14:paraId="097F49C7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672E9EEE" w14:textId="6493D13A" w:rsidR="0065511B" w:rsidRPr="004966D1" w:rsidRDefault="0065511B" w:rsidP="0065511B">
            <w:pPr>
              <w:spacing w:after="0" w:line="240" w:lineRule="auto"/>
              <w:rPr>
                <w:rFonts w:cs="Arial"/>
              </w:rPr>
            </w:pPr>
            <w:r w:rsidRPr="004966D1">
              <w:rPr>
                <w:rFonts w:cs="Arial"/>
              </w:rPr>
              <w:t>C2-chrys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293FE9C" w14:textId="03B52DBE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5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4±0.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29B5A9A" w14:textId="51BAAC54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4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4±1.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CEF74B5" w14:textId="0DAA0C86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5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5±0.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95CF50E" w14:textId="0C86B5A8" w:rsidR="0065511B" w:rsidRPr="001D2471" w:rsidRDefault="0065511B" w:rsidP="0065511B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4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2±0.9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6E31D9D9" w14:textId="47DC5D14" w:rsidR="0065511B" w:rsidRPr="001D2471" w:rsidRDefault="0065511B" w:rsidP="0065511B">
            <w:pPr>
              <w:spacing w:after="0" w:line="240" w:lineRule="auto"/>
              <w:jc w:val="center"/>
            </w:pPr>
            <w:r>
              <w:t>5.2±1.2</w:t>
            </w:r>
          </w:p>
        </w:tc>
      </w:tr>
      <w:tr w:rsidR="0065511B" w:rsidRPr="006329C0" w14:paraId="46CCF1E1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733E1927" w14:textId="15CE82C7" w:rsidR="0065511B" w:rsidRPr="004966D1" w:rsidRDefault="0065511B" w:rsidP="0065511B">
            <w:pPr>
              <w:spacing w:after="0" w:line="240" w:lineRule="auto"/>
              <w:rPr>
                <w:rFonts w:cs="Arial"/>
              </w:rPr>
            </w:pPr>
            <w:r w:rsidRPr="004966D1">
              <w:rPr>
                <w:rFonts w:cs="Arial"/>
              </w:rPr>
              <w:t>C3-chrys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057E069" w14:textId="6D50D555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4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1±0.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648DDB5" w14:textId="31A8C361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3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4±0.9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46E401F" w14:textId="1763807C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3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8±0.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49EB729" w14:textId="6C7FF1D7" w:rsidR="0065511B" w:rsidRPr="001D2471" w:rsidRDefault="0065511B" w:rsidP="0065511B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3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1±0.7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47E567D3" w14:textId="3055BC2A" w:rsidR="0065511B" w:rsidRPr="001D2471" w:rsidRDefault="0065511B" w:rsidP="0065511B">
            <w:pPr>
              <w:spacing w:after="0" w:line="240" w:lineRule="auto"/>
              <w:jc w:val="center"/>
            </w:pPr>
            <w:r>
              <w:t>4.1±0.9</w:t>
            </w:r>
          </w:p>
        </w:tc>
      </w:tr>
      <w:tr w:rsidR="0065511B" w:rsidRPr="006329C0" w14:paraId="1BB469FB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3F68119D" w14:textId="2E7BC491" w:rsidR="0065511B" w:rsidRPr="004966D1" w:rsidRDefault="0065511B" w:rsidP="0065511B">
            <w:pPr>
              <w:spacing w:after="0" w:line="240" w:lineRule="auto"/>
              <w:rPr>
                <w:rFonts w:cs="Arial"/>
              </w:rPr>
            </w:pPr>
            <w:r w:rsidRPr="004966D1">
              <w:rPr>
                <w:rFonts w:cs="Arial"/>
              </w:rPr>
              <w:t>C4-chrys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6789BD0" w14:textId="249360E5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3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1±0.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BFE43FE" w14:textId="1E23C65E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4±0.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4834169" w14:textId="40106C36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7±0.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A7146B0" w14:textId="1000BD95" w:rsidR="0065511B" w:rsidRPr="001D2471" w:rsidRDefault="0065511B" w:rsidP="0065511B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2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0±0.3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76B1BD34" w14:textId="0966ECAD" w:rsidR="0065511B" w:rsidRPr="001D2471" w:rsidRDefault="0065511B" w:rsidP="0065511B">
            <w:pPr>
              <w:spacing w:after="0" w:line="240" w:lineRule="auto"/>
              <w:jc w:val="center"/>
            </w:pPr>
            <w:r>
              <w:t>2.4±0.4</w:t>
            </w:r>
          </w:p>
        </w:tc>
      </w:tr>
      <w:tr w:rsidR="0065511B" w:rsidRPr="006329C0" w14:paraId="081B6D47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73527FD9" w14:textId="5D30B1F6" w:rsidR="0065511B" w:rsidRPr="004966D1" w:rsidRDefault="0065511B" w:rsidP="0065511B">
            <w:pPr>
              <w:spacing w:after="0" w:line="240" w:lineRule="auto"/>
              <w:rPr>
                <w:rFonts w:cs="Arial"/>
              </w:rPr>
            </w:pPr>
            <w:r w:rsidRPr="004966D1">
              <w:rPr>
                <w:rFonts w:cs="Arial"/>
              </w:rPr>
              <w:t>Benzo(a)pyrene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EFF947A" w14:textId="494CD8BF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8±0.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DEFF4D8" w14:textId="13A79BB3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6±0.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990EB38" w14:textId="2958D12A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7±0.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79C9AC9" w14:textId="3D1F6233" w:rsidR="0065511B" w:rsidRPr="001D2471" w:rsidRDefault="0065511B" w:rsidP="0065511B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2±0.1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0DEAE9E3" w14:textId="3C82003E" w:rsidR="0065511B" w:rsidRPr="001D2471" w:rsidRDefault="0065511B" w:rsidP="0065511B">
            <w:pPr>
              <w:spacing w:after="0" w:line="240" w:lineRule="auto"/>
              <w:jc w:val="center"/>
            </w:pPr>
            <w:r>
              <w:t>0.2±0.01</w:t>
            </w:r>
          </w:p>
        </w:tc>
      </w:tr>
      <w:tr w:rsidR="0065511B" w:rsidRPr="006329C0" w14:paraId="7B8BBCC6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00C3BDEA" w14:textId="247F7AD7" w:rsidR="0065511B" w:rsidRPr="004966D1" w:rsidRDefault="0065511B" w:rsidP="0065511B">
            <w:pPr>
              <w:spacing w:after="0" w:line="240" w:lineRule="auto"/>
              <w:rPr>
                <w:rFonts w:cs="Arial"/>
              </w:rPr>
            </w:pPr>
            <w:r w:rsidRPr="004966D1">
              <w:rPr>
                <w:rFonts w:cs="Arial"/>
              </w:rPr>
              <w:t>30ab Hopane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0596FE1" w14:textId="41D1903F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4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4±0.9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225FB95" w14:textId="13FB3B8F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1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2±3.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6315745" w14:textId="3847AB1D" w:rsidR="0065511B" w:rsidRPr="001D2471" w:rsidRDefault="0065511B" w:rsidP="0065511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4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8±1.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DEDF198" w14:textId="2BA9A8CA" w:rsidR="0065511B" w:rsidRPr="001D2471" w:rsidRDefault="0065511B" w:rsidP="0065511B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8±1.7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0C5A340E" w14:textId="3F8524A7" w:rsidR="0065511B" w:rsidRPr="001D2471" w:rsidRDefault="0065511B" w:rsidP="0065511B">
            <w:pPr>
              <w:spacing w:after="0" w:line="240" w:lineRule="auto"/>
              <w:jc w:val="center"/>
            </w:pPr>
            <w:r>
              <w:t>11.7±2.3</w:t>
            </w:r>
          </w:p>
        </w:tc>
      </w:tr>
    </w:tbl>
    <w:p w14:paraId="7B6EF571" w14:textId="77777777" w:rsidR="00740F5D" w:rsidRDefault="00740F5D" w:rsidP="00632A6F">
      <w:pPr>
        <w:spacing w:line="276" w:lineRule="auto"/>
        <w:jc w:val="both"/>
        <w:rPr>
          <w:b/>
          <w:bCs/>
          <w:lang w:val="en-US"/>
        </w:rPr>
      </w:pPr>
    </w:p>
    <w:p w14:paraId="205C744B" w14:textId="37B3420D" w:rsidR="00632A6F" w:rsidRPr="003917DD" w:rsidRDefault="003917DD" w:rsidP="00632A6F">
      <w:pPr>
        <w:spacing w:line="276" w:lineRule="auto"/>
        <w:jc w:val="both"/>
        <w:rPr>
          <w:b/>
          <w:bCs/>
          <w:i/>
          <w:iCs/>
          <w:lang w:val="en-US"/>
        </w:rPr>
      </w:pPr>
      <w:r>
        <w:rPr>
          <w:b/>
          <w:bCs/>
          <w:lang w:val="en-US"/>
        </w:rPr>
        <w:lastRenderedPageBreak/>
        <w:t xml:space="preserve">Table </w:t>
      </w:r>
      <w:r w:rsidR="00F629AE">
        <w:rPr>
          <w:b/>
          <w:bCs/>
          <w:lang w:val="en-US"/>
        </w:rPr>
        <w:t>S</w:t>
      </w:r>
      <w:r w:rsidR="008035D2">
        <w:rPr>
          <w:b/>
          <w:bCs/>
          <w:lang w:val="en-US"/>
        </w:rPr>
        <w:t>6</w:t>
      </w:r>
      <w:r w:rsidR="00F629AE">
        <w:rPr>
          <w:b/>
          <w:bCs/>
          <w:lang w:val="en-US"/>
        </w:rPr>
        <w:t>B:</w:t>
      </w:r>
      <w:r w:rsidR="00B22FC9" w:rsidRPr="00A077F3">
        <w:rPr>
          <w:b/>
          <w:bCs/>
          <w:lang w:val="en-US"/>
        </w:rPr>
        <w:t xml:space="preserve"> </w:t>
      </w:r>
      <w:r w:rsidR="00F53E34">
        <w:rPr>
          <w:i/>
          <w:iCs/>
          <w:lang w:val="en-US"/>
        </w:rPr>
        <w:t xml:space="preserve">Amounts of immobilized target analytes </w:t>
      </w:r>
      <w:r w:rsidR="00F53E34" w:rsidRPr="0092526D">
        <w:rPr>
          <w:i/>
          <w:iCs/>
          <w:lang w:val="en-US"/>
        </w:rPr>
        <w:t>of n-alkane</w:t>
      </w:r>
      <w:r w:rsidR="00F53E34">
        <w:rPr>
          <w:i/>
          <w:iCs/>
          <w:lang w:val="en-US"/>
        </w:rPr>
        <w:t xml:space="preserve">s and </w:t>
      </w:r>
      <w:r w:rsidR="00857099">
        <w:rPr>
          <w:i/>
          <w:iCs/>
          <w:lang w:val="en-US"/>
        </w:rPr>
        <w:t>2- to 5-ring PACs</w:t>
      </w:r>
      <w:r w:rsidR="00F53E34">
        <w:rPr>
          <w:i/>
          <w:iCs/>
          <w:lang w:val="en-US"/>
        </w:rPr>
        <w:t xml:space="preserve"> </w:t>
      </w:r>
      <w:r w:rsidR="00B22FC9" w:rsidRPr="00F629AE">
        <w:rPr>
          <w:i/>
          <w:iCs/>
          <w:lang w:val="en-US"/>
        </w:rPr>
        <w:t xml:space="preserve">in </w:t>
      </w:r>
      <w:r w:rsidR="00B22FC9" w:rsidRPr="00F629AE">
        <w:rPr>
          <w:i/>
          <w:iCs/>
          <w:u w:val="single"/>
          <w:lang w:val="en-US"/>
        </w:rPr>
        <w:t>covered frames</w:t>
      </w:r>
      <w:r w:rsidR="00B22FC9" w:rsidRPr="00F629AE">
        <w:rPr>
          <w:i/>
          <w:iCs/>
          <w:lang w:val="en-US"/>
        </w:rPr>
        <w:t xml:space="preserve"> with Fluortex adsorbents.</w:t>
      </w:r>
      <w:r w:rsidR="00B22FC9" w:rsidRPr="00F629AE">
        <w:rPr>
          <w:b/>
          <w:bCs/>
          <w:i/>
          <w:iCs/>
          <w:lang w:val="en-US"/>
        </w:rPr>
        <w:t xml:space="preserve"> </w:t>
      </w:r>
      <w:r w:rsidR="00632A6F">
        <w:rPr>
          <w:i/>
          <w:iCs/>
          <w:lang w:val="en-US"/>
        </w:rPr>
        <w:t>The results are shown as mean±SD (µg)</w:t>
      </w:r>
      <w:r w:rsidR="009B6979">
        <w:rPr>
          <w:i/>
          <w:iCs/>
          <w:lang w:val="en-US"/>
        </w:rPr>
        <w:t xml:space="preserve"> of 5 replicates</w:t>
      </w:r>
      <w:r w:rsidR="00632A6F">
        <w:rPr>
          <w:i/>
          <w:iCs/>
          <w:lang w:val="en-US"/>
        </w:rPr>
        <w:t>.</w:t>
      </w:r>
    </w:p>
    <w:tbl>
      <w:tblPr>
        <w:tblW w:w="8945" w:type="dxa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110"/>
        <w:gridCol w:w="186"/>
        <w:gridCol w:w="978"/>
        <w:gridCol w:w="1164"/>
        <w:gridCol w:w="1164"/>
        <w:gridCol w:w="1164"/>
        <w:gridCol w:w="1179"/>
      </w:tblGrid>
      <w:tr w:rsidR="00632A6F" w:rsidRPr="006329C0" w14:paraId="2CA4065B" w14:textId="77777777" w:rsidTr="7F0805AA">
        <w:trPr>
          <w:trHeight w:val="345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19855015" w14:textId="3A115322" w:rsidR="00632A6F" w:rsidRPr="006329C0" w:rsidRDefault="00B22FC9" w:rsidP="00632A6F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</w:pPr>
            <w:r w:rsidRPr="7F0805AA">
              <w:rPr>
                <w:b/>
                <w:bCs/>
                <w:i/>
                <w:iCs/>
                <w:lang w:val="en-US"/>
              </w:rPr>
              <w:t xml:space="preserve"> </w:t>
            </w:r>
            <w:r w:rsidR="00632A6F" w:rsidRPr="7F0805AA">
              <w:rPr>
                <w:rFonts w:ascii="Calibri" w:eastAsia="Times New Roman" w:hAnsi="Calibri" w:cs="Times New Roman"/>
                <w:b/>
                <w:bCs/>
                <w:color w:val="000000" w:themeColor="text1"/>
                <w:lang w:eastAsia="nb-NO"/>
              </w:rPr>
              <w:t>Compounds</w:t>
            </w:r>
          </w:p>
        </w:tc>
        <w:tc>
          <w:tcPr>
            <w:tcW w:w="1165" w:type="dxa"/>
            <w:gridSpan w:val="2"/>
            <w:shd w:val="clear" w:color="auto" w:fill="auto"/>
            <w:noWrap/>
            <w:vAlign w:val="bottom"/>
            <w:hideMark/>
          </w:tcPr>
          <w:p w14:paraId="2A5DF326" w14:textId="09BD57BD" w:rsidR="00632A6F" w:rsidRPr="006329C0" w:rsidRDefault="00632A6F" w:rsidP="00632A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</w:pPr>
            <w:r w:rsidRPr="00632A6F"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  <w:t>T0</w:t>
            </w:r>
          </w:p>
        </w:tc>
        <w:tc>
          <w:tcPr>
            <w:tcW w:w="1165" w:type="dxa"/>
            <w:shd w:val="clear" w:color="auto" w:fill="auto"/>
            <w:noWrap/>
            <w:vAlign w:val="bottom"/>
            <w:hideMark/>
          </w:tcPr>
          <w:p w14:paraId="7145B126" w14:textId="675A120A" w:rsidR="00632A6F" w:rsidRPr="006329C0" w:rsidRDefault="00632A6F" w:rsidP="00632A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</w:pPr>
            <w:r w:rsidRPr="00632A6F"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  <w:t>T1</w:t>
            </w:r>
          </w:p>
        </w:tc>
        <w:tc>
          <w:tcPr>
            <w:tcW w:w="1165" w:type="dxa"/>
            <w:shd w:val="clear" w:color="auto" w:fill="auto"/>
            <w:noWrap/>
            <w:vAlign w:val="bottom"/>
            <w:hideMark/>
          </w:tcPr>
          <w:p w14:paraId="19A9EF6D" w14:textId="287871FC" w:rsidR="00632A6F" w:rsidRPr="006329C0" w:rsidRDefault="00632A6F" w:rsidP="00632A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</w:pPr>
            <w:r w:rsidRPr="00632A6F"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  <w:t>T2</w:t>
            </w:r>
          </w:p>
        </w:tc>
        <w:tc>
          <w:tcPr>
            <w:tcW w:w="1165" w:type="dxa"/>
            <w:shd w:val="clear" w:color="auto" w:fill="auto"/>
            <w:noWrap/>
            <w:vAlign w:val="bottom"/>
            <w:hideMark/>
          </w:tcPr>
          <w:p w14:paraId="2752DC60" w14:textId="006E6DC8" w:rsidR="00632A6F" w:rsidRPr="006329C0" w:rsidRDefault="00632A6F" w:rsidP="00632A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</w:pPr>
            <w:r w:rsidRPr="00632A6F"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  <w:t>T3</w:t>
            </w:r>
          </w:p>
        </w:tc>
        <w:tc>
          <w:tcPr>
            <w:tcW w:w="1171" w:type="dxa"/>
            <w:shd w:val="clear" w:color="auto" w:fill="auto"/>
            <w:noWrap/>
            <w:vAlign w:val="bottom"/>
            <w:hideMark/>
          </w:tcPr>
          <w:p w14:paraId="30DD160F" w14:textId="7BF9E10B" w:rsidR="00632A6F" w:rsidRPr="006329C0" w:rsidRDefault="00632A6F" w:rsidP="00632A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</w:pPr>
            <w:r w:rsidRPr="00632A6F"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  <w:t>T4</w:t>
            </w:r>
          </w:p>
        </w:tc>
      </w:tr>
      <w:tr w:rsidR="00632A6F" w:rsidRPr="006329C0" w14:paraId="6857E442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2B94A0C9" w14:textId="77777777" w:rsidR="00632A6F" w:rsidRPr="004D6E4B" w:rsidRDefault="00632A6F" w:rsidP="00632A6F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lang w:eastAsia="nb-NO"/>
              </w:rPr>
            </w:pPr>
            <w:r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lang w:eastAsia="nb-NO"/>
              </w:rPr>
              <w:t>n-</w:t>
            </w:r>
            <w:r w:rsidRPr="00EA76AF"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  <w:t>Alkanes</w:t>
            </w:r>
          </w:p>
        </w:tc>
        <w:tc>
          <w:tcPr>
            <w:tcW w:w="1165" w:type="dxa"/>
            <w:gridSpan w:val="2"/>
            <w:shd w:val="clear" w:color="auto" w:fill="auto"/>
            <w:noWrap/>
            <w:vAlign w:val="bottom"/>
          </w:tcPr>
          <w:p w14:paraId="7FE8FCAF" w14:textId="77777777" w:rsidR="00632A6F" w:rsidRDefault="00632A6F" w:rsidP="00632A6F">
            <w:pPr>
              <w:spacing w:after="0" w:line="240" w:lineRule="auto"/>
              <w:jc w:val="center"/>
              <w:rPr>
                <w:rFonts w:ascii="Calibri" w:hAnsi="Calibri"/>
              </w:rPr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832B239" w14:textId="77777777" w:rsidR="00632A6F" w:rsidRDefault="00632A6F" w:rsidP="00632A6F">
            <w:pPr>
              <w:spacing w:after="0" w:line="240" w:lineRule="auto"/>
              <w:jc w:val="center"/>
              <w:rPr>
                <w:rFonts w:ascii="Calibri" w:hAnsi="Calibri"/>
              </w:rPr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BEBF6DF" w14:textId="77777777" w:rsidR="00632A6F" w:rsidRDefault="00632A6F" w:rsidP="00632A6F">
            <w:pPr>
              <w:spacing w:after="0" w:line="240" w:lineRule="auto"/>
              <w:jc w:val="center"/>
              <w:rPr>
                <w:rFonts w:ascii="Calibri" w:hAnsi="Calibri"/>
              </w:rPr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66A8B65" w14:textId="77777777" w:rsidR="00632A6F" w:rsidRDefault="00632A6F" w:rsidP="00632A6F">
            <w:pPr>
              <w:spacing w:after="0" w:line="240" w:lineRule="auto"/>
              <w:jc w:val="center"/>
              <w:rPr>
                <w:rFonts w:ascii="Calibri" w:hAnsi="Calibri"/>
                <w:color w:val="000000"/>
              </w:rPr>
            </w:pP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20729F59" w14:textId="77777777" w:rsidR="00632A6F" w:rsidRDefault="00632A6F" w:rsidP="00632A6F">
            <w:pPr>
              <w:spacing w:after="0" w:line="240" w:lineRule="auto"/>
              <w:jc w:val="center"/>
              <w:rPr>
                <w:rFonts w:ascii="Calibri" w:hAnsi="Calibri"/>
              </w:rPr>
            </w:pPr>
          </w:p>
        </w:tc>
      </w:tr>
      <w:tr w:rsidR="00CE2592" w:rsidRPr="006329C0" w14:paraId="5974C09D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0EDCAA65" w14:textId="77777777" w:rsidR="00CE2592" w:rsidRPr="004966D1" w:rsidRDefault="00CE2592" w:rsidP="00CE2592">
            <w:pPr>
              <w:spacing w:after="0" w:line="240" w:lineRule="auto"/>
              <w:rPr>
                <w:rFonts w:eastAsia="Times New Roman" w:cs="Times New Roman"/>
                <w:color w:val="000000"/>
                <w:lang w:eastAsia="nb-NO"/>
              </w:rPr>
            </w:pPr>
            <w:r w:rsidRPr="004966D1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4966D1">
              <w:rPr>
                <w:rFonts w:eastAsia="Times New Roman" w:cs="Times New Roman"/>
                <w:color w:val="000000"/>
                <w:lang w:eastAsia="nb-NO"/>
              </w:rPr>
              <w:t>C13-</w:t>
            </w:r>
            <w:r w:rsidRPr="004966D1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4966D1">
              <w:rPr>
                <w:rFonts w:eastAsia="Times New Roman" w:cs="Times New Roman"/>
                <w:color w:val="000000"/>
                <w:lang w:eastAsia="nb-NO"/>
              </w:rPr>
              <w:t>C14</w:t>
            </w:r>
          </w:p>
        </w:tc>
        <w:tc>
          <w:tcPr>
            <w:tcW w:w="1165" w:type="dxa"/>
            <w:gridSpan w:val="2"/>
            <w:shd w:val="clear" w:color="auto" w:fill="auto"/>
            <w:noWrap/>
            <w:vAlign w:val="bottom"/>
          </w:tcPr>
          <w:p w14:paraId="4281A62E" w14:textId="419C471F" w:rsidR="00CE2592" w:rsidRPr="001D2471" w:rsidRDefault="00CE2592" w:rsidP="00CE2592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9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1±18.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2D1031D" w14:textId="6517281E" w:rsidR="00CE2592" w:rsidRPr="001D2471" w:rsidRDefault="00CE2592" w:rsidP="00CE2592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71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5±11.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7711F31" w14:textId="55D1A696" w:rsidR="00CE2592" w:rsidRPr="001D2471" w:rsidRDefault="00CE2592" w:rsidP="00CE2592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3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4±8.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9C6625C" w14:textId="3A2E55EE" w:rsidR="00CE2592" w:rsidRPr="001D2471" w:rsidRDefault="00CE2592" w:rsidP="00CE2592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9±0.3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0AB83FD0" w14:textId="7AAEEC75" w:rsidR="00CE2592" w:rsidRPr="001D2471" w:rsidRDefault="00CE2592" w:rsidP="00CE2592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2</w:t>
            </w:r>
            <w:r w:rsidR="00592DB2">
              <w:rPr>
                <w:rFonts w:ascii="Calibri" w:hAnsi="Calibri"/>
                <w:color w:val="000000"/>
              </w:rPr>
              <w:t>±0.1</w:t>
            </w:r>
          </w:p>
        </w:tc>
      </w:tr>
      <w:tr w:rsidR="00CE2592" w:rsidRPr="006329C0" w14:paraId="2F09DB35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6F0E2DC2" w14:textId="77777777" w:rsidR="00CE2592" w:rsidRPr="004966D1" w:rsidRDefault="00CE2592" w:rsidP="00CE2592">
            <w:pPr>
              <w:spacing w:after="0" w:line="240" w:lineRule="auto"/>
              <w:rPr>
                <w:rFonts w:eastAsia="Times New Roman" w:cs="Times New Roman"/>
                <w:color w:val="000000"/>
                <w:lang w:eastAsia="nb-NO"/>
              </w:rPr>
            </w:pPr>
            <w:r w:rsidRPr="004966D1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4966D1">
              <w:rPr>
                <w:rFonts w:eastAsia="Times New Roman" w:cs="Times New Roman"/>
                <w:color w:val="000000"/>
                <w:lang w:eastAsia="nb-NO"/>
              </w:rPr>
              <w:t>C15-</w:t>
            </w:r>
            <w:r w:rsidRPr="004966D1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4966D1">
              <w:rPr>
                <w:rFonts w:eastAsia="Times New Roman" w:cs="Times New Roman"/>
                <w:color w:val="000000"/>
                <w:lang w:eastAsia="nb-NO"/>
              </w:rPr>
              <w:t>C16</w:t>
            </w:r>
          </w:p>
        </w:tc>
        <w:tc>
          <w:tcPr>
            <w:tcW w:w="1165" w:type="dxa"/>
            <w:gridSpan w:val="2"/>
            <w:shd w:val="clear" w:color="auto" w:fill="auto"/>
            <w:noWrap/>
            <w:vAlign w:val="bottom"/>
          </w:tcPr>
          <w:p w14:paraId="0DFE6CCE" w14:textId="05A44C4D" w:rsidR="00CE2592" w:rsidRPr="001D2471" w:rsidRDefault="00CE2592" w:rsidP="00CE2592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166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0±7.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4A0E217" w14:textId="7C5D6831" w:rsidR="00CE2592" w:rsidRPr="001D2471" w:rsidRDefault="00CE2592" w:rsidP="00CE2592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12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7±16.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B0E8297" w14:textId="2AAAEC02" w:rsidR="00CE2592" w:rsidRPr="001D2471" w:rsidRDefault="00CE2592" w:rsidP="00CE2592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44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7±11.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6B4CCF8" w14:textId="26F9C67B" w:rsidR="00CE2592" w:rsidRPr="001D2471" w:rsidRDefault="00CE2592" w:rsidP="00CE2592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5±0.1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7128386F" w14:textId="50488019" w:rsidR="00CE2592" w:rsidRPr="001D2471" w:rsidRDefault="00CE2592" w:rsidP="00CE2592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1</w:t>
            </w:r>
          </w:p>
        </w:tc>
      </w:tr>
      <w:tr w:rsidR="00CE2592" w:rsidRPr="006329C0" w14:paraId="1810A9A7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282B54DA" w14:textId="77777777" w:rsidR="00CE2592" w:rsidRPr="004966D1" w:rsidRDefault="00CE2592" w:rsidP="00CE2592">
            <w:pPr>
              <w:spacing w:after="0" w:line="240" w:lineRule="auto"/>
              <w:rPr>
                <w:rFonts w:eastAsia="Times New Roman" w:cs="Times New Roman"/>
                <w:color w:val="000000"/>
                <w:lang w:eastAsia="nb-NO"/>
              </w:rPr>
            </w:pPr>
            <w:r w:rsidRPr="004966D1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4966D1">
              <w:rPr>
                <w:rFonts w:eastAsia="Times New Roman" w:cs="Times New Roman"/>
                <w:color w:val="000000"/>
                <w:lang w:eastAsia="nb-NO"/>
              </w:rPr>
              <w:t>C17-</w:t>
            </w:r>
            <w:r w:rsidRPr="004966D1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4966D1">
              <w:rPr>
                <w:rFonts w:eastAsia="Times New Roman" w:cs="Times New Roman"/>
                <w:color w:val="000000"/>
                <w:lang w:eastAsia="nb-NO"/>
              </w:rPr>
              <w:t>C18</w:t>
            </w:r>
          </w:p>
        </w:tc>
        <w:tc>
          <w:tcPr>
            <w:tcW w:w="1165" w:type="dxa"/>
            <w:gridSpan w:val="2"/>
            <w:shd w:val="clear" w:color="auto" w:fill="auto"/>
            <w:noWrap/>
            <w:vAlign w:val="bottom"/>
          </w:tcPr>
          <w:p w14:paraId="2162E572" w14:textId="79C03E89" w:rsidR="00CE2592" w:rsidRPr="001D2471" w:rsidRDefault="00CE2592" w:rsidP="00CE2592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14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7±5.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A090D5E" w14:textId="3860185C" w:rsidR="00CE2592" w:rsidRPr="001D2471" w:rsidRDefault="00CE2592" w:rsidP="00CE2592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85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3±10.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852CFDF" w14:textId="4B1057D6" w:rsidR="00CE2592" w:rsidRPr="001D2471" w:rsidRDefault="00CE2592" w:rsidP="00CE2592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36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5±8.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BFDA077" w14:textId="0CCAC64C" w:rsidR="00CE2592" w:rsidRPr="001D2471" w:rsidRDefault="00CE2592" w:rsidP="00CE2592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&lt;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1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6C01B1D8" w14:textId="01A07785" w:rsidR="00CE2592" w:rsidRPr="001D2471" w:rsidRDefault="00592DB2" w:rsidP="00CE2592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&lt;</w:t>
            </w:r>
            <w:r w:rsidR="00CE2592"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1</w:t>
            </w:r>
          </w:p>
        </w:tc>
      </w:tr>
      <w:tr w:rsidR="00CE2592" w:rsidRPr="006329C0" w14:paraId="6FA11997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52491AA6" w14:textId="77777777" w:rsidR="00CE2592" w:rsidRPr="004966D1" w:rsidRDefault="00CE2592" w:rsidP="00CE2592">
            <w:pPr>
              <w:spacing w:after="0" w:line="240" w:lineRule="auto"/>
              <w:rPr>
                <w:rFonts w:eastAsia="Times New Roman" w:cs="Times New Roman"/>
                <w:color w:val="000000"/>
                <w:lang w:eastAsia="nb-NO"/>
              </w:rPr>
            </w:pPr>
            <w:r w:rsidRPr="004966D1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4966D1">
              <w:rPr>
                <w:rFonts w:eastAsia="Times New Roman" w:cs="Times New Roman"/>
                <w:color w:val="000000"/>
                <w:lang w:eastAsia="nb-NO"/>
              </w:rPr>
              <w:t>C19-</w:t>
            </w:r>
            <w:r w:rsidRPr="004966D1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4966D1">
              <w:rPr>
                <w:rFonts w:eastAsia="Times New Roman" w:cs="Times New Roman"/>
                <w:color w:val="000000"/>
                <w:lang w:eastAsia="nb-NO"/>
              </w:rPr>
              <w:t>C20</w:t>
            </w:r>
          </w:p>
        </w:tc>
        <w:tc>
          <w:tcPr>
            <w:tcW w:w="1165" w:type="dxa"/>
            <w:gridSpan w:val="2"/>
            <w:shd w:val="clear" w:color="auto" w:fill="auto"/>
            <w:noWrap/>
            <w:vAlign w:val="bottom"/>
          </w:tcPr>
          <w:p w14:paraId="599027DF" w14:textId="54629953" w:rsidR="00CE2592" w:rsidRPr="001D2471" w:rsidRDefault="00CE2592" w:rsidP="00CE2592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114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6±2.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A56807D" w14:textId="7C199EA5" w:rsidR="00CE2592" w:rsidRPr="001D2471" w:rsidRDefault="00CE2592" w:rsidP="00CE2592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7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6±9.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38BF328" w14:textId="00EFFE22" w:rsidR="00CE2592" w:rsidRPr="001D2471" w:rsidRDefault="00CE2592" w:rsidP="00CE2592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3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7±7.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AFC24C5" w14:textId="01E201E2" w:rsidR="00CE2592" w:rsidRPr="001D2471" w:rsidRDefault="00CE2592" w:rsidP="00CE2592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4±0.3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561B47DF" w14:textId="7785D3BA" w:rsidR="00CE2592" w:rsidRPr="001D2471" w:rsidRDefault="00592DB2" w:rsidP="00CE2592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&lt;</w:t>
            </w:r>
            <w:r w:rsidR="00CE2592"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1</w:t>
            </w:r>
          </w:p>
        </w:tc>
      </w:tr>
      <w:tr w:rsidR="00CE2592" w:rsidRPr="006329C0" w14:paraId="319930B3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125F9F0F" w14:textId="77777777" w:rsidR="00CE2592" w:rsidRPr="004966D1" w:rsidRDefault="00CE2592" w:rsidP="00CE2592">
            <w:pPr>
              <w:spacing w:after="0" w:line="240" w:lineRule="auto"/>
              <w:rPr>
                <w:rFonts w:eastAsia="Times New Roman" w:cs="Times New Roman"/>
                <w:color w:val="000000"/>
                <w:lang w:eastAsia="nb-NO"/>
              </w:rPr>
            </w:pPr>
            <w:r w:rsidRPr="004966D1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4966D1">
              <w:rPr>
                <w:rFonts w:eastAsia="Times New Roman" w:cs="Times New Roman"/>
                <w:color w:val="000000"/>
                <w:lang w:eastAsia="nb-NO"/>
              </w:rPr>
              <w:t>C21-</w:t>
            </w:r>
            <w:r w:rsidRPr="004966D1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4966D1">
              <w:rPr>
                <w:rFonts w:eastAsia="Times New Roman" w:cs="Times New Roman"/>
                <w:color w:val="000000"/>
                <w:lang w:eastAsia="nb-NO"/>
              </w:rPr>
              <w:t>C25</w:t>
            </w:r>
          </w:p>
        </w:tc>
        <w:tc>
          <w:tcPr>
            <w:tcW w:w="1165" w:type="dxa"/>
            <w:gridSpan w:val="2"/>
            <w:shd w:val="clear" w:color="auto" w:fill="auto"/>
            <w:noWrap/>
            <w:vAlign w:val="bottom"/>
          </w:tcPr>
          <w:p w14:paraId="7965B6D2" w14:textId="1BB7EE86" w:rsidR="00CE2592" w:rsidRPr="001D2471" w:rsidRDefault="00CE2592" w:rsidP="00CE2592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306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8±8.8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E239538" w14:textId="76DC12E5" w:rsidR="00CE2592" w:rsidRPr="001D2471" w:rsidRDefault="00CE2592" w:rsidP="00CE2592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22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1±26.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62053CB" w14:textId="397819AF" w:rsidR="00CE2592" w:rsidRPr="001D2471" w:rsidRDefault="00CE2592" w:rsidP="00CE2592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113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6±23.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13B7367" w14:textId="33DBD376" w:rsidR="00CE2592" w:rsidRPr="001D2471" w:rsidRDefault="00CE2592" w:rsidP="00CE2592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8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8±3.9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40C71C65" w14:textId="68EC712C" w:rsidR="00CE2592" w:rsidRPr="001D2471" w:rsidRDefault="00CE2592" w:rsidP="00CE2592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6</w:t>
            </w:r>
            <w:r w:rsidR="00533B5B">
              <w:rPr>
                <w:rFonts w:ascii="Calibri" w:hAnsi="Calibri"/>
                <w:color w:val="000000"/>
              </w:rPr>
              <w:t>±0.2</w:t>
            </w:r>
          </w:p>
        </w:tc>
      </w:tr>
      <w:tr w:rsidR="00CE2592" w:rsidRPr="006329C0" w14:paraId="30AF192E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5CEE0CFB" w14:textId="77777777" w:rsidR="00CE2592" w:rsidRPr="004966D1" w:rsidRDefault="00CE2592" w:rsidP="00CE2592">
            <w:pPr>
              <w:spacing w:after="0" w:line="240" w:lineRule="auto"/>
              <w:rPr>
                <w:rFonts w:eastAsia="Times New Roman" w:cs="Times New Roman"/>
                <w:color w:val="000000"/>
                <w:lang w:eastAsia="nb-NO"/>
              </w:rPr>
            </w:pPr>
            <w:r w:rsidRPr="004966D1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4966D1">
              <w:rPr>
                <w:rFonts w:eastAsia="Times New Roman" w:cs="Times New Roman"/>
                <w:color w:val="000000"/>
                <w:lang w:eastAsia="nb-NO"/>
              </w:rPr>
              <w:t>C26-</w:t>
            </w:r>
            <w:r w:rsidRPr="004966D1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4966D1">
              <w:rPr>
                <w:rFonts w:eastAsia="Times New Roman" w:cs="Times New Roman"/>
                <w:color w:val="000000"/>
                <w:lang w:eastAsia="nb-NO"/>
              </w:rPr>
              <w:t>C36</w:t>
            </w:r>
          </w:p>
        </w:tc>
        <w:tc>
          <w:tcPr>
            <w:tcW w:w="1165" w:type="dxa"/>
            <w:gridSpan w:val="2"/>
            <w:shd w:val="clear" w:color="auto" w:fill="auto"/>
            <w:noWrap/>
            <w:vAlign w:val="bottom"/>
          </w:tcPr>
          <w:p w14:paraId="3374DDBD" w14:textId="14FA2BFB" w:rsidR="00CE2592" w:rsidRPr="001D2471" w:rsidRDefault="00CE2592" w:rsidP="00CE2592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309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7±15.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56B6C5C" w14:textId="35BC9DF2" w:rsidR="00CE2592" w:rsidRPr="001D2471" w:rsidRDefault="00CE2592" w:rsidP="00CE2592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309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6±10.8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528D0F4" w14:textId="56393ADC" w:rsidR="00CE2592" w:rsidRPr="001D2471" w:rsidRDefault="00CE2592" w:rsidP="00CE2592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277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0±20.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9E4D7B7" w14:textId="0119BB91" w:rsidR="00CE2592" w:rsidRPr="001D2471" w:rsidRDefault="00CE2592" w:rsidP="00CE2592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52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8±20.4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4B344E5D" w14:textId="74706FBC" w:rsidR="00CE2592" w:rsidRPr="001D2471" w:rsidRDefault="00CE2592" w:rsidP="00CE2592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17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0</w:t>
            </w:r>
            <w:r w:rsidR="00533B5B">
              <w:rPr>
                <w:rFonts w:ascii="Calibri" w:hAnsi="Calibri"/>
                <w:color w:val="000000"/>
              </w:rPr>
              <w:t>±1.8</w:t>
            </w:r>
          </w:p>
        </w:tc>
      </w:tr>
      <w:tr w:rsidR="0068739A" w:rsidRPr="006329C0" w14:paraId="1BCC0E25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4865D9EB" w14:textId="77777777" w:rsidR="0068739A" w:rsidRPr="004966D1" w:rsidRDefault="0068739A" w:rsidP="0068739A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</w:p>
        </w:tc>
        <w:tc>
          <w:tcPr>
            <w:tcW w:w="1165" w:type="dxa"/>
            <w:gridSpan w:val="2"/>
            <w:shd w:val="clear" w:color="auto" w:fill="auto"/>
            <w:noWrap/>
            <w:vAlign w:val="bottom"/>
          </w:tcPr>
          <w:p w14:paraId="0665EEE8" w14:textId="2F233C42" w:rsidR="0068739A" w:rsidRPr="001D2471" w:rsidRDefault="0068739A" w:rsidP="0068739A">
            <w:pPr>
              <w:spacing w:after="0" w:line="240" w:lineRule="auto"/>
              <w:jc w:val="center"/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F8AE84A" w14:textId="77777777" w:rsidR="0068739A" w:rsidRPr="001D2471" w:rsidRDefault="0068739A" w:rsidP="0068739A">
            <w:pPr>
              <w:spacing w:after="0" w:line="240" w:lineRule="auto"/>
              <w:jc w:val="center"/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EFE2696" w14:textId="77777777" w:rsidR="0068739A" w:rsidRPr="001D2471" w:rsidRDefault="0068739A" w:rsidP="0068739A">
            <w:pPr>
              <w:spacing w:after="0" w:line="240" w:lineRule="auto"/>
              <w:jc w:val="center"/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71B422D" w14:textId="77777777" w:rsidR="0068739A" w:rsidRPr="001D2471" w:rsidRDefault="0068739A" w:rsidP="0068739A">
            <w:pPr>
              <w:spacing w:after="0" w:line="240" w:lineRule="auto"/>
              <w:jc w:val="center"/>
              <w:rPr>
                <w:color w:val="000000"/>
              </w:rPr>
            </w:pP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4BC69196" w14:textId="77777777" w:rsidR="0068739A" w:rsidRPr="001D2471" w:rsidRDefault="0068739A" w:rsidP="0068739A">
            <w:pPr>
              <w:spacing w:after="0" w:line="240" w:lineRule="auto"/>
              <w:jc w:val="center"/>
            </w:pPr>
          </w:p>
        </w:tc>
      </w:tr>
      <w:tr w:rsidR="0068739A" w:rsidRPr="006329C0" w14:paraId="010E063C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7E47756F" w14:textId="77777777" w:rsidR="0068739A" w:rsidRPr="004966D1" w:rsidRDefault="0068739A" w:rsidP="0068739A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lang w:eastAsia="nb-NO"/>
              </w:rPr>
            </w:pPr>
            <w:r w:rsidRPr="004966D1">
              <w:rPr>
                <w:rFonts w:eastAsia="Times New Roman" w:cs="Times New Roman"/>
                <w:b/>
                <w:bCs/>
                <w:color w:val="000000"/>
                <w:lang w:eastAsia="nb-NO"/>
              </w:rPr>
              <w:t>PACs</w:t>
            </w:r>
          </w:p>
        </w:tc>
        <w:tc>
          <w:tcPr>
            <w:tcW w:w="1165" w:type="dxa"/>
            <w:gridSpan w:val="2"/>
            <w:shd w:val="clear" w:color="auto" w:fill="auto"/>
            <w:noWrap/>
            <w:vAlign w:val="bottom"/>
          </w:tcPr>
          <w:p w14:paraId="167114EB" w14:textId="77777777" w:rsidR="0068739A" w:rsidRPr="001D2471" w:rsidRDefault="0068739A" w:rsidP="0068739A">
            <w:pPr>
              <w:spacing w:after="0" w:line="240" w:lineRule="auto"/>
              <w:jc w:val="center"/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B3C3CF0" w14:textId="77777777" w:rsidR="0068739A" w:rsidRPr="001D2471" w:rsidRDefault="0068739A" w:rsidP="0068739A">
            <w:pPr>
              <w:spacing w:after="0" w:line="240" w:lineRule="auto"/>
              <w:jc w:val="center"/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0FA7431" w14:textId="77777777" w:rsidR="0068739A" w:rsidRPr="001D2471" w:rsidRDefault="0068739A" w:rsidP="0068739A">
            <w:pPr>
              <w:spacing w:after="0" w:line="240" w:lineRule="auto"/>
              <w:jc w:val="center"/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3484DB3" w14:textId="77777777" w:rsidR="0068739A" w:rsidRPr="001D2471" w:rsidRDefault="0068739A" w:rsidP="0068739A">
            <w:pPr>
              <w:spacing w:after="0" w:line="240" w:lineRule="auto"/>
              <w:jc w:val="center"/>
              <w:rPr>
                <w:color w:val="000000"/>
              </w:rPr>
            </w:pP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47D993F5" w14:textId="77777777" w:rsidR="0068739A" w:rsidRPr="001D2471" w:rsidRDefault="0068739A" w:rsidP="0068739A">
            <w:pPr>
              <w:spacing w:after="0" w:line="240" w:lineRule="auto"/>
              <w:jc w:val="center"/>
            </w:pPr>
          </w:p>
        </w:tc>
      </w:tr>
      <w:tr w:rsidR="0068739A" w:rsidRPr="006329C0" w14:paraId="471DD666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1211D250" w14:textId="77777777" w:rsidR="0068739A" w:rsidRPr="004966D1" w:rsidRDefault="0068739A" w:rsidP="0068739A">
            <w:pPr>
              <w:spacing w:after="0" w:line="240" w:lineRule="auto"/>
              <w:rPr>
                <w:rFonts w:eastAsia="Times New Roman" w:cs="Times New Roman"/>
                <w:color w:val="000000"/>
                <w:lang w:eastAsia="nb-NO"/>
              </w:rPr>
            </w:pPr>
            <w:r w:rsidRPr="004966D1">
              <w:rPr>
                <w:rFonts w:cs="Arial"/>
              </w:rPr>
              <w:t>Naphthalene</w:t>
            </w:r>
          </w:p>
        </w:tc>
        <w:tc>
          <w:tcPr>
            <w:tcW w:w="1165" w:type="dxa"/>
            <w:gridSpan w:val="2"/>
            <w:shd w:val="clear" w:color="auto" w:fill="auto"/>
            <w:noWrap/>
            <w:vAlign w:val="bottom"/>
          </w:tcPr>
          <w:p w14:paraId="50BE087A" w14:textId="532AD697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5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9±4.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5580541" w14:textId="53D4DEAB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10±+.0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CCE5100" w14:textId="4C0FBC2F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09±0.0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206444A" w14:textId="7E73FDAB" w:rsidR="0068739A" w:rsidRPr="001D2471" w:rsidRDefault="0068739A" w:rsidP="0068739A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07±0.01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5576BC2C" w14:textId="49984625" w:rsidR="0068739A" w:rsidRPr="001D2471" w:rsidRDefault="0068739A" w:rsidP="0068739A">
            <w:pPr>
              <w:spacing w:after="0" w:line="240" w:lineRule="auto"/>
              <w:jc w:val="center"/>
            </w:pPr>
            <w:r>
              <w:t>0.06±0.001</w:t>
            </w:r>
          </w:p>
        </w:tc>
      </w:tr>
      <w:tr w:rsidR="0068739A" w:rsidRPr="006329C0" w14:paraId="3D8A6B7E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5EB6EEE7" w14:textId="77777777" w:rsidR="0068739A" w:rsidRPr="004966D1" w:rsidRDefault="0068739A" w:rsidP="0068739A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4966D1">
              <w:rPr>
                <w:rFonts w:cs="Arial"/>
              </w:rPr>
              <w:t>C1-naphthalenes</w:t>
            </w:r>
          </w:p>
        </w:tc>
        <w:tc>
          <w:tcPr>
            <w:tcW w:w="1165" w:type="dxa"/>
            <w:gridSpan w:val="2"/>
            <w:shd w:val="clear" w:color="auto" w:fill="auto"/>
            <w:noWrap/>
            <w:vAlign w:val="bottom"/>
          </w:tcPr>
          <w:p w14:paraId="2AF80AAE" w14:textId="626B5EEF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73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0±29.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8BE8B3B" w14:textId="6443DE97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6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1±3.8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0F01DFE" w14:textId="3186FC23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5±1.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6BB5EA8" w14:textId="303B4286" w:rsidR="0068739A" w:rsidRPr="001D2471" w:rsidRDefault="0068739A" w:rsidP="0068739A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2±0.01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3D2B3483" w14:textId="7A07F9CC" w:rsidR="0068739A" w:rsidRPr="001D2471" w:rsidRDefault="0068739A" w:rsidP="0068739A">
            <w:pPr>
              <w:spacing w:after="0" w:line="240" w:lineRule="auto"/>
              <w:jc w:val="center"/>
            </w:pPr>
            <w:r>
              <w:t>0.2±0.001</w:t>
            </w:r>
          </w:p>
        </w:tc>
      </w:tr>
      <w:tr w:rsidR="0068739A" w:rsidRPr="006329C0" w14:paraId="36CBCBF0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024A9BD1" w14:textId="77777777" w:rsidR="0068739A" w:rsidRPr="004966D1" w:rsidRDefault="0068739A" w:rsidP="0068739A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4966D1">
              <w:rPr>
                <w:rFonts w:cs="Arial"/>
              </w:rPr>
              <w:t>C2-naphthalenes</w:t>
            </w:r>
          </w:p>
        </w:tc>
        <w:tc>
          <w:tcPr>
            <w:tcW w:w="1165" w:type="dxa"/>
            <w:gridSpan w:val="2"/>
            <w:shd w:val="clear" w:color="auto" w:fill="auto"/>
            <w:noWrap/>
            <w:vAlign w:val="bottom"/>
          </w:tcPr>
          <w:p w14:paraId="034848A4" w14:textId="36166334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08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7±28.8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7177966" w14:textId="5DC22592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41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8±14.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A9902E9" w14:textId="2CE5DFE0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8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8±10.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B117416" w14:textId="355D8C61" w:rsidR="0068739A" w:rsidRPr="001D2471" w:rsidRDefault="0068739A" w:rsidP="0068739A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6±0.1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779F56A4" w14:textId="341757D3" w:rsidR="0068739A" w:rsidRPr="001D2471" w:rsidRDefault="0068739A" w:rsidP="0068739A">
            <w:pPr>
              <w:spacing w:after="0" w:line="240" w:lineRule="auto"/>
            </w:pPr>
            <w:r>
              <w:t>0.6±0.1</w:t>
            </w:r>
          </w:p>
        </w:tc>
      </w:tr>
      <w:tr w:rsidR="0068739A" w:rsidRPr="006329C0" w14:paraId="46B32AF7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435B817E" w14:textId="77777777" w:rsidR="0068739A" w:rsidRPr="004966D1" w:rsidRDefault="0068739A" w:rsidP="0068739A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4966D1">
              <w:rPr>
                <w:rFonts w:cs="Arial"/>
              </w:rPr>
              <w:t>C3-naphthalenes</w:t>
            </w:r>
          </w:p>
        </w:tc>
        <w:tc>
          <w:tcPr>
            <w:tcW w:w="1165" w:type="dxa"/>
            <w:gridSpan w:val="2"/>
            <w:shd w:val="clear" w:color="auto" w:fill="auto"/>
            <w:noWrap/>
            <w:vAlign w:val="bottom"/>
          </w:tcPr>
          <w:p w14:paraId="2883874E" w14:textId="6D111021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86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3±19.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8EA8E94" w14:textId="4250CADD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66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0±14.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96CBC67" w14:textId="39257ACF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56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2±12.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B847FD4" w14:textId="09FF1C2F" w:rsidR="0068739A" w:rsidRPr="001D2471" w:rsidRDefault="0068739A" w:rsidP="0068739A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2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5±0.4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4528BBA3" w14:textId="7BBAE2BF" w:rsidR="0068739A" w:rsidRPr="001D2471" w:rsidRDefault="0068739A" w:rsidP="0068739A">
            <w:pPr>
              <w:spacing w:after="0" w:line="240" w:lineRule="auto"/>
              <w:jc w:val="center"/>
            </w:pPr>
            <w:r>
              <w:t>2.5±0.1</w:t>
            </w:r>
          </w:p>
        </w:tc>
      </w:tr>
      <w:tr w:rsidR="0068739A" w:rsidRPr="006329C0" w14:paraId="73790437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62841BE5" w14:textId="77777777" w:rsidR="0068739A" w:rsidRPr="004966D1" w:rsidRDefault="0068739A" w:rsidP="0068739A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4966D1">
              <w:rPr>
                <w:rFonts w:cs="Arial"/>
              </w:rPr>
              <w:t>C4-naphthalenes</w:t>
            </w:r>
          </w:p>
        </w:tc>
        <w:tc>
          <w:tcPr>
            <w:tcW w:w="1165" w:type="dxa"/>
            <w:gridSpan w:val="2"/>
            <w:shd w:val="clear" w:color="auto" w:fill="auto"/>
            <w:noWrap/>
            <w:vAlign w:val="bottom"/>
          </w:tcPr>
          <w:p w14:paraId="012F1C0D" w14:textId="735B81D3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64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5±8.9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753DBDE" w14:textId="785FA426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5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6±11.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7268F85" w14:textId="7F6E3907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44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7±7.8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D5CA550" w14:textId="79247422" w:rsidR="0068739A" w:rsidRPr="001D2471" w:rsidRDefault="0068739A" w:rsidP="0068739A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0±2.7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463ED4DD" w14:textId="0E1F8769" w:rsidR="0068739A" w:rsidRPr="001D2471" w:rsidRDefault="0068739A" w:rsidP="0068739A">
            <w:pPr>
              <w:spacing w:after="0" w:line="240" w:lineRule="auto"/>
              <w:jc w:val="center"/>
            </w:pPr>
            <w:r>
              <w:t>4.5±1.0</w:t>
            </w:r>
          </w:p>
        </w:tc>
      </w:tr>
      <w:tr w:rsidR="0068739A" w:rsidRPr="006329C0" w14:paraId="1414358B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04A39B55" w14:textId="77777777" w:rsidR="0068739A" w:rsidRPr="004966D1" w:rsidRDefault="0068739A" w:rsidP="0068739A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4966D1">
              <w:rPr>
                <w:rFonts w:cs="Arial"/>
              </w:rPr>
              <w:t>Fluorene</w:t>
            </w:r>
          </w:p>
        </w:tc>
        <w:tc>
          <w:tcPr>
            <w:tcW w:w="1165" w:type="dxa"/>
            <w:gridSpan w:val="2"/>
            <w:shd w:val="clear" w:color="auto" w:fill="auto"/>
            <w:noWrap/>
            <w:vAlign w:val="bottom"/>
          </w:tcPr>
          <w:p w14:paraId="138ACE58" w14:textId="33BE82F4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7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74±1.8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F1ABDDD" w14:textId="12662203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81±1.0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FF2B474" w14:textId="1950F26E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61±0.4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D01B8EF" w14:textId="7B232CC5" w:rsidR="0068739A" w:rsidRPr="001D2471" w:rsidRDefault="0068739A" w:rsidP="0068739A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05±0.01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362066CA" w14:textId="636D9886" w:rsidR="0068739A" w:rsidRPr="001D2471" w:rsidRDefault="0068739A" w:rsidP="0068739A">
            <w:pPr>
              <w:spacing w:after="0" w:line="240" w:lineRule="auto"/>
              <w:jc w:val="center"/>
            </w:pPr>
            <w:r>
              <w:t>0.06±0.01</w:t>
            </w:r>
          </w:p>
        </w:tc>
      </w:tr>
      <w:tr w:rsidR="0068739A" w:rsidRPr="006329C0" w14:paraId="02D8748D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6656C706" w14:textId="77777777" w:rsidR="0068739A" w:rsidRPr="004966D1" w:rsidRDefault="0068739A" w:rsidP="0068739A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4966D1">
              <w:rPr>
                <w:rFonts w:cs="Arial"/>
              </w:rPr>
              <w:t>C1-fluorenes</w:t>
            </w:r>
          </w:p>
        </w:tc>
        <w:tc>
          <w:tcPr>
            <w:tcW w:w="1165" w:type="dxa"/>
            <w:gridSpan w:val="2"/>
            <w:shd w:val="clear" w:color="auto" w:fill="auto"/>
            <w:noWrap/>
            <w:vAlign w:val="bottom"/>
          </w:tcPr>
          <w:p w14:paraId="2A1E0D7E" w14:textId="42887EEB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4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1±3.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DF86C38" w14:textId="222265B7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4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1±3.8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E5C8B32" w14:textId="7AEB2D6C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7±2.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F54B163" w14:textId="7D82FA06" w:rsidR="0068739A" w:rsidRPr="001D2471" w:rsidRDefault="0068739A" w:rsidP="0068739A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3±0.3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4F2613F5" w14:textId="6669AF0A" w:rsidR="0068739A" w:rsidRPr="001D2471" w:rsidRDefault="0068739A" w:rsidP="0068739A">
            <w:pPr>
              <w:spacing w:after="0" w:line="240" w:lineRule="auto"/>
              <w:jc w:val="center"/>
            </w:pPr>
            <w:r>
              <w:t>0.3±0.1</w:t>
            </w:r>
          </w:p>
        </w:tc>
      </w:tr>
      <w:tr w:rsidR="0068739A" w:rsidRPr="006329C0" w14:paraId="72DE37C9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44FBF0D5" w14:textId="77777777" w:rsidR="0068739A" w:rsidRPr="004966D1" w:rsidRDefault="0068739A" w:rsidP="0068739A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4966D1">
              <w:rPr>
                <w:rFonts w:cs="Arial"/>
              </w:rPr>
              <w:t>C2-fluorenes</w:t>
            </w:r>
          </w:p>
        </w:tc>
        <w:tc>
          <w:tcPr>
            <w:tcW w:w="1165" w:type="dxa"/>
            <w:gridSpan w:val="2"/>
            <w:shd w:val="clear" w:color="auto" w:fill="auto"/>
            <w:noWrap/>
            <w:vAlign w:val="bottom"/>
          </w:tcPr>
          <w:p w14:paraId="1052EA49" w14:textId="41AC10D5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34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0±3.9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7F2A0E6" w14:textId="26518499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3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7±5.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213821B" w14:textId="02E50BE9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1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4±3.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1730487" w14:textId="1EC846E5" w:rsidR="0068739A" w:rsidRPr="001D2471" w:rsidRDefault="0068739A" w:rsidP="0068739A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7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7±2.6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048163CC" w14:textId="34AE512A" w:rsidR="0068739A" w:rsidRPr="001D2471" w:rsidRDefault="0068739A" w:rsidP="0068739A">
            <w:pPr>
              <w:spacing w:after="0" w:line="240" w:lineRule="auto"/>
              <w:jc w:val="center"/>
            </w:pPr>
            <w:r>
              <w:t>3.5±0.7</w:t>
            </w:r>
          </w:p>
        </w:tc>
      </w:tr>
      <w:tr w:rsidR="0068739A" w:rsidRPr="006329C0" w14:paraId="78BEBA71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520F2071" w14:textId="77777777" w:rsidR="0068739A" w:rsidRPr="004966D1" w:rsidRDefault="0068739A" w:rsidP="0068739A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4966D1">
              <w:rPr>
                <w:rFonts w:cs="Arial"/>
              </w:rPr>
              <w:t>C3-fluorenes</w:t>
            </w:r>
          </w:p>
        </w:tc>
        <w:tc>
          <w:tcPr>
            <w:tcW w:w="1165" w:type="dxa"/>
            <w:gridSpan w:val="2"/>
            <w:shd w:val="clear" w:color="auto" w:fill="auto"/>
            <w:noWrap/>
            <w:vAlign w:val="bottom"/>
          </w:tcPr>
          <w:p w14:paraId="295C63CC" w14:textId="37A46183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8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7±3.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86D4D4B" w14:textId="328CF919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0±4.8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43B1B52" w14:textId="71DEAD51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9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3±2.9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A941A45" w14:textId="0F6EF995" w:rsidR="0068739A" w:rsidRPr="001D2471" w:rsidRDefault="0068739A" w:rsidP="0068739A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17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6±4.4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3EC077BF" w14:textId="1EDBE792" w:rsidR="0068739A" w:rsidRPr="001D2471" w:rsidRDefault="0068739A" w:rsidP="0068739A">
            <w:pPr>
              <w:spacing w:after="0" w:line="240" w:lineRule="auto"/>
              <w:jc w:val="center"/>
            </w:pPr>
            <w:r>
              <w:t>9.0±1.6</w:t>
            </w:r>
          </w:p>
        </w:tc>
      </w:tr>
      <w:tr w:rsidR="0068739A" w:rsidRPr="006329C0" w14:paraId="20AE2FB1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48037C02" w14:textId="77777777" w:rsidR="0068739A" w:rsidRPr="004966D1" w:rsidRDefault="0068739A" w:rsidP="0068739A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4966D1">
              <w:rPr>
                <w:rFonts w:cs="Arial"/>
              </w:rPr>
              <w:t>Phenanthrene</w:t>
            </w:r>
          </w:p>
        </w:tc>
        <w:tc>
          <w:tcPr>
            <w:tcW w:w="1165" w:type="dxa"/>
            <w:gridSpan w:val="2"/>
            <w:shd w:val="clear" w:color="auto" w:fill="auto"/>
            <w:noWrap/>
            <w:vAlign w:val="bottom"/>
          </w:tcPr>
          <w:p w14:paraId="48B9356A" w14:textId="7E9BA3EE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7±2.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442F170" w14:textId="238B520F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9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95±2.8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7350592" w14:textId="1BCAA700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7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18±1.6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8236823" w14:textId="5E08EE33" w:rsidR="0068739A" w:rsidRPr="001D2471" w:rsidRDefault="0068739A" w:rsidP="0068739A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11±0.07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315EE61A" w14:textId="5A88F7EB" w:rsidR="0068739A" w:rsidRPr="001D2471" w:rsidRDefault="0068739A" w:rsidP="0068739A">
            <w:pPr>
              <w:spacing w:after="0" w:line="240" w:lineRule="auto"/>
              <w:jc w:val="center"/>
            </w:pPr>
            <w:r>
              <w:t>0.08±0.01</w:t>
            </w:r>
          </w:p>
        </w:tc>
      </w:tr>
      <w:tr w:rsidR="0068739A" w:rsidRPr="006329C0" w14:paraId="56663AEB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55684E46" w14:textId="77777777" w:rsidR="0068739A" w:rsidRPr="004966D1" w:rsidRDefault="0068739A" w:rsidP="0068739A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4966D1">
              <w:rPr>
                <w:rFonts w:cs="Arial"/>
              </w:rPr>
              <w:t>C1-phenanthrenes/anthracenes</w:t>
            </w:r>
          </w:p>
        </w:tc>
        <w:tc>
          <w:tcPr>
            <w:tcW w:w="1165" w:type="dxa"/>
            <w:gridSpan w:val="2"/>
            <w:shd w:val="clear" w:color="auto" w:fill="auto"/>
            <w:noWrap/>
            <w:vAlign w:val="bottom"/>
          </w:tcPr>
          <w:p w14:paraId="1D8FBD61" w14:textId="7E9A020B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5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4±5.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E6105EF" w14:textId="361CA2EE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3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5±8.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B2D778A" w14:textId="2D4E82AE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9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0±5.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A4FE18A" w14:textId="451EB97B" w:rsidR="0068739A" w:rsidRPr="001D2471" w:rsidRDefault="0068739A" w:rsidP="0068739A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2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1±0.8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658C675D" w14:textId="260632FF" w:rsidR="0068739A" w:rsidRPr="001D2471" w:rsidRDefault="0068739A" w:rsidP="0068739A">
            <w:pPr>
              <w:spacing w:after="0" w:line="240" w:lineRule="auto"/>
              <w:jc w:val="center"/>
            </w:pPr>
            <w:r>
              <w:t>0.6±0.1</w:t>
            </w:r>
          </w:p>
        </w:tc>
      </w:tr>
      <w:tr w:rsidR="0068739A" w:rsidRPr="006329C0" w14:paraId="0BB49C13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2AEF24EF" w14:textId="77777777" w:rsidR="0068739A" w:rsidRPr="004966D1" w:rsidRDefault="0068739A" w:rsidP="0068739A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4966D1">
              <w:rPr>
                <w:rFonts w:cs="Arial"/>
              </w:rPr>
              <w:t>C2-phenanthrenes/anthracenes</w:t>
            </w:r>
          </w:p>
        </w:tc>
        <w:tc>
          <w:tcPr>
            <w:tcW w:w="1165" w:type="dxa"/>
            <w:gridSpan w:val="2"/>
            <w:shd w:val="clear" w:color="auto" w:fill="auto"/>
            <w:noWrap/>
            <w:vAlign w:val="bottom"/>
          </w:tcPr>
          <w:p w14:paraId="3368BD51" w14:textId="16FEB70B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54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4±6.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43393C2" w14:textId="33734557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37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2±9.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9B85051" w14:textId="4211B478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36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6±5.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EEE2146" w14:textId="48CFD0F1" w:rsidR="0068739A" w:rsidRPr="001D2471" w:rsidRDefault="0068739A" w:rsidP="0068739A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15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9±4.5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607F38D8" w14:textId="4BEDFCA4" w:rsidR="0068739A" w:rsidRPr="001D2471" w:rsidRDefault="0068739A" w:rsidP="0068739A">
            <w:pPr>
              <w:spacing w:after="0" w:line="240" w:lineRule="auto"/>
              <w:jc w:val="center"/>
            </w:pPr>
            <w:r>
              <w:t>4.4±0.9</w:t>
            </w:r>
          </w:p>
        </w:tc>
      </w:tr>
      <w:tr w:rsidR="0068739A" w:rsidRPr="006329C0" w14:paraId="5F6851AF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2AD44412" w14:textId="77777777" w:rsidR="0068739A" w:rsidRPr="004966D1" w:rsidRDefault="0068739A" w:rsidP="0068739A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4966D1">
              <w:rPr>
                <w:rFonts w:cs="Arial"/>
              </w:rPr>
              <w:t>C3-phenanthrenes/anthracenes</w:t>
            </w:r>
          </w:p>
        </w:tc>
        <w:tc>
          <w:tcPr>
            <w:tcW w:w="1165" w:type="dxa"/>
            <w:gridSpan w:val="2"/>
            <w:shd w:val="clear" w:color="auto" w:fill="auto"/>
            <w:noWrap/>
            <w:vAlign w:val="bottom"/>
          </w:tcPr>
          <w:p w14:paraId="2C441EBD" w14:textId="0855587D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37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8±4.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C5BF4FA" w14:textId="525E415D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6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6±7.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ED1FD1F" w14:textId="303AC836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6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1±3.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8E89A74" w14:textId="05BCD84E" w:rsidR="0068739A" w:rsidRPr="001D2471" w:rsidRDefault="0068739A" w:rsidP="0068739A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26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8±5.2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6E7A2848" w14:textId="5505121C" w:rsidR="0068739A" w:rsidRPr="001D2471" w:rsidRDefault="0068739A" w:rsidP="0068739A">
            <w:pPr>
              <w:spacing w:after="0" w:line="240" w:lineRule="auto"/>
              <w:jc w:val="center"/>
            </w:pPr>
            <w:r>
              <w:t>16.8±2.6</w:t>
            </w:r>
          </w:p>
        </w:tc>
      </w:tr>
      <w:tr w:rsidR="0068739A" w:rsidRPr="006329C0" w14:paraId="1B85BEF5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40128668" w14:textId="77777777" w:rsidR="0068739A" w:rsidRPr="004966D1" w:rsidRDefault="0068739A" w:rsidP="0068739A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4966D1">
              <w:rPr>
                <w:rFonts w:cs="Arial"/>
              </w:rPr>
              <w:t>C4-phenanthrenes/anthracenes</w:t>
            </w:r>
          </w:p>
        </w:tc>
        <w:tc>
          <w:tcPr>
            <w:tcW w:w="1165" w:type="dxa"/>
            <w:gridSpan w:val="2"/>
            <w:shd w:val="clear" w:color="auto" w:fill="auto"/>
            <w:noWrap/>
            <w:vAlign w:val="bottom"/>
          </w:tcPr>
          <w:p w14:paraId="21BB29D6" w14:textId="27520268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7±2.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440B95B" w14:textId="14CDD613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9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95±2.8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2139DE4" w14:textId="38EA1175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7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18±1.6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59D18C2" w14:textId="2468BBA0" w:rsidR="0068739A" w:rsidRPr="001D2471" w:rsidRDefault="0068739A" w:rsidP="0068739A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17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6±2.0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16CB97A8" w14:textId="21DC0781" w:rsidR="0068739A" w:rsidRPr="001D2471" w:rsidRDefault="0068739A" w:rsidP="0068739A">
            <w:pPr>
              <w:spacing w:after="0" w:line="240" w:lineRule="auto"/>
              <w:jc w:val="center"/>
            </w:pPr>
            <w:r>
              <w:t>15.3±2.5</w:t>
            </w:r>
          </w:p>
        </w:tc>
      </w:tr>
      <w:tr w:rsidR="0068739A" w:rsidRPr="006329C0" w14:paraId="7A89A6EB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74FB75F2" w14:textId="77777777" w:rsidR="0068739A" w:rsidRPr="004966D1" w:rsidRDefault="0068739A" w:rsidP="0068739A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4966D1">
              <w:rPr>
                <w:rFonts w:cs="Arial"/>
              </w:rPr>
              <w:t>Dibenzothiophene</w:t>
            </w:r>
          </w:p>
        </w:tc>
        <w:tc>
          <w:tcPr>
            <w:tcW w:w="1165" w:type="dxa"/>
            <w:gridSpan w:val="2"/>
            <w:shd w:val="clear" w:color="auto" w:fill="auto"/>
            <w:noWrap/>
            <w:vAlign w:val="bottom"/>
          </w:tcPr>
          <w:p w14:paraId="6DE8C6EA" w14:textId="5AF7DD5E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7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64±0.98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623DE8B" w14:textId="449F2C87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3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67±0.9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91D44BF" w14:textId="15059DC8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45±0.6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2E353D0" w14:textId="17E770FA" w:rsidR="0068739A" w:rsidRPr="001D2471" w:rsidRDefault="0068739A" w:rsidP="0068739A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10±0.03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1613394B" w14:textId="6754E5FE" w:rsidR="0068739A" w:rsidRPr="001D2471" w:rsidRDefault="0068739A" w:rsidP="0068739A">
            <w:pPr>
              <w:spacing w:after="0" w:line="240" w:lineRule="auto"/>
              <w:jc w:val="center"/>
            </w:pPr>
            <w:r>
              <w:t>0.06±0.01</w:t>
            </w:r>
          </w:p>
        </w:tc>
      </w:tr>
      <w:tr w:rsidR="0068739A" w:rsidRPr="006329C0" w14:paraId="20A6312B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0DD579D0" w14:textId="77777777" w:rsidR="0068739A" w:rsidRPr="004966D1" w:rsidRDefault="0068739A" w:rsidP="0068739A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4966D1">
              <w:rPr>
                <w:rFonts w:cs="Arial"/>
              </w:rPr>
              <w:t>C1-dibenzothiophenes</w:t>
            </w:r>
          </w:p>
        </w:tc>
        <w:tc>
          <w:tcPr>
            <w:tcW w:w="1165" w:type="dxa"/>
            <w:gridSpan w:val="2"/>
            <w:shd w:val="clear" w:color="auto" w:fill="auto"/>
            <w:noWrap/>
            <w:vAlign w:val="bottom"/>
          </w:tcPr>
          <w:p w14:paraId="51AEDE87" w14:textId="208CEBF0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1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40±2.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C9BC333" w14:textId="271E97C9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2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8±3.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E9C536B" w14:textId="4FBD74BB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6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2±1.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E390C30" w14:textId="12F43869" w:rsidR="0068739A" w:rsidRPr="001D2471" w:rsidRDefault="0068739A" w:rsidP="0068739A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1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4±0.6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3D953886" w14:textId="42116F45" w:rsidR="0068739A" w:rsidRPr="001D2471" w:rsidRDefault="0068739A" w:rsidP="0068739A">
            <w:pPr>
              <w:spacing w:after="0" w:line="240" w:lineRule="auto"/>
              <w:jc w:val="center"/>
            </w:pPr>
            <w:r>
              <w:t>0.3±0.01</w:t>
            </w:r>
          </w:p>
        </w:tc>
      </w:tr>
      <w:tr w:rsidR="0068739A" w:rsidRPr="006329C0" w14:paraId="56637E3B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22B8F2D9" w14:textId="77777777" w:rsidR="0068739A" w:rsidRPr="004966D1" w:rsidRDefault="0068739A" w:rsidP="0068739A">
            <w:pPr>
              <w:spacing w:after="0" w:line="240" w:lineRule="auto"/>
              <w:rPr>
                <w:rFonts w:cs="Arial"/>
              </w:rPr>
            </w:pPr>
            <w:r w:rsidRPr="004966D1">
              <w:rPr>
                <w:rFonts w:cs="Arial"/>
              </w:rPr>
              <w:t>C2-dibenzothiophenes</w:t>
            </w:r>
          </w:p>
        </w:tc>
        <w:tc>
          <w:tcPr>
            <w:tcW w:w="1165" w:type="dxa"/>
            <w:gridSpan w:val="2"/>
            <w:shd w:val="clear" w:color="auto" w:fill="auto"/>
            <w:noWrap/>
            <w:vAlign w:val="bottom"/>
          </w:tcPr>
          <w:p w14:paraId="2C493976" w14:textId="27524AAC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6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8±2.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02E3A6A" w14:textId="07F1D4EB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7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8±4.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883A01D" w14:textId="09B7D7E3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7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5±2.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CA26DCC" w14:textId="30EFDBFF" w:rsidR="0068739A" w:rsidRPr="001D2471" w:rsidRDefault="0068739A" w:rsidP="0068739A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0±2.8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0E5B0F38" w14:textId="10CB53BF" w:rsidR="0068739A" w:rsidRPr="001D2471" w:rsidRDefault="0068739A" w:rsidP="0068739A">
            <w:pPr>
              <w:spacing w:after="0" w:line="240" w:lineRule="auto"/>
              <w:jc w:val="center"/>
            </w:pPr>
            <w:r>
              <w:t>3.6±0.8</w:t>
            </w:r>
          </w:p>
        </w:tc>
      </w:tr>
      <w:tr w:rsidR="0068739A" w:rsidRPr="006329C0" w14:paraId="70A7E38C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41EE81B0" w14:textId="77777777" w:rsidR="0068739A" w:rsidRPr="004966D1" w:rsidRDefault="0068739A" w:rsidP="0068739A">
            <w:pPr>
              <w:spacing w:after="0" w:line="240" w:lineRule="auto"/>
              <w:rPr>
                <w:rFonts w:cs="Arial"/>
              </w:rPr>
            </w:pPr>
            <w:r w:rsidRPr="004966D1">
              <w:rPr>
                <w:rFonts w:cs="Arial"/>
              </w:rPr>
              <w:t>C3-dibenzothiophenes</w:t>
            </w:r>
          </w:p>
        </w:tc>
        <w:tc>
          <w:tcPr>
            <w:tcW w:w="1165" w:type="dxa"/>
            <w:gridSpan w:val="2"/>
            <w:shd w:val="clear" w:color="auto" w:fill="auto"/>
            <w:noWrap/>
            <w:vAlign w:val="bottom"/>
          </w:tcPr>
          <w:p w14:paraId="75F2181F" w14:textId="1D876C2F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9.0±2.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3945FA3" w14:textId="75647021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3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0±3.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E25CC27" w14:textId="7C700AC9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2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5±1.8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B15C924" w14:textId="42C48D3E" w:rsidR="0068739A" w:rsidRPr="001D2471" w:rsidRDefault="0068739A" w:rsidP="0068739A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13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1±2.6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2DD21CCE" w14:textId="7E49AC8B" w:rsidR="0068739A" w:rsidRPr="001D2471" w:rsidRDefault="0068739A" w:rsidP="0068739A">
            <w:pPr>
              <w:spacing w:after="0" w:line="240" w:lineRule="auto"/>
              <w:jc w:val="center"/>
            </w:pPr>
            <w:r>
              <w:t>8.4±1.3</w:t>
            </w:r>
          </w:p>
        </w:tc>
      </w:tr>
      <w:tr w:rsidR="0068739A" w:rsidRPr="006329C0" w14:paraId="5BE34B07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73D17475" w14:textId="77777777" w:rsidR="0068739A" w:rsidRPr="004966D1" w:rsidRDefault="0068739A" w:rsidP="0068739A">
            <w:pPr>
              <w:spacing w:after="0" w:line="240" w:lineRule="auto"/>
              <w:rPr>
                <w:rFonts w:cs="Arial"/>
              </w:rPr>
            </w:pPr>
            <w:r w:rsidRPr="004966D1">
              <w:rPr>
                <w:rFonts w:cs="Arial"/>
              </w:rPr>
              <w:t>C4-dibenzothiophenes</w:t>
            </w:r>
          </w:p>
        </w:tc>
        <w:tc>
          <w:tcPr>
            <w:tcW w:w="1165" w:type="dxa"/>
            <w:gridSpan w:val="2"/>
            <w:shd w:val="clear" w:color="auto" w:fill="auto"/>
            <w:noWrap/>
            <w:vAlign w:val="bottom"/>
          </w:tcPr>
          <w:p w14:paraId="456D9D6C" w14:textId="77C400A0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7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6±1.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93D07E3" w14:textId="6D29F6E1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6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2±3.8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5644629" w14:textId="2456B6B6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6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7±1.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2E483AA" w14:textId="419E4B06" w:rsidR="0068739A" w:rsidRPr="001D2471" w:rsidRDefault="0068739A" w:rsidP="0068739A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7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7±1.5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139BD266" w14:textId="5140F44F" w:rsidR="0068739A" w:rsidRPr="001D2471" w:rsidRDefault="0068739A" w:rsidP="0068739A">
            <w:pPr>
              <w:spacing w:after="0" w:line="240" w:lineRule="auto"/>
              <w:jc w:val="center"/>
            </w:pPr>
            <w:r>
              <w:t>5.3±9.8</w:t>
            </w:r>
          </w:p>
        </w:tc>
      </w:tr>
      <w:tr w:rsidR="0068739A" w:rsidRPr="006329C0" w14:paraId="43EAC53D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39C23052" w14:textId="77777777" w:rsidR="0068739A" w:rsidRPr="004966D1" w:rsidRDefault="0068739A" w:rsidP="0068739A">
            <w:pPr>
              <w:spacing w:after="0" w:line="240" w:lineRule="auto"/>
              <w:rPr>
                <w:rFonts w:cs="Arial"/>
              </w:rPr>
            </w:pPr>
            <w:r w:rsidRPr="004966D1">
              <w:rPr>
                <w:rFonts w:cs="Arial"/>
              </w:rPr>
              <w:t>Fluoranthene/Pyrene</w:t>
            </w:r>
          </w:p>
        </w:tc>
        <w:tc>
          <w:tcPr>
            <w:tcW w:w="1165" w:type="dxa"/>
            <w:gridSpan w:val="2"/>
            <w:shd w:val="clear" w:color="auto" w:fill="auto"/>
            <w:noWrap/>
            <w:vAlign w:val="bottom"/>
          </w:tcPr>
          <w:p w14:paraId="69C49F64" w14:textId="517371A4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3±0.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723A4DB" w14:textId="068C032A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7±0.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D78441E" w14:textId="7FAF7892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8±0.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9DA1594" w14:textId="7A008032" w:rsidR="0068739A" w:rsidRPr="001D2471" w:rsidRDefault="0068739A" w:rsidP="0068739A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6±0.1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7E7AB125" w14:textId="7AD0144C" w:rsidR="0068739A" w:rsidRPr="001D2471" w:rsidRDefault="0068739A" w:rsidP="0068739A">
            <w:pPr>
              <w:spacing w:after="0" w:line="240" w:lineRule="auto"/>
              <w:jc w:val="center"/>
            </w:pPr>
            <w:r>
              <w:t>0.4±0.1</w:t>
            </w:r>
          </w:p>
        </w:tc>
      </w:tr>
      <w:tr w:rsidR="0068739A" w:rsidRPr="006329C0" w14:paraId="33B2EADC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209D851C" w14:textId="77777777" w:rsidR="0068739A" w:rsidRPr="004966D1" w:rsidRDefault="0068739A" w:rsidP="0068739A">
            <w:pPr>
              <w:spacing w:after="0" w:line="240" w:lineRule="auto"/>
              <w:rPr>
                <w:rFonts w:cs="Arial"/>
              </w:rPr>
            </w:pPr>
            <w:r w:rsidRPr="004966D1">
              <w:rPr>
                <w:rFonts w:cs="Arial"/>
              </w:rPr>
              <w:t>C1-fluoranthrenes/pyrenes</w:t>
            </w:r>
          </w:p>
        </w:tc>
        <w:tc>
          <w:tcPr>
            <w:tcW w:w="1165" w:type="dxa"/>
            <w:gridSpan w:val="2"/>
            <w:shd w:val="clear" w:color="auto" w:fill="auto"/>
            <w:noWrap/>
            <w:vAlign w:val="bottom"/>
          </w:tcPr>
          <w:p w14:paraId="560855BE" w14:textId="2516CE9E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8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0±0.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8CE3A4F" w14:textId="09BEF498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5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3±1.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A9FABD6" w14:textId="6827251C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5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8±0.9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A9000FE" w14:textId="43B703DC" w:rsidR="0068739A" w:rsidRPr="001D2471" w:rsidRDefault="0068739A" w:rsidP="0068739A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5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8±1.4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2182D85B" w14:textId="43C57A91" w:rsidR="0068739A" w:rsidRPr="001D2471" w:rsidRDefault="0068739A" w:rsidP="0068739A">
            <w:pPr>
              <w:spacing w:after="0" w:line="240" w:lineRule="auto"/>
              <w:jc w:val="center"/>
            </w:pPr>
            <w:r>
              <w:t>3.6±0.4</w:t>
            </w:r>
          </w:p>
        </w:tc>
      </w:tr>
      <w:tr w:rsidR="0068739A" w:rsidRPr="006329C0" w14:paraId="56A071D1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71E8BE8E" w14:textId="77777777" w:rsidR="0068739A" w:rsidRPr="004966D1" w:rsidRDefault="0068739A" w:rsidP="0068739A">
            <w:pPr>
              <w:spacing w:after="0" w:line="240" w:lineRule="auto"/>
              <w:rPr>
                <w:rFonts w:cs="Arial"/>
              </w:rPr>
            </w:pPr>
            <w:r w:rsidRPr="004966D1">
              <w:rPr>
                <w:rFonts w:cs="Arial"/>
              </w:rPr>
              <w:t>C2-fluoranthenes/pyrenes</w:t>
            </w:r>
          </w:p>
        </w:tc>
        <w:tc>
          <w:tcPr>
            <w:tcW w:w="1165" w:type="dxa"/>
            <w:gridSpan w:val="2"/>
            <w:shd w:val="clear" w:color="auto" w:fill="auto"/>
            <w:noWrap/>
            <w:vAlign w:val="bottom"/>
          </w:tcPr>
          <w:p w14:paraId="08E3361D" w14:textId="4DCB865B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8±0.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F9FB900" w14:textId="324F9278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0±0.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D88ECE5" w14:textId="363836BD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9±0.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8F4FA5E" w14:textId="704FF12C" w:rsidR="0068739A" w:rsidRPr="001D2471" w:rsidRDefault="0068739A" w:rsidP="0068739A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2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2±0.4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39358E4A" w14:textId="7686A1D9" w:rsidR="0068739A" w:rsidRPr="001D2471" w:rsidRDefault="0068739A" w:rsidP="0068739A">
            <w:pPr>
              <w:spacing w:after="0" w:line="240" w:lineRule="auto"/>
              <w:jc w:val="center"/>
            </w:pPr>
            <w:r>
              <w:t>2.8±0.4</w:t>
            </w:r>
          </w:p>
        </w:tc>
      </w:tr>
      <w:tr w:rsidR="0068739A" w:rsidRPr="006329C0" w14:paraId="2E18DC0A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643B3CF5" w14:textId="77777777" w:rsidR="0068739A" w:rsidRPr="004966D1" w:rsidRDefault="0068739A" w:rsidP="0068739A">
            <w:pPr>
              <w:spacing w:after="0" w:line="240" w:lineRule="auto"/>
              <w:rPr>
                <w:rFonts w:cs="Arial"/>
              </w:rPr>
            </w:pPr>
            <w:r w:rsidRPr="004966D1">
              <w:rPr>
                <w:rFonts w:cs="Arial"/>
              </w:rPr>
              <w:t>C3-fluoranthenes/pyrenes</w:t>
            </w:r>
          </w:p>
        </w:tc>
        <w:tc>
          <w:tcPr>
            <w:tcW w:w="1165" w:type="dxa"/>
            <w:gridSpan w:val="2"/>
            <w:shd w:val="clear" w:color="auto" w:fill="auto"/>
            <w:noWrap/>
            <w:vAlign w:val="bottom"/>
          </w:tcPr>
          <w:p w14:paraId="4F9E81A2" w14:textId="5948D8A7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1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4±1.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EDFFCA5" w14:textId="23758640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8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7±2.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1EC02C9" w14:textId="597CC632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7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2±1.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6339F61" w14:textId="10F42E0E" w:rsidR="0068739A" w:rsidRPr="001D2471" w:rsidRDefault="0068739A" w:rsidP="0068739A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6±1.7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55761538" w14:textId="09145F07" w:rsidR="0068739A" w:rsidRPr="001D2471" w:rsidRDefault="0068739A" w:rsidP="0068739A">
            <w:pPr>
              <w:spacing w:after="0" w:line="240" w:lineRule="auto"/>
              <w:jc w:val="center"/>
            </w:pPr>
            <w:r>
              <w:t>7.0±1.1</w:t>
            </w:r>
          </w:p>
        </w:tc>
      </w:tr>
      <w:tr w:rsidR="0068739A" w:rsidRPr="006329C0" w14:paraId="1CC79E7E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0ABE252E" w14:textId="77777777" w:rsidR="0068739A" w:rsidRPr="004966D1" w:rsidRDefault="0068739A" w:rsidP="0068739A">
            <w:pPr>
              <w:spacing w:after="0" w:line="240" w:lineRule="auto"/>
              <w:rPr>
                <w:rFonts w:cs="Arial"/>
              </w:rPr>
            </w:pPr>
            <w:r w:rsidRPr="004966D1">
              <w:rPr>
                <w:rFonts w:cs="Arial"/>
              </w:rPr>
              <w:t>Chrysene</w:t>
            </w:r>
          </w:p>
        </w:tc>
        <w:tc>
          <w:tcPr>
            <w:tcW w:w="1165" w:type="dxa"/>
            <w:gridSpan w:val="2"/>
            <w:shd w:val="clear" w:color="auto" w:fill="auto"/>
            <w:noWrap/>
            <w:vAlign w:val="bottom"/>
          </w:tcPr>
          <w:p w14:paraId="3BA51C5E" w14:textId="0D32F50D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9±0.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83E2700" w14:textId="64CB62B9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7±0.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36B1793" w14:textId="6AAA545F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7±0.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E741D73" w14:textId="261A732E" w:rsidR="0068739A" w:rsidRPr="001D2471" w:rsidRDefault="0068739A" w:rsidP="0068739A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8±0.2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179A7D5A" w14:textId="2EE54B6B" w:rsidR="0068739A" w:rsidRPr="001D2471" w:rsidRDefault="0068739A" w:rsidP="0068739A">
            <w:pPr>
              <w:spacing w:after="0" w:line="240" w:lineRule="auto"/>
              <w:jc w:val="center"/>
            </w:pPr>
            <w:r>
              <w:t>0.6±0.1</w:t>
            </w:r>
          </w:p>
        </w:tc>
      </w:tr>
      <w:tr w:rsidR="0068739A" w:rsidRPr="006329C0" w14:paraId="41ED478E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3118157A" w14:textId="77777777" w:rsidR="0068739A" w:rsidRPr="004966D1" w:rsidRDefault="0068739A" w:rsidP="0068739A">
            <w:pPr>
              <w:spacing w:after="0" w:line="240" w:lineRule="auto"/>
              <w:rPr>
                <w:rFonts w:cs="Arial"/>
              </w:rPr>
            </w:pPr>
            <w:r w:rsidRPr="004966D1">
              <w:rPr>
                <w:rFonts w:cs="Arial"/>
              </w:rPr>
              <w:t>C1-chrysenes</w:t>
            </w:r>
          </w:p>
        </w:tc>
        <w:tc>
          <w:tcPr>
            <w:tcW w:w="1165" w:type="dxa"/>
            <w:gridSpan w:val="2"/>
            <w:shd w:val="clear" w:color="auto" w:fill="auto"/>
            <w:noWrap/>
            <w:vAlign w:val="bottom"/>
          </w:tcPr>
          <w:p w14:paraId="03FCAAA9" w14:textId="189B840B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4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3±0.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F2BD7DC" w14:textId="30A69AC8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3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4±0.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004CAD2" w14:textId="6E4C82F1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3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3±0.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2E5A118" w14:textId="5A27B21D" w:rsidR="0068739A" w:rsidRPr="001D2471" w:rsidRDefault="0068739A" w:rsidP="0068739A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3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9±0.8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6E620882" w14:textId="3328F3F2" w:rsidR="0068739A" w:rsidRPr="001D2471" w:rsidRDefault="0068739A" w:rsidP="0068739A">
            <w:pPr>
              <w:spacing w:after="0" w:line="240" w:lineRule="auto"/>
              <w:jc w:val="center"/>
            </w:pPr>
            <w:r>
              <w:t>3.01±0.4</w:t>
            </w:r>
          </w:p>
        </w:tc>
      </w:tr>
      <w:tr w:rsidR="0068739A" w:rsidRPr="006329C0" w14:paraId="44B21064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46DEF4D1" w14:textId="77777777" w:rsidR="0068739A" w:rsidRPr="004966D1" w:rsidRDefault="0068739A" w:rsidP="0068739A">
            <w:pPr>
              <w:spacing w:after="0" w:line="240" w:lineRule="auto"/>
              <w:rPr>
                <w:rFonts w:cs="Arial"/>
              </w:rPr>
            </w:pPr>
            <w:r w:rsidRPr="004966D1">
              <w:rPr>
                <w:rFonts w:cs="Arial"/>
              </w:rPr>
              <w:t>C2-chrysenes</w:t>
            </w:r>
          </w:p>
        </w:tc>
        <w:tc>
          <w:tcPr>
            <w:tcW w:w="1165" w:type="dxa"/>
            <w:gridSpan w:val="2"/>
            <w:shd w:val="clear" w:color="auto" w:fill="auto"/>
            <w:noWrap/>
            <w:vAlign w:val="bottom"/>
          </w:tcPr>
          <w:p w14:paraId="7262D4C8" w14:textId="674C1327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5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4±0.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489FB36" w14:textId="2AA680A6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4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4±0.9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C771883" w14:textId="773F15E8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4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2±0.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FF447E3" w14:textId="71D64991" w:rsidR="0068739A" w:rsidRPr="001D2471" w:rsidRDefault="0068739A" w:rsidP="0068739A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5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1±1.1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29769154" w14:textId="0F3BC539" w:rsidR="0068739A" w:rsidRPr="001D2471" w:rsidRDefault="0068739A" w:rsidP="0068739A">
            <w:pPr>
              <w:spacing w:after="0" w:line="240" w:lineRule="auto"/>
              <w:jc w:val="center"/>
            </w:pPr>
            <w:r>
              <w:t>3.8±0.6</w:t>
            </w:r>
          </w:p>
        </w:tc>
      </w:tr>
      <w:tr w:rsidR="0068739A" w:rsidRPr="006329C0" w14:paraId="7DD01F60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7E2BB41A" w14:textId="77777777" w:rsidR="0068739A" w:rsidRPr="004966D1" w:rsidRDefault="0068739A" w:rsidP="0068739A">
            <w:pPr>
              <w:spacing w:after="0" w:line="240" w:lineRule="auto"/>
              <w:rPr>
                <w:rFonts w:cs="Arial"/>
              </w:rPr>
            </w:pPr>
            <w:r w:rsidRPr="004966D1">
              <w:rPr>
                <w:rFonts w:cs="Arial"/>
              </w:rPr>
              <w:t>C3-chrysenes</w:t>
            </w:r>
          </w:p>
        </w:tc>
        <w:tc>
          <w:tcPr>
            <w:tcW w:w="1165" w:type="dxa"/>
            <w:gridSpan w:val="2"/>
            <w:shd w:val="clear" w:color="auto" w:fill="auto"/>
            <w:noWrap/>
            <w:vAlign w:val="bottom"/>
          </w:tcPr>
          <w:p w14:paraId="6DA9393C" w14:textId="26D4F738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4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1±0.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005B34D" w14:textId="16F28FE2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3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1±0.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5BC583B" w14:textId="2DB2D246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9±0.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5919F4E" w14:textId="7E0F242F" w:rsidR="0068739A" w:rsidRPr="001D2471" w:rsidRDefault="0068739A" w:rsidP="0068739A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3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6±0.7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1E99654E" w14:textId="173976A4" w:rsidR="0068739A" w:rsidRPr="001D2471" w:rsidRDefault="0068739A" w:rsidP="0068739A">
            <w:pPr>
              <w:spacing w:after="0" w:line="240" w:lineRule="auto"/>
              <w:jc w:val="center"/>
            </w:pPr>
            <w:r>
              <w:t>2.8±0.4</w:t>
            </w:r>
          </w:p>
        </w:tc>
      </w:tr>
      <w:tr w:rsidR="0068739A" w:rsidRPr="006329C0" w14:paraId="3A76939C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34508F00" w14:textId="77777777" w:rsidR="0068739A" w:rsidRPr="004966D1" w:rsidRDefault="0068739A" w:rsidP="0068739A">
            <w:pPr>
              <w:spacing w:after="0" w:line="240" w:lineRule="auto"/>
              <w:rPr>
                <w:rFonts w:cs="Arial"/>
              </w:rPr>
            </w:pPr>
            <w:r w:rsidRPr="004966D1">
              <w:rPr>
                <w:rFonts w:cs="Arial"/>
              </w:rPr>
              <w:t>C4-chrysenes</w:t>
            </w:r>
          </w:p>
        </w:tc>
        <w:tc>
          <w:tcPr>
            <w:tcW w:w="1165" w:type="dxa"/>
            <w:gridSpan w:val="2"/>
            <w:shd w:val="clear" w:color="auto" w:fill="auto"/>
            <w:noWrap/>
            <w:vAlign w:val="bottom"/>
          </w:tcPr>
          <w:p w14:paraId="118AC6D9" w14:textId="6CBE0C74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3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1±0.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3FB3020" w14:textId="1A1C7AA7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4±0.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672056E" w14:textId="224BA584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0±0.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F472393" w14:textId="2A1C613A" w:rsidR="0068739A" w:rsidRPr="001D2471" w:rsidRDefault="0068739A" w:rsidP="0068739A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2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4±0.6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672CBDB4" w14:textId="076CA6EF" w:rsidR="0068739A" w:rsidRPr="001D2471" w:rsidRDefault="0068739A" w:rsidP="0068739A">
            <w:pPr>
              <w:spacing w:after="0" w:line="240" w:lineRule="auto"/>
              <w:jc w:val="center"/>
            </w:pPr>
            <w:r>
              <w:t>1</w:t>
            </w:r>
            <w:r w:rsidR="00D012ED">
              <w:t>.</w:t>
            </w:r>
            <w:r>
              <w:t>5±0.3</w:t>
            </w:r>
          </w:p>
        </w:tc>
      </w:tr>
      <w:tr w:rsidR="0068739A" w:rsidRPr="006329C0" w14:paraId="4B867AD3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72098CC1" w14:textId="77777777" w:rsidR="0068739A" w:rsidRPr="004966D1" w:rsidRDefault="0068739A" w:rsidP="0068739A">
            <w:pPr>
              <w:spacing w:after="0" w:line="240" w:lineRule="auto"/>
              <w:rPr>
                <w:rFonts w:cs="Arial"/>
              </w:rPr>
            </w:pPr>
            <w:r w:rsidRPr="004966D1">
              <w:rPr>
                <w:rFonts w:cs="Arial"/>
              </w:rPr>
              <w:t>Benzo(a)pyrene</w:t>
            </w:r>
          </w:p>
        </w:tc>
        <w:tc>
          <w:tcPr>
            <w:tcW w:w="1165" w:type="dxa"/>
            <w:gridSpan w:val="2"/>
            <w:shd w:val="clear" w:color="auto" w:fill="auto"/>
            <w:noWrap/>
            <w:vAlign w:val="bottom"/>
          </w:tcPr>
          <w:p w14:paraId="7369B415" w14:textId="12411BC3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8±0.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92E8017" w14:textId="3F79CC4D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6±0.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7F4D2F0" w14:textId="093ED17F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2±0.0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64D2033" w14:textId="3B90F1C7" w:rsidR="0068739A" w:rsidRPr="001D2471" w:rsidRDefault="0068739A" w:rsidP="0068739A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6±0.3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27D9044B" w14:textId="5B0924C5" w:rsidR="0068739A" w:rsidRPr="001D2471" w:rsidRDefault="0068739A" w:rsidP="0068739A">
            <w:pPr>
              <w:spacing w:after="0" w:line="240" w:lineRule="auto"/>
              <w:jc w:val="center"/>
            </w:pPr>
            <w:r>
              <w:t>0.1±0.01</w:t>
            </w:r>
          </w:p>
        </w:tc>
      </w:tr>
      <w:tr w:rsidR="0068739A" w:rsidRPr="006329C0" w14:paraId="23B56DB9" w14:textId="7777777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207C936E" w14:textId="1AD14546" w:rsidR="0068739A" w:rsidRPr="004966D1" w:rsidRDefault="0068739A" w:rsidP="0068739A">
            <w:pPr>
              <w:spacing w:after="0" w:line="240" w:lineRule="auto"/>
              <w:rPr>
                <w:rFonts w:cs="Arial"/>
              </w:rPr>
            </w:pPr>
            <w:r w:rsidRPr="004966D1">
              <w:rPr>
                <w:rFonts w:cs="Arial"/>
              </w:rPr>
              <w:t>30 ab Hopane</w:t>
            </w:r>
          </w:p>
        </w:tc>
        <w:tc>
          <w:tcPr>
            <w:tcW w:w="1165" w:type="dxa"/>
            <w:gridSpan w:val="2"/>
            <w:shd w:val="clear" w:color="auto" w:fill="auto"/>
            <w:noWrap/>
            <w:vAlign w:val="bottom"/>
          </w:tcPr>
          <w:p w14:paraId="6630AFFC" w14:textId="65CBD3E6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4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4±0.9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4DC4C42" w14:textId="5A71DAB3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1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7±2.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2666787" w14:textId="17B44B70" w:rsidR="0068739A" w:rsidRPr="001D2471" w:rsidRDefault="0068739A" w:rsidP="0068739A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1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1±1.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D9E8114" w14:textId="04527296" w:rsidR="0068739A" w:rsidRPr="001D2471" w:rsidRDefault="0068739A" w:rsidP="0068739A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13</w:t>
            </w:r>
            <w:r w:rsidR="00D012ED">
              <w:rPr>
                <w:rFonts w:ascii="Calibri" w:hAnsi="Calibri"/>
                <w:color w:val="000000"/>
              </w:rPr>
              <w:t>.</w:t>
            </w:r>
            <w:r>
              <w:rPr>
                <w:rFonts w:ascii="Calibri" w:hAnsi="Calibri"/>
                <w:color w:val="000000"/>
              </w:rPr>
              <w:t>4±4.0</w:t>
            </w:r>
          </w:p>
        </w:tc>
        <w:tc>
          <w:tcPr>
            <w:tcW w:w="1171" w:type="dxa"/>
            <w:shd w:val="clear" w:color="auto" w:fill="auto"/>
            <w:noWrap/>
            <w:vAlign w:val="bottom"/>
          </w:tcPr>
          <w:p w14:paraId="74CAD0B4" w14:textId="3E6FB3FF" w:rsidR="0068739A" w:rsidRPr="001D2471" w:rsidRDefault="0068739A" w:rsidP="0068739A">
            <w:pPr>
              <w:spacing w:after="0" w:line="240" w:lineRule="auto"/>
              <w:jc w:val="center"/>
            </w:pPr>
            <w:r>
              <w:t>8.9±1.4</w:t>
            </w:r>
          </w:p>
        </w:tc>
      </w:tr>
      <w:tr w:rsidR="0068739A" w:rsidRPr="00681B60" w14:paraId="44249154" w14:textId="77777777" w:rsidTr="7F0805AA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gridAfter w:val="2"/>
          <w:wAfter w:w="2345" w:type="dxa"/>
          <w:trHeight w:val="290"/>
        </w:trPr>
        <w:tc>
          <w:tcPr>
            <w:tcW w:w="3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269E3D" w14:textId="1C6D6368" w:rsidR="0068739A" w:rsidRPr="00681B60" w:rsidRDefault="0068739A" w:rsidP="0068739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kern w:val="0"/>
                <w:lang w:eastAsia="nb-NO"/>
                <w14:ligatures w14:val="none"/>
              </w:rPr>
            </w:pPr>
          </w:p>
        </w:tc>
        <w:tc>
          <w:tcPr>
            <w:tcW w:w="330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91382B" w14:textId="5E5921AA" w:rsidR="0068739A" w:rsidRPr="00681B60" w:rsidRDefault="0068739A" w:rsidP="0068739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kern w:val="0"/>
                <w:lang w:eastAsia="nb-NO"/>
                <w14:ligatures w14:val="none"/>
              </w:rPr>
            </w:pPr>
          </w:p>
        </w:tc>
      </w:tr>
      <w:tr w:rsidR="0068739A" w:rsidRPr="00681B60" w14:paraId="2D27C845" w14:textId="77777777" w:rsidTr="7F0805AA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gridAfter w:val="2"/>
          <w:wAfter w:w="2345" w:type="dxa"/>
          <w:trHeight w:val="290"/>
        </w:trPr>
        <w:tc>
          <w:tcPr>
            <w:tcW w:w="3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E82DD7" w14:textId="1A5A9C90" w:rsidR="0068739A" w:rsidRPr="00681B60" w:rsidRDefault="0068739A" w:rsidP="0068739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kern w:val="0"/>
                <w:lang w:eastAsia="nb-NO"/>
                <w14:ligatures w14:val="none"/>
              </w:rPr>
            </w:pPr>
          </w:p>
        </w:tc>
        <w:tc>
          <w:tcPr>
            <w:tcW w:w="330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336147" w14:textId="2B8B4ECB" w:rsidR="0068739A" w:rsidRPr="00681B60" w:rsidRDefault="0068739A" w:rsidP="0068739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kern w:val="0"/>
                <w:lang w:eastAsia="nb-NO"/>
                <w14:ligatures w14:val="none"/>
              </w:rPr>
            </w:pPr>
          </w:p>
        </w:tc>
      </w:tr>
    </w:tbl>
    <w:p w14:paraId="247E8603" w14:textId="79D852B2" w:rsidR="00782FFF" w:rsidRPr="003917DD" w:rsidRDefault="0092526D" w:rsidP="7F0805AA">
      <w:pPr>
        <w:spacing w:line="276" w:lineRule="auto"/>
        <w:jc w:val="both"/>
        <w:rPr>
          <w:b/>
          <w:bCs/>
          <w:i/>
          <w:iCs/>
          <w:lang w:val="en-US"/>
        </w:rPr>
      </w:pPr>
      <w:r w:rsidRPr="7F0805AA">
        <w:rPr>
          <w:b/>
          <w:bCs/>
          <w:lang w:val="en-US"/>
        </w:rPr>
        <w:lastRenderedPageBreak/>
        <w:t xml:space="preserve">Table </w:t>
      </w:r>
      <w:r w:rsidR="00846399" w:rsidRPr="7F0805AA">
        <w:rPr>
          <w:b/>
          <w:bCs/>
          <w:lang w:val="en-US"/>
        </w:rPr>
        <w:t>6</w:t>
      </w:r>
      <w:r w:rsidRPr="7F0805AA">
        <w:rPr>
          <w:b/>
          <w:bCs/>
          <w:lang w:val="en-US"/>
        </w:rPr>
        <w:t xml:space="preserve">C: </w:t>
      </w:r>
      <w:r w:rsidR="00846399" w:rsidRPr="7F0805AA">
        <w:rPr>
          <w:i/>
          <w:iCs/>
          <w:lang w:val="en-US"/>
        </w:rPr>
        <w:t xml:space="preserve">Amounts of immobilized target analytes </w:t>
      </w:r>
      <w:r w:rsidR="00B22FC9" w:rsidRPr="7F0805AA">
        <w:rPr>
          <w:i/>
          <w:iCs/>
          <w:lang w:val="en-US"/>
        </w:rPr>
        <w:t>of n-alkane</w:t>
      </w:r>
      <w:r w:rsidR="00782FFF" w:rsidRPr="7F0805AA">
        <w:rPr>
          <w:i/>
          <w:iCs/>
          <w:lang w:val="en-US"/>
        </w:rPr>
        <w:t xml:space="preserve">s and </w:t>
      </w:r>
      <w:r w:rsidR="00F53E34" w:rsidRPr="7F0805AA">
        <w:rPr>
          <w:i/>
          <w:iCs/>
          <w:lang w:val="en-US"/>
        </w:rPr>
        <w:t xml:space="preserve">2- to 5-ring </w:t>
      </w:r>
      <w:r w:rsidR="00782FFF" w:rsidRPr="7F0805AA">
        <w:rPr>
          <w:i/>
          <w:iCs/>
          <w:lang w:val="en-US"/>
        </w:rPr>
        <w:t xml:space="preserve">PACs </w:t>
      </w:r>
      <w:r w:rsidR="00B22FC9" w:rsidRPr="7F0805AA">
        <w:rPr>
          <w:i/>
          <w:iCs/>
          <w:lang w:val="en-US"/>
        </w:rPr>
        <w:t xml:space="preserve">in </w:t>
      </w:r>
      <w:r w:rsidR="0033523F" w:rsidRPr="7F0805AA">
        <w:rPr>
          <w:i/>
          <w:iCs/>
          <w:u w:val="single"/>
          <w:lang w:val="en-US"/>
        </w:rPr>
        <w:t>c</w:t>
      </w:r>
      <w:r w:rsidR="00B22FC9" w:rsidRPr="7F0805AA">
        <w:rPr>
          <w:i/>
          <w:iCs/>
          <w:u w:val="single"/>
          <w:lang w:val="en-US"/>
        </w:rPr>
        <w:t>lay bead system</w:t>
      </w:r>
      <w:r w:rsidR="00B31BE0" w:rsidRPr="7F0805AA">
        <w:rPr>
          <w:i/>
          <w:iCs/>
          <w:u w:val="single"/>
          <w:lang w:val="en-US"/>
        </w:rPr>
        <w:t xml:space="preserve"> </w:t>
      </w:r>
      <w:r w:rsidR="00B31BE0" w:rsidRPr="7F0805AA">
        <w:rPr>
          <w:i/>
          <w:iCs/>
          <w:lang w:val="en-US"/>
        </w:rPr>
        <w:t>determined by GC-MS analyses</w:t>
      </w:r>
      <w:r w:rsidR="00B22FC9" w:rsidRPr="7F0805AA">
        <w:rPr>
          <w:i/>
          <w:iCs/>
          <w:lang w:val="en-US"/>
        </w:rPr>
        <w:t>.</w:t>
      </w:r>
      <w:r w:rsidR="00F109EB" w:rsidRPr="7F0805AA">
        <w:rPr>
          <w:i/>
          <w:iCs/>
          <w:lang w:val="en-US"/>
        </w:rPr>
        <w:t xml:space="preserve"> </w:t>
      </w:r>
      <w:r w:rsidR="00632A6F" w:rsidRPr="7F0805AA">
        <w:rPr>
          <w:i/>
          <w:iCs/>
          <w:lang w:val="en-US"/>
        </w:rPr>
        <w:t>The results are shown as mean±SD (µg</w:t>
      </w:r>
      <w:r w:rsidR="00365ECF" w:rsidRPr="7F0805AA">
        <w:rPr>
          <w:i/>
          <w:iCs/>
          <w:lang w:val="en-US"/>
        </w:rPr>
        <w:t>/L</w:t>
      </w:r>
      <w:r w:rsidR="00DA55A3" w:rsidRPr="7F0805AA">
        <w:rPr>
          <w:i/>
          <w:iCs/>
          <w:lang w:val="en-US"/>
        </w:rPr>
        <w:t xml:space="preserve"> or mg</w:t>
      </w:r>
      <w:r w:rsidR="00365ECF" w:rsidRPr="7F0805AA">
        <w:rPr>
          <w:i/>
          <w:iCs/>
          <w:lang w:val="en-US"/>
        </w:rPr>
        <w:t>/L extracts</w:t>
      </w:r>
      <w:r w:rsidR="00632A6F" w:rsidRPr="7F0805AA">
        <w:rPr>
          <w:i/>
          <w:iCs/>
          <w:lang w:val="en-US"/>
        </w:rPr>
        <w:t>)</w:t>
      </w:r>
      <w:r w:rsidR="009B6979" w:rsidRPr="7F0805AA">
        <w:rPr>
          <w:i/>
          <w:iCs/>
          <w:lang w:val="en-US"/>
        </w:rPr>
        <w:t xml:space="preserve"> of 5 replicates</w:t>
      </w:r>
      <w:r w:rsidR="00632A6F" w:rsidRPr="7F0805AA">
        <w:rPr>
          <w:i/>
          <w:iCs/>
          <w:lang w:val="en-US"/>
        </w:rPr>
        <w:t xml:space="preserve">. </w:t>
      </w:r>
    </w:p>
    <w:tbl>
      <w:tblPr>
        <w:tblW w:w="894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114"/>
        <w:gridCol w:w="1165"/>
        <w:gridCol w:w="1165"/>
        <w:gridCol w:w="1165"/>
        <w:gridCol w:w="1165"/>
        <w:gridCol w:w="1166"/>
      </w:tblGrid>
      <w:tr w:rsidR="005E13DB" w:rsidRPr="006329C0" w14:paraId="19942729" w14:textId="7EEB3DC6" w:rsidTr="7F0805AA">
        <w:trPr>
          <w:trHeight w:val="345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24E7F1F0" w14:textId="097E5B83" w:rsidR="005E13DB" w:rsidRPr="006329C0" w:rsidRDefault="005E13DB" w:rsidP="00632A6F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</w:pPr>
            <w:r w:rsidRPr="7F0805AA">
              <w:rPr>
                <w:rFonts w:ascii="Calibri" w:eastAsia="Times New Roman" w:hAnsi="Calibri" w:cs="Times New Roman"/>
                <w:b/>
                <w:bCs/>
                <w:color w:val="000000" w:themeColor="text1"/>
                <w:lang w:eastAsia="nb-NO"/>
              </w:rPr>
              <w:t>Compounds</w:t>
            </w:r>
          </w:p>
        </w:tc>
        <w:tc>
          <w:tcPr>
            <w:tcW w:w="1165" w:type="dxa"/>
            <w:shd w:val="clear" w:color="auto" w:fill="auto"/>
            <w:noWrap/>
            <w:vAlign w:val="bottom"/>
            <w:hideMark/>
          </w:tcPr>
          <w:p w14:paraId="71395DA6" w14:textId="16328B8A" w:rsidR="005E13DB" w:rsidRPr="006329C0" w:rsidRDefault="005E13DB" w:rsidP="00632A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</w:pPr>
            <w:r w:rsidRPr="00632A6F"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  <w:t>T0</w:t>
            </w:r>
          </w:p>
        </w:tc>
        <w:tc>
          <w:tcPr>
            <w:tcW w:w="1165" w:type="dxa"/>
            <w:shd w:val="clear" w:color="auto" w:fill="auto"/>
            <w:noWrap/>
            <w:vAlign w:val="bottom"/>
            <w:hideMark/>
          </w:tcPr>
          <w:p w14:paraId="40CAA4DD" w14:textId="5E72A5D8" w:rsidR="005E13DB" w:rsidRPr="006329C0" w:rsidRDefault="005E13DB" w:rsidP="00632A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</w:pPr>
            <w:r w:rsidRPr="00632A6F"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  <w:t>T1</w:t>
            </w:r>
          </w:p>
        </w:tc>
        <w:tc>
          <w:tcPr>
            <w:tcW w:w="1165" w:type="dxa"/>
            <w:shd w:val="clear" w:color="auto" w:fill="auto"/>
            <w:noWrap/>
            <w:vAlign w:val="bottom"/>
            <w:hideMark/>
          </w:tcPr>
          <w:p w14:paraId="392379FE" w14:textId="1894D2DF" w:rsidR="005E13DB" w:rsidRPr="006329C0" w:rsidRDefault="005E13DB" w:rsidP="00632A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</w:pPr>
            <w:r w:rsidRPr="00632A6F"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  <w:t>T2</w:t>
            </w:r>
          </w:p>
        </w:tc>
        <w:tc>
          <w:tcPr>
            <w:tcW w:w="1165" w:type="dxa"/>
            <w:shd w:val="clear" w:color="auto" w:fill="auto"/>
            <w:noWrap/>
            <w:vAlign w:val="bottom"/>
            <w:hideMark/>
          </w:tcPr>
          <w:p w14:paraId="210BD899" w14:textId="2F1A3F5B" w:rsidR="005E13DB" w:rsidRPr="006329C0" w:rsidRDefault="005E13DB" w:rsidP="00632A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</w:pPr>
            <w:r w:rsidRPr="00632A6F"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  <w:t>T3</w:t>
            </w:r>
          </w:p>
        </w:tc>
        <w:tc>
          <w:tcPr>
            <w:tcW w:w="1166" w:type="dxa"/>
            <w:shd w:val="clear" w:color="auto" w:fill="auto"/>
            <w:noWrap/>
            <w:vAlign w:val="bottom"/>
            <w:hideMark/>
          </w:tcPr>
          <w:p w14:paraId="5E811875" w14:textId="3EFE901B" w:rsidR="005E13DB" w:rsidRPr="006329C0" w:rsidRDefault="005E13DB" w:rsidP="00632A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</w:pPr>
            <w:r w:rsidRPr="00632A6F"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  <w:t>T4</w:t>
            </w:r>
          </w:p>
        </w:tc>
      </w:tr>
      <w:tr w:rsidR="005E13DB" w:rsidRPr="006329C0" w14:paraId="0EB0007B" w14:textId="7CBCBF41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63AEFD86" w14:textId="7D618A13" w:rsidR="005E13DB" w:rsidRPr="004966D1" w:rsidRDefault="005E13DB" w:rsidP="00632A6F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4966D1"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  <w:t>n-</w:t>
            </w:r>
            <w:r w:rsidRPr="004966D1">
              <w:rPr>
                <w:rFonts w:eastAsia="Times New Roman" w:cs="Times New Roman"/>
                <w:b/>
                <w:bCs/>
                <w:color w:val="000000"/>
                <w:lang w:eastAsia="nb-NO"/>
              </w:rPr>
              <w:t>Alkanes</w:t>
            </w:r>
            <w:r>
              <w:rPr>
                <w:rFonts w:eastAsia="Times New Roman" w:cs="Times New Roman"/>
                <w:b/>
                <w:bCs/>
                <w:color w:val="000000"/>
                <w:lang w:eastAsia="nb-NO"/>
              </w:rPr>
              <w:t xml:space="preserve"> (mg)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B40EF45" w14:textId="77777777" w:rsidR="005E13DB" w:rsidRDefault="005E13DB" w:rsidP="00632A6F">
            <w:pPr>
              <w:spacing w:after="0" w:line="240" w:lineRule="auto"/>
              <w:jc w:val="center"/>
              <w:rPr>
                <w:rFonts w:ascii="Calibri" w:hAnsi="Calibri"/>
              </w:rPr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52811FF" w14:textId="77777777" w:rsidR="005E13DB" w:rsidRDefault="005E13DB" w:rsidP="00632A6F">
            <w:pPr>
              <w:spacing w:after="0" w:line="240" w:lineRule="auto"/>
              <w:jc w:val="center"/>
              <w:rPr>
                <w:rFonts w:ascii="Calibri" w:hAnsi="Calibri"/>
              </w:rPr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D4714A4" w14:textId="77777777" w:rsidR="005E13DB" w:rsidRDefault="005E13DB" w:rsidP="00632A6F">
            <w:pPr>
              <w:spacing w:after="0" w:line="240" w:lineRule="auto"/>
              <w:jc w:val="center"/>
              <w:rPr>
                <w:rFonts w:ascii="Calibri" w:hAnsi="Calibri"/>
              </w:rPr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AEFA979" w14:textId="77777777" w:rsidR="005E13DB" w:rsidRDefault="005E13DB" w:rsidP="00632A6F">
            <w:pPr>
              <w:spacing w:after="0" w:line="240" w:lineRule="auto"/>
              <w:jc w:val="center"/>
              <w:rPr>
                <w:rFonts w:ascii="Calibri" w:hAnsi="Calibri"/>
                <w:color w:val="000000"/>
              </w:rPr>
            </w:pP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07457541" w14:textId="77777777" w:rsidR="005E13DB" w:rsidRDefault="005E13DB" w:rsidP="00632A6F">
            <w:pPr>
              <w:spacing w:after="0" w:line="240" w:lineRule="auto"/>
              <w:jc w:val="center"/>
              <w:rPr>
                <w:rFonts w:ascii="Calibri" w:hAnsi="Calibri"/>
              </w:rPr>
            </w:pPr>
          </w:p>
        </w:tc>
      </w:tr>
      <w:tr w:rsidR="005E13DB" w:rsidRPr="006329C0" w14:paraId="6055D387" w14:textId="4AE2BC2E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110F1533" w14:textId="77777777" w:rsidR="005E13DB" w:rsidRPr="004966D1" w:rsidRDefault="005E13DB" w:rsidP="00760661">
            <w:pPr>
              <w:spacing w:after="0" w:line="240" w:lineRule="auto"/>
              <w:rPr>
                <w:rFonts w:eastAsia="Times New Roman" w:cs="Times New Roman"/>
                <w:color w:val="000000"/>
                <w:lang w:eastAsia="nb-NO"/>
              </w:rPr>
            </w:pPr>
            <w:r w:rsidRPr="004966D1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4966D1">
              <w:rPr>
                <w:rFonts w:eastAsia="Times New Roman" w:cs="Times New Roman"/>
                <w:color w:val="000000"/>
                <w:lang w:eastAsia="nb-NO"/>
              </w:rPr>
              <w:t>C13-</w:t>
            </w:r>
            <w:r w:rsidRPr="004966D1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4966D1">
              <w:rPr>
                <w:rFonts w:eastAsia="Times New Roman" w:cs="Times New Roman"/>
                <w:color w:val="000000"/>
                <w:lang w:eastAsia="nb-NO"/>
              </w:rPr>
              <w:t>C1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AAD06F1" w14:textId="2D0E2326" w:rsidR="005E13DB" w:rsidRPr="00F109EB" w:rsidRDefault="005E13DB" w:rsidP="00760661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19.14±0.48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AF014FB" w14:textId="754D2EED" w:rsidR="005E13DB" w:rsidRPr="00F109EB" w:rsidRDefault="005E13DB" w:rsidP="00760661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9.55±117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761BB52" w14:textId="3CB19273" w:rsidR="005E13DB" w:rsidRPr="00F109EB" w:rsidRDefault="005E13DB" w:rsidP="00760661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11.39±07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B5C2655" w14:textId="0C806291" w:rsidR="005E13DB" w:rsidRPr="00F109EB" w:rsidRDefault="005E13DB" w:rsidP="00760661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10,43±0.32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79377A25" w14:textId="1411B226" w:rsidR="005E13DB" w:rsidRPr="00F109EB" w:rsidRDefault="005E13DB" w:rsidP="00760661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8,91±1.60</w:t>
            </w:r>
          </w:p>
        </w:tc>
      </w:tr>
      <w:tr w:rsidR="005E13DB" w:rsidRPr="006329C0" w14:paraId="6A9D1678" w14:textId="46DF6FD6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57A0C612" w14:textId="77777777" w:rsidR="005E13DB" w:rsidRPr="004966D1" w:rsidRDefault="005E13DB" w:rsidP="00760661">
            <w:pPr>
              <w:spacing w:after="0" w:line="240" w:lineRule="auto"/>
              <w:rPr>
                <w:rFonts w:eastAsia="Times New Roman" w:cs="Times New Roman"/>
                <w:color w:val="000000"/>
                <w:lang w:eastAsia="nb-NO"/>
              </w:rPr>
            </w:pPr>
            <w:r w:rsidRPr="004966D1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4966D1">
              <w:rPr>
                <w:rFonts w:eastAsia="Times New Roman" w:cs="Times New Roman"/>
                <w:color w:val="000000"/>
                <w:lang w:eastAsia="nb-NO"/>
              </w:rPr>
              <w:t>C15-</w:t>
            </w:r>
            <w:r w:rsidRPr="004966D1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4966D1">
              <w:rPr>
                <w:rFonts w:eastAsia="Times New Roman" w:cs="Times New Roman"/>
                <w:color w:val="000000"/>
                <w:lang w:eastAsia="nb-NO"/>
              </w:rPr>
              <w:t>C1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DDB8D2F" w14:textId="0AF1612C" w:rsidR="005E13DB" w:rsidRPr="00F109EB" w:rsidRDefault="005E13DB" w:rsidP="00760661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36.15±4.8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AC42C72" w14:textId="5D569BA9" w:rsidR="005E13DB" w:rsidRPr="00F109EB" w:rsidRDefault="005E13DB" w:rsidP="00760661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20.21±0.2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2EA1297" w14:textId="4F6BC59F" w:rsidR="005E13DB" w:rsidRPr="00F109EB" w:rsidRDefault="005E13DB" w:rsidP="00760661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21.22±0.1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8D80A63" w14:textId="0850929C" w:rsidR="005E13DB" w:rsidRPr="00F109EB" w:rsidRDefault="005E13DB" w:rsidP="00760661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19,27±0.46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13136883" w14:textId="6D3B375F" w:rsidR="005E13DB" w:rsidRPr="00F109EB" w:rsidRDefault="005E13DB" w:rsidP="00760661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17,33±3.06</w:t>
            </w:r>
          </w:p>
        </w:tc>
      </w:tr>
      <w:tr w:rsidR="005E13DB" w:rsidRPr="006329C0" w14:paraId="08E85D92" w14:textId="78822F33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2773F23B" w14:textId="77777777" w:rsidR="005E13DB" w:rsidRPr="004966D1" w:rsidRDefault="005E13DB" w:rsidP="00760661">
            <w:pPr>
              <w:spacing w:after="0" w:line="240" w:lineRule="auto"/>
              <w:rPr>
                <w:rFonts w:eastAsia="Times New Roman" w:cs="Times New Roman"/>
                <w:color w:val="000000"/>
                <w:lang w:eastAsia="nb-NO"/>
              </w:rPr>
            </w:pPr>
            <w:r w:rsidRPr="004966D1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4966D1">
              <w:rPr>
                <w:rFonts w:eastAsia="Times New Roman" w:cs="Times New Roman"/>
                <w:color w:val="000000"/>
                <w:lang w:eastAsia="nb-NO"/>
              </w:rPr>
              <w:t>C17-</w:t>
            </w:r>
            <w:r w:rsidRPr="004966D1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4966D1">
              <w:rPr>
                <w:rFonts w:eastAsia="Times New Roman" w:cs="Times New Roman"/>
                <w:color w:val="000000"/>
                <w:lang w:eastAsia="nb-NO"/>
              </w:rPr>
              <w:t>C18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62085D8" w14:textId="143E4ABC" w:rsidR="005E13DB" w:rsidRPr="00F109EB" w:rsidRDefault="005E13DB" w:rsidP="00760661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12.35±0.8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8BB8317" w14:textId="7412F001" w:rsidR="005E13DB" w:rsidRPr="00F109EB" w:rsidRDefault="005E13DB" w:rsidP="00760661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7.15±0.4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CA0D81B" w14:textId="51AB4A9D" w:rsidR="005E13DB" w:rsidRPr="00F109EB" w:rsidRDefault="005E13DB" w:rsidP="00760661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8.36±1.5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18F59FA" w14:textId="2465BFD2" w:rsidR="005E13DB" w:rsidRPr="00F109EB" w:rsidRDefault="005E13DB" w:rsidP="00760661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6,22±0.70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137BA151" w14:textId="0A5A7EA0" w:rsidR="005E13DB" w:rsidRPr="00F109EB" w:rsidRDefault="005E13DB" w:rsidP="00760661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6,50±1.14</w:t>
            </w:r>
          </w:p>
        </w:tc>
      </w:tr>
      <w:tr w:rsidR="005E13DB" w:rsidRPr="006329C0" w14:paraId="0C497B70" w14:textId="0394934D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555A65E8" w14:textId="77777777" w:rsidR="005E13DB" w:rsidRPr="004966D1" w:rsidRDefault="005E13DB" w:rsidP="00760661">
            <w:pPr>
              <w:spacing w:after="0" w:line="240" w:lineRule="auto"/>
              <w:rPr>
                <w:rFonts w:eastAsia="Times New Roman" w:cs="Times New Roman"/>
                <w:color w:val="000000"/>
                <w:lang w:eastAsia="nb-NO"/>
              </w:rPr>
            </w:pPr>
            <w:r w:rsidRPr="004966D1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4966D1">
              <w:rPr>
                <w:rFonts w:eastAsia="Times New Roman" w:cs="Times New Roman"/>
                <w:color w:val="000000"/>
                <w:lang w:eastAsia="nb-NO"/>
              </w:rPr>
              <w:t>C19-</w:t>
            </w:r>
            <w:r w:rsidRPr="004966D1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4966D1">
              <w:rPr>
                <w:rFonts w:eastAsia="Times New Roman" w:cs="Times New Roman"/>
                <w:color w:val="000000"/>
                <w:lang w:eastAsia="nb-NO"/>
              </w:rPr>
              <w:t>C2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8045425" w14:textId="0CA3EA56" w:rsidR="005E13DB" w:rsidRPr="00F109EB" w:rsidRDefault="005E13DB" w:rsidP="00760661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10.92±0.7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91CC145" w14:textId="2883371C" w:rsidR="005E13DB" w:rsidRPr="00F109EB" w:rsidRDefault="005E13DB" w:rsidP="00760661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6.30±0.38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F2F45E3" w14:textId="69BB4723" w:rsidR="005E13DB" w:rsidRPr="00F109EB" w:rsidRDefault="005E13DB" w:rsidP="00760661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7.13±1.3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398FCCA" w14:textId="0F003F85" w:rsidR="005E13DB" w:rsidRPr="00F109EB" w:rsidRDefault="005E13DB" w:rsidP="00760661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5,27±0.60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7F26BDBA" w14:textId="7AD6F670" w:rsidR="005E13DB" w:rsidRPr="00F109EB" w:rsidRDefault="005E13DB" w:rsidP="00760661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5,71±1.03</w:t>
            </w:r>
          </w:p>
        </w:tc>
      </w:tr>
      <w:tr w:rsidR="005E13DB" w:rsidRPr="006329C0" w14:paraId="2ECCFFED" w14:textId="35AB273B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7A113CB1" w14:textId="77777777" w:rsidR="005E13DB" w:rsidRPr="004966D1" w:rsidRDefault="005E13DB" w:rsidP="00760661">
            <w:pPr>
              <w:spacing w:after="0" w:line="240" w:lineRule="auto"/>
              <w:rPr>
                <w:rFonts w:eastAsia="Times New Roman" w:cs="Times New Roman"/>
                <w:color w:val="000000"/>
                <w:lang w:eastAsia="nb-NO"/>
              </w:rPr>
            </w:pPr>
            <w:r w:rsidRPr="004966D1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4966D1">
              <w:rPr>
                <w:rFonts w:eastAsia="Times New Roman" w:cs="Times New Roman"/>
                <w:color w:val="000000"/>
                <w:lang w:eastAsia="nb-NO"/>
              </w:rPr>
              <w:t>C21-</w:t>
            </w:r>
            <w:r w:rsidRPr="004966D1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4966D1">
              <w:rPr>
                <w:rFonts w:eastAsia="Times New Roman" w:cs="Times New Roman"/>
                <w:color w:val="000000"/>
                <w:lang w:eastAsia="nb-NO"/>
              </w:rPr>
              <w:t>C2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2525DAC" w14:textId="20CA324B" w:rsidR="005E13DB" w:rsidRPr="00F109EB" w:rsidRDefault="005E13DB" w:rsidP="00760661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33.39±1.7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CE03D44" w14:textId="038192FA" w:rsidR="005E13DB" w:rsidRPr="00F109EB" w:rsidRDefault="005E13DB" w:rsidP="00760661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18.73±0.8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19B32DF" w14:textId="70B05AAD" w:rsidR="005E13DB" w:rsidRPr="00F109EB" w:rsidRDefault="005E13DB" w:rsidP="00760661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21.20±3.8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9FB6556" w14:textId="655C23E0" w:rsidR="005E13DB" w:rsidRPr="00F109EB" w:rsidRDefault="005E13DB" w:rsidP="00760661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16,10±1.62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2C6B634B" w14:textId="76039240" w:rsidR="005E13DB" w:rsidRPr="00F109EB" w:rsidRDefault="005E13DB" w:rsidP="00760661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17,97±2.84</w:t>
            </w:r>
          </w:p>
        </w:tc>
      </w:tr>
      <w:tr w:rsidR="005E13DB" w:rsidRPr="006329C0" w14:paraId="21D4C506" w14:textId="30034FE6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0982EC1C" w14:textId="77777777" w:rsidR="005E13DB" w:rsidRPr="004966D1" w:rsidRDefault="005E13DB" w:rsidP="00760661">
            <w:pPr>
              <w:spacing w:after="0" w:line="240" w:lineRule="auto"/>
              <w:rPr>
                <w:rFonts w:eastAsia="Times New Roman" w:cs="Times New Roman"/>
                <w:color w:val="000000"/>
                <w:lang w:eastAsia="nb-NO"/>
              </w:rPr>
            </w:pPr>
            <w:r w:rsidRPr="004966D1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4966D1">
              <w:rPr>
                <w:rFonts w:eastAsia="Times New Roman" w:cs="Times New Roman"/>
                <w:color w:val="000000"/>
                <w:lang w:eastAsia="nb-NO"/>
              </w:rPr>
              <w:t>C26-</w:t>
            </w:r>
            <w:r w:rsidRPr="004966D1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4966D1">
              <w:rPr>
                <w:rFonts w:eastAsia="Times New Roman" w:cs="Times New Roman"/>
                <w:color w:val="000000"/>
                <w:lang w:eastAsia="nb-NO"/>
              </w:rPr>
              <w:t>C3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EA8ACCF" w14:textId="76C45FEC" w:rsidR="005E13DB" w:rsidRPr="00F109EB" w:rsidRDefault="005E13DB" w:rsidP="00760661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38.76±2.0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7FA7BB5" w14:textId="00A72724" w:rsidR="005E13DB" w:rsidRPr="00F109EB" w:rsidRDefault="005E13DB" w:rsidP="00760661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20.96±1.1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F68A7FE" w14:textId="2C20E87B" w:rsidR="005E13DB" w:rsidRPr="00F109EB" w:rsidRDefault="005E13DB" w:rsidP="00760661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23.01±3.5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D01A1EC" w14:textId="665D46D0" w:rsidR="005E13DB" w:rsidRPr="00F109EB" w:rsidRDefault="005E13DB" w:rsidP="00760661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18,38±1.95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42ADD518" w14:textId="7944CD40" w:rsidR="005E13DB" w:rsidRPr="00F109EB" w:rsidRDefault="005E13DB" w:rsidP="00760661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>
              <w:rPr>
                <w:rFonts w:ascii="Calibri" w:hAnsi="Calibri"/>
                <w:color w:val="000000"/>
              </w:rPr>
              <w:t>21,25±3.07</w:t>
            </w:r>
          </w:p>
        </w:tc>
      </w:tr>
      <w:tr w:rsidR="005E13DB" w:rsidRPr="006329C0" w14:paraId="20F1554C" w14:textId="2180ABBB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7A973FB5" w14:textId="77777777" w:rsidR="005E13DB" w:rsidRPr="004966D1" w:rsidRDefault="005E13DB" w:rsidP="00632A6F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773FC5E" w14:textId="77777777" w:rsidR="005E13DB" w:rsidRPr="00F109EB" w:rsidRDefault="005E13DB" w:rsidP="00632A6F">
            <w:pPr>
              <w:spacing w:after="0" w:line="240" w:lineRule="auto"/>
              <w:jc w:val="center"/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7A54E21" w14:textId="77777777" w:rsidR="005E13DB" w:rsidRPr="00F109EB" w:rsidRDefault="005E13DB" w:rsidP="00632A6F">
            <w:pPr>
              <w:spacing w:after="0" w:line="240" w:lineRule="auto"/>
              <w:jc w:val="center"/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BB339BA" w14:textId="77777777" w:rsidR="005E13DB" w:rsidRPr="00F109EB" w:rsidRDefault="005E13DB" w:rsidP="00632A6F">
            <w:pPr>
              <w:spacing w:after="0" w:line="240" w:lineRule="auto"/>
              <w:jc w:val="center"/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5BA8A6F" w14:textId="77777777" w:rsidR="005E13DB" w:rsidRPr="00F109EB" w:rsidRDefault="005E13DB" w:rsidP="00632A6F">
            <w:pPr>
              <w:spacing w:after="0" w:line="240" w:lineRule="auto"/>
              <w:jc w:val="center"/>
              <w:rPr>
                <w:color w:val="000000"/>
              </w:rPr>
            </w:pP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005D9387" w14:textId="77777777" w:rsidR="005E13DB" w:rsidRPr="00F109EB" w:rsidRDefault="005E13DB" w:rsidP="00632A6F">
            <w:pPr>
              <w:spacing w:after="0" w:line="240" w:lineRule="auto"/>
              <w:jc w:val="center"/>
            </w:pPr>
          </w:p>
        </w:tc>
      </w:tr>
      <w:tr w:rsidR="005E13DB" w:rsidRPr="006329C0" w14:paraId="056FB3CA" w14:textId="147FAF26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65620160" w14:textId="5222BF8D" w:rsidR="005E13DB" w:rsidRPr="004966D1" w:rsidRDefault="005E13DB" w:rsidP="0007641C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lang w:eastAsia="nb-NO"/>
              </w:rPr>
            </w:pPr>
            <w:r w:rsidRPr="004966D1">
              <w:rPr>
                <w:rFonts w:eastAsia="Times New Roman" w:cs="Times New Roman"/>
                <w:b/>
                <w:bCs/>
                <w:color w:val="000000"/>
                <w:lang w:eastAsia="nb-NO"/>
              </w:rPr>
              <w:t>PACs</w:t>
            </w:r>
            <w:r>
              <w:rPr>
                <w:rFonts w:eastAsia="Times New Roman" w:cs="Times New Roman"/>
                <w:b/>
                <w:bCs/>
                <w:color w:val="000000"/>
                <w:lang w:eastAsia="nb-NO"/>
              </w:rPr>
              <w:t xml:space="preserve"> (µg)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BDBB403" w14:textId="31A53C6D" w:rsidR="005E13DB" w:rsidRPr="00F109EB" w:rsidRDefault="005E13DB" w:rsidP="0007641C">
            <w:pPr>
              <w:spacing w:after="0" w:line="240" w:lineRule="auto"/>
              <w:jc w:val="center"/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695C5C3" w14:textId="7E8AE5F7" w:rsidR="005E13DB" w:rsidRPr="00F109EB" w:rsidRDefault="005E13DB" w:rsidP="0007641C">
            <w:pPr>
              <w:spacing w:after="0" w:line="240" w:lineRule="auto"/>
              <w:jc w:val="center"/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AD08842" w14:textId="77777777" w:rsidR="005E13DB" w:rsidRPr="00F109EB" w:rsidRDefault="005E13DB" w:rsidP="0007641C">
            <w:pPr>
              <w:spacing w:after="0" w:line="240" w:lineRule="auto"/>
              <w:jc w:val="center"/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D080B38" w14:textId="77777777" w:rsidR="005E13DB" w:rsidRPr="00F109EB" w:rsidRDefault="005E13DB" w:rsidP="0007641C">
            <w:pPr>
              <w:spacing w:after="0" w:line="240" w:lineRule="auto"/>
              <w:jc w:val="center"/>
              <w:rPr>
                <w:color w:val="000000"/>
              </w:rPr>
            </w:pP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58A32282" w14:textId="0391F6DB" w:rsidR="005E13DB" w:rsidRPr="00F109EB" w:rsidRDefault="005E13DB" w:rsidP="0007641C">
            <w:pPr>
              <w:spacing w:after="0" w:line="240" w:lineRule="auto"/>
              <w:jc w:val="center"/>
            </w:pPr>
          </w:p>
        </w:tc>
      </w:tr>
      <w:tr w:rsidR="005E13DB" w:rsidRPr="006329C0" w14:paraId="7D7B56F4" w14:textId="74F98EAE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295108B4" w14:textId="77777777" w:rsidR="005E13DB" w:rsidRPr="004966D1" w:rsidRDefault="005E13DB" w:rsidP="00240AE4">
            <w:pPr>
              <w:spacing w:after="0" w:line="240" w:lineRule="auto"/>
              <w:rPr>
                <w:rFonts w:eastAsia="Times New Roman" w:cs="Times New Roman"/>
                <w:color w:val="000000"/>
                <w:lang w:eastAsia="nb-NO"/>
              </w:rPr>
            </w:pPr>
            <w:r w:rsidRPr="004966D1">
              <w:rPr>
                <w:rFonts w:cs="Arial"/>
              </w:rPr>
              <w:t>Naphthalene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4C79D56" w14:textId="06741923" w:rsidR="005E13DB" w:rsidRPr="00F109EB" w:rsidRDefault="005E13DB" w:rsidP="00240AE4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388,2±75.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8EBABB6" w14:textId="3765D923" w:rsidR="005E13DB" w:rsidRPr="00F109EB" w:rsidRDefault="005E13DB" w:rsidP="00240AE4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13,2±31.9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42712D3" w14:textId="22820EFD" w:rsidR="005E13DB" w:rsidRPr="00F109EB" w:rsidRDefault="005E13DB" w:rsidP="00240AE4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34,8±12.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A09FADA" w14:textId="0C441DCF" w:rsidR="005E13DB" w:rsidRPr="00F109EB" w:rsidRDefault="005E13DB" w:rsidP="00240AE4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169,9±20.6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3BE93AA3" w14:textId="08342F15" w:rsidR="005E13DB" w:rsidRPr="00F109EB" w:rsidRDefault="005E13DB" w:rsidP="00240AE4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81,7±29.3</w:t>
            </w:r>
          </w:p>
        </w:tc>
      </w:tr>
      <w:tr w:rsidR="005E13DB" w:rsidRPr="006329C0" w14:paraId="5C4040E3" w14:textId="6FB00716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7FC3C360" w14:textId="77777777" w:rsidR="005E13DB" w:rsidRPr="004966D1" w:rsidRDefault="005E13DB" w:rsidP="00240AE4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4966D1">
              <w:rPr>
                <w:rFonts w:cs="Arial"/>
              </w:rPr>
              <w:t>C1-naphthal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42B3A15" w14:textId="55032B4B" w:rsidR="005E13DB" w:rsidRPr="00F109EB" w:rsidRDefault="005E13DB" w:rsidP="00240AE4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653±28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95FE303" w14:textId="4B92C411" w:rsidR="005E13DB" w:rsidRPr="00F109EB" w:rsidRDefault="005E13DB" w:rsidP="00240AE4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319±18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E94CA72" w14:textId="20C05C88" w:rsidR="005E13DB" w:rsidRPr="00F109EB" w:rsidRDefault="005E13DB" w:rsidP="00240AE4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605±8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D2767E2" w14:textId="2FE5F147" w:rsidR="005E13DB" w:rsidRPr="00F109EB" w:rsidRDefault="005E13DB" w:rsidP="00240AE4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1264±100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2BC9153B" w14:textId="11EE8670" w:rsidR="005E13DB" w:rsidRPr="00F109EB" w:rsidRDefault="005E13DB" w:rsidP="00240AE4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755±209</w:t>
            </w:r>
          </w:p>
        </w:tc>
      </w:tr>
      <w:tr w:rsidR="005E13DB" w:rsidRPr="006329C0" w14:paraId="05AC3AE2" w14:textId="68F19BF1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2806371B" w14:textId="77777777" w:rsidR="005E13DB" w:rsidRPr="004966D1" w:rsidRDefault="005E13DB" w:rsidP="00240AE4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4966D1">
              <w:rPr>
                <w:rFonts w:cs="Arial"/>
              </w:rPr>
              <w:t>C2-naphthal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17CDD34" w14:textId="287138BB" w:rsidR="005E13DB" w:rsidRPr="00F109EB" w:rsidRDefault="005E13DB" w:rsidP="00240AE4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153±49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E3ED7EC" w14:textId="360DFB5A" w:rsidR="005E13DB" w:rsidRPr="00F109EB" w:rsidRDefault="005E13DB" w:rsidP="00240AE4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016±14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BEE763D" w14:textId="4407D7A8" w:rsidR="005E13DB" w:rsidRPr="00F109EB" w:rsidRDefault="005E13DB" w:rsidP="00240AE4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411±26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63AE598" w14:textId="570EA975" w:rsidR="005E13DB" w:rsidRPr="00F109EB" w:rsidRDefault="005E13DB" w:rsidP="00240AE4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1016±148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6C86AD1E" w14:textId="2CE35F93" w:rsidR="005E13DB" w:rsidRPr="00F109EB" w:rsidRDefault="005E13DB" w:rsidP="00240AE4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666±134</w:t>
            </w:r>
          </w:p>
        </w:tc>
      </w:tr>
      <w:tr w:rsidR="005E13DB" w:rsidRPr="006329C0" w14:paraId="5876BDAE" w14:textId="4A2276D1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3B5BA1A1" w14:textId="77777777" w:rsidR="005E13DB" w:rsidRPr="004966D1" w:rsidRDefault="005E13DB" w:rsidP="00240AE4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4966D1">
              <w:rPr>
                <w:rFonts w:cs="Arial"/>
              </w:rPr>
              <w:t>C3-naphthal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55479CD" w14:textId="55BE6868" w:rsidR="005E13DB" w:rsidRPr="00F109EB" w:rsidRDefault="005E13DB" w:rsidP="00240AE4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412±42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4D17EEB" w14:textId="56D5D561" w:rsidR="005E13DB" w:rsidRPr="00F109EB" w:rsidRDefault="005E13DB" w:rsidP="00240AE4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150±13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3FEE839" w14:textId="6687C32E" w:rsidR="005E13DB" w:rsidRPr="00F109EB" w:rsidRDefault="005E13DB" w:rsidP="00240AE4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500±268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51F86EE" w14:textId="7CDE9008" w:rsidR="005E13DB" w:rsidRPr="00F109EB" w:rsidRDefault="005E13DB" w:rsidP="00240AE4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1168±135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05884975" w14:textId="28C96CCC" w:rsidR="005E13DB" w:rsidRPr="00F109EB" w:rsidRDefault="005E13DB" w:rsidP="00240AE4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867±155</w:t>
            </w:r>
          </w:p>
        </w:tc>
      </w:tr>
      <w:tr w:rsidR="005E13DB" w:rsidRPr="006329C0" w14:paraId="0B09BE75" w14:textId="406B23EE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5E57B48B" w14:textId="77777777" w:rsidR="005E13DB" w:rsidRPr="004966D1" w:rsidRDefault="005E13DB" w:rsidP="00240AE4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4966D1">
              <w:rPr>
                <w:rFonts w:cs="Arial"/>
              </w:rPr>
              <w:t>C4-naphthal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5B62DC2" w14:textId="54A4C940" w:rsidR="005E13DB" w:rsidRPr="00F109EB" w:rsidRDefault="005E13DB" w:rsidP="00240AE4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918±26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9064F95" w14:textId="55D42F21" w:rsidR="005E13DB" w:rsidRPr="00F109EB" w:rsidRDefault="005E13DB" w:rsidP="00240AE4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935,2±81.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227D462" w14:textId="71C8C6FD" w:rsidR="005E13DB" w:rsidRPr="00F109EB" w:rsidRDefault="005E13DB" w:rsidP="00240AE4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159±20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D0B717D" w14:textId="1FDC3E1E" w:rsidR="005E13DB" w:rsidRPr="00F109EB" w:rsidRDefault="005E13DB" w:rsidP="00240AE4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950±95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6B0DC9F5" w14:textId="57E80850" w:rsidR="005E13DB" w:rsidRPr="00F109EB" w:rsidRDefault="005E13DB" w:rsidP="00240AE4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917±137</w:t>
            </w:r>
          </w:p>
        </w:tc>
      </w:tr>
      <w:tr w:rsidR="005E13DB" w:rsidRPr="006329C0" w14:paraId="213EDC79" w14:textId="0E9174CB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0FDC4B20" w14:textId="77777777" w:rsidR="005E13DB" w:rsidRPr="004966D1" w:rsidRDefault="005E13DB" w:rsidP="00240AE4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4966D1">
              <w:rPr>
                <w:rFonts w:cs="Arial"/>
              </w:rPr>
              <w:t>Fluorene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13ABC15" w14:textId="7BF4241C" w:rsidR="005E13DB" w:rsidRPr="00F109EB" w:rsidRDefault="005E13DB" w:rsidP="00240AE4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14,1±35.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54E209D" w14:textId="64432091" w:rsidR="005E13DB" w:rsidRPr="00F109EB" w:rsidRDefault="005E13DB" w:rsidP="00240AE4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02,1±10.8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145D63D" w14:textId="463324CA" w:rsidR="005E13DB" w:rsidRPr="00F109EB" w:rsidRDefault="005E13DB" w:rsidP="00240AE4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30,5±23.9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F38CCA3" w14:textId="3897FF6B" w:rsidR="005E13DB" w:rsidRPr="00F109EB" w:rsidRDefault="005E13DB" w:rsidP="00240AE4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96,7±12.2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610F4109" w14:textId="42B0B15E" w:rsidR="005E13DB" w:rsidRPr="00F109EB" w:rsidRDefault="005E13DB" w:rsidP="00240AE4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64,4±13.2</w:t>
            </w:r>
          </w:p>
        </w:tc>
      </w:tr>
      <w:tr w:rsidR="005E13DB" w:rsidRPr="006329C0" w14:paraId="616A638D" w14:textId="24D5180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039CDE82" w14:textId="77777777" w:rsidR="005E13DB" w:rsidRPr="004966D1" w:rsidRDefault="005E13DB" w:rsidP="00240AE4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4966D1">
              <w:rPr>
                <w:rFonts w:cs="Arial"/>
              </w:rPr>
              <w:t>C1-fluor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410DED2" w14:textId="13E5199F" w:rsidR="005E13DB" w:rsidRPr="00F109EB" w:rsidRDefault="005E13DB" w:rsidP="00240AE4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612,9±79.9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640DD9B" w14:textId="436A5016" w:rsidR="005E13DB" w:rsidRPr="00F109EB" w:rsidRDefault="005E13DB" w:rsidP="00240AE4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302,4±26.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1824972" w14:textId="25D79E4F" w:rsidR="005E13DB" w:rsidRPr="00F109EB" w:rsidRDefault="005E13DB" w:rsidP="00240AE4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369,6±65.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E484E7C" w14:textId="1B6F4724" w:rsidR="005E13DB" w:rsidRPr="00F109EB" w:rsidRDefault="005E13DB" w:rsidP="00240AE4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296±30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36F7F478" w14:textId="19A784BD" w:rsidR="005E13DB" w:rsidRPr="00F109EB" w:rsidRDefault="005E13DB" w:rsidP="00240AE4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34,5±40.9</w:t>
            </w:r>
          </w:p>
        </w:tc>
      </w:tr>
      <w:tr w:rsidR="005E13DB" w:rsidRPr="006329C0" w14:paraId="020A90DC" w14:textId="69DF0A5E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497A0EC2" w14:textId="77777777" w:rsidR="005E13DB" w:rsidRPr="004966D1" w:rsidRDefault="005E13DB" w:rsidP="00240AE4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4966D1">
              <w:rPr>
                <w:rFonts w:cs="Arial"/>
              </w:rPr>
              <w:t>C2-fluor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A950FF3" w14:textId="1F609A4E" w:rsidR="005E13DB" w:rsidRPr="00F109EB" w:rsidRDefault="005E13DB" w:rsidP="00240AE4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928±10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391D78F" w14:textId="34E0E601" w:rsidR="005E13DB" w:rsidRPr="00F109EB" w:rsidRDefault="005E13DB" w:rsidP="00240AE4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469,5±31.8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D077393" w14:textId="27109809" w:rsidR="005E13DB" w:rsidRPr="00F109EB" w:rsidRDefault="005E13DB" w:rsidP="00240AE4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559,5±96.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1E99429" w14:textId="7C03504D" w:rsidR="005E13DB" w:rsidRPr="00F109EB" w:rsidRDefault="005E13DB" w:rsidP="00240AE4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467,7±44.1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58E5C6DA" w14:textId="6FD071A3" w:rsidR="005E13DB" w:rsidRPr="00F109EB" w:rsidRDefault="005E13DB" w:rsidP="00240AE4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486,8±71.0</w:t>
            </w:r>
          </w:p>
        </w:tc>
      </w:tr>
      <w:tr w:rsidR="005E13DB" w:rsidRPr="006329C0" w14:paraId="590C81D2" w14:textId="31D8A6FB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6A63FE78" w14:textId="77777777" w:rsidR="005E13DB" w:rsidRPr="004966D1" w:rsidRDefault="005E13DB" w:rsidP="00240AE4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4966D1">
              <w:rPr>
                <w:rFonts w:cs="Arial"/>
              </w:rPr>
              <w:t>C3-fluor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926246E" w14:textId="6B4AA9A6" w:rsidR="005E13DB" w:rsidRPr="00F109EB" w:rsidRDefault="005E13DB" w:rsidP="00240AE4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847,6±84.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7504A7A" w14:textId="0D59FA29" w:rsidR="005E13DB" w:rsidRPr="00F109EB" w:rsidRDefault="005E13DB" w:rsidP="00240AE4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430,3±28.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E462535" w14:textId="6CBCB1D0" w:rsidR="005E13DB" w:rsidRPr="00F109EB" w:rsidRDefault="005E13DB" w:rsidP="00240AE4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511,4±87.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40E1189" w14:textId="48DCF8F2" w:rsidR="005E13DB" w:rsidRPr="00F109EB" w:rsidRDefault="005E13DB" w:rsidP="00240AE4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436,3±35.9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1AC37FDA" w14:textId="04B55C73" w:rsidR="005E13DB" w:rsidRPr="00F109EB" w:rsidRDefault="005E13DB" w:rsidP="00240AE4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508,0±67.6</w:t>
            </w:r>
          </w:p>
        </w:tc>
      </w:tr>
      <w:tr w:rsidR="005E13DB" w:rsidRPr="006329C0" w14:paraId="02B2DEC5" w14:textId="1E417A2D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4FDD34E6" w14:textId="77777777" w:rsidR="005E13DB" w:rsidRPr="004966D1" w:rsidRDefault="005E13DB" w:rsidP="00C22C9B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4966D1">
              <w:rPr>
                <w:rFonts w:cs="Arial"/>
              </w:rPr>
              <w:t>Phenanthrene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4432CB3" w14:textId="53C27EEB" w:rsidR="005E13DB" w:rsidRPr="00F109EB" w:rsidRDefault="005E13DB" w:rsidP="00C22C9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504,6±50.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016C45D" w14:textId="00D1E90A" w:rsidR="005E13DB" w:rsidRPr="00F109EB" w:rsidRDefault="005E13DB" w:rsidP="00C22C9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65,2±15.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4780F03" w14:textId="77748EFF" w:rsidR="005E13DB" w:rsidRPr="00F109EB" w:rsidRDefault="005E13DB" w:rsidP="00C22C9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320,6±56.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CE496CB" w14:textId="3B8CE878" w:rsidR="005E13DB" w:rsidRPr="00F109EB" w:rsidRDefault="005E13DB" w:rsidP="00C22C9B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247,4±24.9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4879C622" w14:textId="6FF91170" w:rsidR="005E13DB" w:rsidRPr="00F109EB" w:rsidRDefault="005E13DB" w:rsidP="00C22C9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50,2±28.9</w:t>
            </w:r>
          </w:p>
        </w:tc>
      </w:tr>
      <w:tr w:rsidR="005E13DB" w:rsidRPr="006329C0" w14:paraId="064A8B10" w14:textId="3CF010F9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2318EBEF" w14:textId="77777777" w:rsidR="005E13DB" w:rsidRPr="004966D1" w:rsidRDefault="005E13DB" w:rsidP="00C22C9B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4966D1">
              <w:rPr>
                <w:rFonts w:cs="Arial"/>
              </w:rPr>
              <w:t>C1-phenanthrenes/anthrac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E1FE46E" w14:textId="7EA2DB48" w:rsidR="005E13DB" w:rsidRPr="00F109EB" w:rsidRDefault="005E13DB" w:rsidP="00C22C9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244±12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88B07B4" w14:textId="13C69DDB" w:rsidR="005E13DB" w:rsidRPr="00F109EB" w:rsidRDefault="005E13DB" w:rsidP="00C22C9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638,0±42.9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8B389FE" w14:textId="090FB119" w:rsidR="005E13DB" w:rsidRPr="00F109EB" w:rsidRDefault="005E13DB" w:rsidP="00C22C9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761±13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AC183A7" w14:textId="3FAFC9BC" w:rsidR="005E13DB" w:rsidRPr="00F109EB" w:rsidRDefault="005E13DB" w:rsidP="00C22C9B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622,1±58.6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1CE48838" w14:textId="2A5C8EA4" w:rsidR="005E13DB" w:rsidRPr="00F109EB" w:rsidRDefault="005E13DB" w:rsidP="00C22C9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519,8±88.4</w:t>
            </w:r>
          </w:p>
        </w:tc>
      </w:tr>
      <w:tr w:rsidR="005E13DB" w:rsidRPr="006329C0" w14:paraId="684EA177" w14:textId="7AA3B23C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74C5998F" w14:textId="77777777" w:rsidR="005E13DB" w:rsidRPr="004966D1" w:rsidRDefault="005E13DB" w:rsidP="00C22C9B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4966D1">
              <w:rPr>
                <w:rFonts w:cs="Arial"/>
              </w:rPr>
              <w:t>C2-phenanthrenes/anthrac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BA0FE5B" w14:textId="52465CC4" w:rsidR="005E13DB" w:rsidRPr="00F109EB" w:rsidRDefault="005E13DB" w:rsidP="00C22C9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437±14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A4AC931" w14:textId="0990C265" w:rsidR="005E13DB" w:rsidRPr="00F109EB" w:rsidRDefault="005E13DB" w:rsidP="00C22C9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737,5±49.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215385D" w14:textId="15B96C1E" w:rsidR="005E13DB" w:rsidRPr="00F109EB" w:rsidRDefault="005E13DB" w:rsidP="00C22C9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873±±149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3202046" w14:textId="4CB841EB" w:rsidR="005E13DB" w:rsidRPr="00F109EB" w:rsidRDefault="005E13DB" w:rsidP="00C22C9B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738,8±65.1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32830B20" w14:textId="1DE81BCA" w:rsidR="005E13DB" w:rsidRPr="00F109EB" w:rsidRDefault="005E13DB" w:rsidP="00C22C9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783±111</w:t>
            </w:r>
          </w:p>
        </w:tc>
      </w:tr>
      <w:tr w:rsidR="005E13DB" w:rsidRPr="006329C0" w14:paraId="2B77C923" w14:textId="4EA4F407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2B954014" w14:textId="77777777" w:rsidR="005E13DB" w:rsidRPr="004966D1" w:rsidRDefault="005E13DB" w:rsidP="00C22C9B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4966D1">
              <w:rPr>
                <w:rFonts w:cs="Arial"/>
              </w:rPr>
              <w:t>C3-phenanthrenes/anthrac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7C7FDAF" w14:textId="79EDC8B2" w:rsidR="005E13DB" w:rsidRPr="00F109EB" w:rsidRDefault="005E13DB" w:rsidP="00C22C9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012±10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E5BE1D0" w14:textId="2631797B" w:rsidR="005E13DB" w:rsidRPr="00F109EB" w:rsidRDefault="005E13DB" w:rsidP="00C22C9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522,5±34.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5F2CE17" w14:textId="715C9BA8" w:rsidR="005E13DB" w:rsidRPr="00F109EB" w:rsidRDefault="005E13DB" w:rsidP="00C22C9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622±10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ED926FD" w14:textId="562AFDFB" w:rsidR="005E13DB" w:rsidRPr="00F109EB" w:rsidRDefault="005E13DB" w:rsidP="00C22C9B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531,7±46.9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4BB9A18F" w14:textId="2A09543E" w:rsidR="005E13DB" w:rsidRPr="00F109EB" w:rsidRDefault="005E13DB" w:rsidP="00C22C9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631,1±80.3</w:t>
            </w:r>
          </w:p>
        </w:tc>
      </w:tr>
      <w:tr w:rsidR="005E13DB" w:rsidRPr="006329C0" w14:paraId="210AD585" w14:textId="3B46E72F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2D6C038E" w14:textId="77777777" w:rsidR="005E13DB" w:rsidRPr="004966D1" w:rsidRDefault="005E13DB" w:rsidP="00C22C9B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4966D1">
              <w:rPr>
                <w:rFonts w:cs="Arial"/>
              </w:rPr>
              <w:t>C4-phenanthrenes/anthrac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3D12F23" w14:textId="69EFF578" w:rsidR="005E13DB" w:rsidRPr="00F109EB" w:rsidRDefault="005E13DB" w:rsidP="00C22C9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716±7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B0A0F4F" w14:textId="1071463C" w:rsidR="005E13DB" w:rsidRPr="00F109EB" w:rsidRDefault="005E13DB" w:rsidP="00C22C9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375,9±26.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BFA0904" w14:textId="69FD7C7E" w:rsidR="005E13DB" w:rsidRPr="00F109EB" w:rsidRDefault="005E13DB" w:rsidP="00C22C9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459,1±77.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238A497" w14:textId="1F1DD98A" w:rsidR="005E13DB" w:rsidRPr="00F109EB" w:rsidRDefault="005E13DB" w:rsidP="00C22C9B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389,7±35.3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520EE8EE" w14:textId="13AE5C94" w:rsidR="005E13DB" w:rsidRPr="00F109EB" w:rsidRDefault="005E13DB" w:rsidP="00C22C9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465,7±60.8</w:t>
            </w:r>
          </w:p>
        </w:tc>
      </w:tr>
      <w:tr w:rsidR="005E13DB" w:rsidRPr="006329C0" w14:paraId="0AC937B0" w14:textId="0770B6AD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37AE1EBE" w14:textId="77777777" w:rsidR="005E13DB" w:rsidRPr="004966D1" w:rsidRDefault="005E13DB" w:rsidP="00C22C9B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4966D1">
              <w:rPr>
                <w:rFonts w:cs="Arial"/>
              </w:rPr>
              <w:t>Dibenzothiophene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DDE272E" w14:textId="01EDADA0" w:rsidR="005E13DB" w:rsidRPr="00F109EB" w:rsidRDefault="005E13DB" w:rsidP="00C22C9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60,0±20.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E91E67A" w14:textId="33E3EC78" w:rsidR="005E13DB" w:rsidRPr="00F109EB" w:rsidRDefault="005E13DB" w:rsidP="00C22C9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79,8±7.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E43BD32" w14:textId="0C6464FC" w:rsidR="005E13DB" w:rsidRPr="00F109EB" w:rsidRDefault="005E13DB" w:rsidP="00C22C9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98,8±17.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7BE1011" w14:textId="2ED99BA2" w:rsidR="005E13DB" w:rsidRPr="00F109EB" w:rsidRDefault="005E13DB" w:rsidP="00C22C9B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74,3±8.8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217B1B0B" w14:textId="49186658" w:rsidR="005E13DB" w:rsidRPr="00F109EB" w:rsidRDefault="005E13DB" w:rsidP="00C22C9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48,8±10.4</w:t>
            </w:r>
          </w:p>
        </w:tc>
      </w:tr>
      <w:tr w:rsidR="005E13DB" w:rsidRPr="006329C0" w14:paraId="72DBF5B8" w14:textId="47AFDB71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646A0160" w14:textId="77777777" w:rsidR="005E13DB" w:rsidRPr="004966D1" w:rsidRDefault="005E13DB" w:rsidP="00C22C9B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4966D1">
              <w:rPr>
                <w:rFonts w:cs="Arial"/>
              </w:rPr>
              <w:t>C1-dibenzothioph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1C3A0AE" w14:textId="70368BDA" w:rsidR="005E13DB" w:rsidRPr="00F109EB" w:rsidRDefault="005E13DB" w:rsidP="00C22C9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325,6±33.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8F82720" w14:textId="0183ADDB" w:rsidR="005E13DB" w:rsidRPr="00F109EB" w:rsidRDefault="005E13DB" w:rsidP="00C22C9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66,6±12.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301D064" w14:textId="7BF92681" w:rsidR="005E13DB" w:rsidRPr="00F109EB" w:rsidRDefault="005E13DB" w:rsidP="00C22C9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03,5±35.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7A45708" w14:textId="6D81A96F" w:rsidR="005E13DB" w:rsidRPr="00F109EB" w:rsidRDefault="005E13DB" w:rsidP="00C22C9B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163,1±15.0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36ABAB6B" w14:textId="72729EFD" w:rsidR="005E13DB" w:rsidRPr="00F109EB" w:rsidRDefault="005E13DB" w:rsidP="00C22C9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53,9±26.3</w:t>
            </w:r>
          </w:p>
        </w:tc>
      </w:tr>
      <w:tr w:rsidR="005E13DB" w:rsidRPr="006329C0" w14:paraId="5924C4D2" w14:textId="766D710F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7B6E897A" w14:textId="77777777" w:rsidR="005E13DB" w:rsidRPr="004966D1" w:rsidRDefault="005E13DB" w:rsidP="00C22C9B">
            <w:pPr>
              <w:spacing w:after="0" w:line="240" w:lineRule="auto"/>
              <w:rPr>
                <w:rFonts w:cs="Arial"/>
              </w:rPr>
            </w:pPr>
            <w:r w:rsidRPr="004966D1">
              <w:rPr>
                <w:rFonts w:cs="Arial"/>
              </w:rPr>
              <w:t>C2-dibenzothioph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A9D146A" w14:textId="72FAAE95" w:rsidR="005E13DB" w:rsidRPr="00F109EB" w:rsidRDefault="005E13DB" w:rsidP="00C22C9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596,8±64.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7251387" w14:textId="4867FF62" w:rsidR="005E13DB" w:rsidRPr="00F109EB" w:rsidRDefault="005E13DB" w:rsidP="00C22C9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307,3±21.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46B06E6" w14:textId="31B3644D" w:rsidR="005E13DB" w:rsidRPr="00F109EB" w:rsidRDefault="005E13DB" w:rsidP="00C22C9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368,5±64.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8F46BC3" w14:textId="0467CDC7" w:rsidR="005E13DB" w:rsidRPr="00F109EB" w:rsidRDefault="005E13DB" w:rsidP="00C22C9B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307,7±26.1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33D6F93F" w14:textId="50D52F75" w:rsidR="005E13DB" w:rsidRPr="00F109EB" w:rsidRDefault="005E13DB" w:rsidP="00C22C9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343,9±53.7</w:t>
            </w:r>
          </w:p>
        </w:tc>
      </w:tr>
      <w:tr w:rsidR="005E13DB" w:rsidRPr="006329C0" w14:paraId="22356402" w14:textId="2717219F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729F8B72" w14:textId="77777777" w:rsidR="005E13DB" w:rsidRPr="004966D1" w:rsidRDefault="005E13DB" w:rsidP="00C22C9B">
            <w:pPr>
              <w:spacing w:after="0" w:line="240" w:lineRule="auto"/>
              <w:rPr>
                <w:rFonts w:cs="Arial"/>
              </w:rPr>
            </w:pPr>
            <w:r w:rsidRPr="004966D1">
              <w:rPr>
                <w:rFonts w:cs="Arial"/>
              </w:rPr>
              <w:t>C3-dibenzothioph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DB5887A" w14:textId="7CDADFE6" w:rsidR="005E13DB" w:rsidRPr="00F109EB" w:rsidRDefault="005E13DB" w:rsidP="00C22C9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417,2±39.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8419818" w14:textId="43A86ECD" w:rsidR="005E13DB" w:rsidRPr="00F109EB" w:rsidRDefault="005E13DB" w:rsidP="00C22C9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13,9±13.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774C096" w14:textId="7581D9C6" w:rsidR="005E13DB" w:rsidRPr="00F109EB" w:rsidRDefault="005E13DB" w:rsidP="00C22C9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54,8±43.8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50D1B9A" w14:textId="41985831" w:rsidR="005E13DB" w:rsidRPr="00F109EB" w:rsidRDefault="005E13DB" w:rsidP="00C22C9B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212,6±18.6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32E8A602" w14:textId="5B70FE2C" w:rsidR="005E13DB" w:rsidRPr="00F109EB" w:rsidRDefault="005E13DB" w:rsidP="00C22C9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57,7±36.2</w:t>
            </w:r>
          </w:p>
        </w:tc>
      </w:tr>
      <w:tr w:rsidR="005E13DB" w:rsidRPr="006329C0" w14:paraId="5C43344B" w14:textId="790DF669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754A6CED" w14:textId="77777777" w:rsidR="005E13DB" w:rsidRPr="004966D1" w:rsidRDefault="005E13DB" w:rsidP="00C22C9B">
            <w:pPr>
              <w:spacing w:after="0" w:line="240" w:lineRule="auto"/>
              <w:rPr>
                <w:rFonts w:cs="Arial"/>
              </w:rPr>
            </w:pPr>
            <w:r w:rsidRPr="004966D1">
              <w:rPr>
                <w:rFonts w:cs="Arial"/>
              </w:rPr>
              <w:t>C4-dibenzothioph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341B5E3" w14:textId="2E83B459" w:rsidR="005E13DB" w:rsidRPr="00F109EB" w:rsidRDefault="005E13DB" w:rsidP="00C22C9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33,2±24.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AEB8D9F" w14:textId="3EE7E885" w:rsidR="005E13DB" w:rsidRPr="00F109EB" w:rsidRDefault="005E13DB" w:rsidP="00C22C9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20,9±7.8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9A4E387" w14:textId="3D20758E" w:rsidR="005E13DB" w:rsidRPr="00F109EB" w:rsidRDefault="005E13DB" w:rsidP="00C22C9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44,1±24.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5B998EB" w14:textId="6B58E203" w:rsidR="005E13DB" w:rsidRPr="00F109EB" w:rsidRDefault="005E13DB" w:rsidP="00C22C9B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120,1±9.3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4C2C5845" w14:textId="2FAD8B26" w:rsidR="005E13DB" w:rsidRPr="00F109EB" w:rsidRDefault="005E13DB" w:rsidP="00C22C9B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44,8±20.7</w:t>
            </w:r>
          </w:p>
        </w:tc>
      </w:tr>
      <w:tr w:rsidR="005E13DB" w:rsidRPr="006329C0" w14:paraId="5260CCBF" w14:textId="4855D51C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193A0A4C" w14:textId="77777777" w:rsidR="005E13DB" w:rsidRPr="004966D1" w:rsidRDefault="005E13DB" w:rsidP="003D002E">
            <w:pPr>
              <w:spacing w:after="0" w:line="240" w:lineRule="auto"/>
              <w:rPr>
                <w:rFonts w:cs="Arial"/>
              </w:rPr>
            </w:pPr>
            <w:r w:rsidRPr="004966D1">
              <w:rPr>
                <w:rFonts w:cs="Arial"/>
              </w:rPr>
              <w:t>Fluoranthene/Pyrene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2A9D269" w14:textId="751B1E1A" w:rsidR="005E13DB" w:rsidRPr="00F109EB" w:rsidRDefault="005E13DB" w:rsidP="003D002E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87,9±12.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7F9E6F4" w14:textId="71AD1EC3" w:rsidR="005E13DB" w:rsidRPr="00F109EB" w:rsidRDefault="005E13DB" w:rsidP="003D002E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44,8±5.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91DEC31" w14:textId="489EFF8B" w:rsidR="005E13DB" w:rsidRPr="00F109EB" w:rsidRDefault="005E13DB" w:rsidP="003D002E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41,6±9.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BFAED91" w14:textId="131284B5" w:rsidR="005E13DB" w:rsidRPr="00F109EB" w:rsidRDefault="005E13DB" w:rsidP="003D002E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34,0±2.8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74789E60" w14:textId="79A50CB0" w:rsidR="005E13DB" w:rsidRPr="00F109EB" w:rsidRDefault="005E13DB" w:rsidP="003D002E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43,1±12.1</w:t>
            </w:r>
          </w:p>
        </w:tc>
      </w:tr>
      <w:tr w:rsidR="005E13DB" w:rsidRPr="006329C0" w14:paraId="193A417C" w14:textId="14965F8E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669BAF99" w14:textId="77777777" w:rsidR="005E13DB" w:rsidRPr="004966D1" w:rsidRDefault="005E13DB" w:rsidP="003D002E">
            <w:pPr>
              <w:spacing w:after="0" w:line="240" w:lineRule="auto"/>
              <w:rPr>
                <w:rFonts w:cs="Arial"/>
              </w:rPr>
            </w:pPr>
            <w:r w:rsidRPr="004966D1">
              <w:rPr>
                <w:rFonts w:cs="Arial"/>
              </w:rPr>
              <w:t>C1-fluoranthrenes/pyr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DAC7637" w14:textId="22457847" w:rsidR="005E13DB" w:rsidRPr="00F109EB" w:rsidRDefault="005E13DB" w:rsidP="003D002E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432,1±42.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C4022ED" w14:textId="5D8A6721" w:rsidR="005E13DB" w:rsidRPr="00F109EB" w:rsidRDefault="005E13DB" w:rsidP="003D002E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26,2±15.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388BD2F" w14:textId="2E0E73C2" w:rsidR="005E13DB" w:rsidRPr="00F109EB" w:rsidRDefault="005E13DB" w:rsidP="003D002E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45,0±6.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FCE7ACE" w14:textId="2EB22BAE" w:rsidR="005E13DB" w:rsidRPr="00F109EB" w:rsidRDefault="005E13DB" w:rsidP="003D002E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245,6±8.6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3F4A1CA8" w14:textId="04DC9B73" w:rsidR="005E13DB" w:rsidRPr="00F109EB" w:rsidRDefault="005E13DB" w:rsidP="003D002E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43,0±16.6</w:t>
            </w:r>
          </w:p>
        </w:tc>
      </w:tr>
      <w:tr w:rsidR="005E13DB" w:rsidRPr="006329C0" w14:paraId="382632E8" w14:textId="6DDBAB3D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6AEEED76" w14:textId="77777777" w:rsidR="005E13DB" w:rsidRPr="004966D1" w:rsidRDefault="005E13DB" w:rsidP="003D002E">
            <w:pPr>
              <w:spacing w:after="0" w:line="240" w:lineRule="auto"/>
              <w:rPr>
                <w:rFonts w:cs="Arial"/>
              </w:rPr>
            </w:pPr>
            <w:r w:rsidRPr="004966D1">
              <w:rPr>
                <w:rFonts w:cs="Arial"/>
              </w:rPr>
              <w:t>C2-fluoranthenes/pyr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B18C9A4" w14:textId="1055F41E" w:rsidR="005E13DB" w:rsidRPr="00F109EB" w:rsidRDefault="005E13DB" w:rsidP="003D002E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87,8±15.9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0FC897F" w14:textId="62798951" w:rsidR="005E13DB" w:rsidRPr="00F109EB" w:rsidRDefault="005E13DB" w:rsidP="003D002E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00,1±6.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3339CC9" w14:textId="6E9CF470" w:rsidR="005E13DB" w:rsidRPr="00F109EB" w:rsidRDefault="005E13DB" w:rsidP="003D002E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06,3±3.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E12A814" w14:textId="2A6C037D" w:rsidR="005E13DB" w:rsidRPr="00F109EB" w:rsidRDefault="005E13DB" w:rsidP="003D002E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107,0±3.2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3CC6F809" w14:textId="1F106B76" w:rsidR="005E13DB" w:rsidRPr="00F109EB" w:rsidRDefault="005E13DB" w:rsidP="003D002E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05,4±8.6</w:t>
            </w:r>
          </w:p>
        </w:tc>
      </w:tr>
      <w:tr w:rsidR="005E13DB" w:rsidRPr="006329C0" w14:paraId="1B7ACC8B" w14:textId="1C05B862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2C7BCC9E" w14:textId="77777777" w:rsidR="005E13DB" w:rsidRPr="004966D1" w:rsidRDefault="005E13DB" w:rsidP="003D002E">
            <w:pPr>
              <w:spacing w:after="0" w:line="240" w:lineRule="auto"/>
              <w:rPr>
                <w:rFonts w:cs="Arial"/>
              </w:rPr>
            </w:pPr>
            <w:r w:rsidRPr="004966D1">
              <w:rPr>
                <w:rFonts w:cs="Arial"/>
              </w:rPr>
              <w:t>C3-fluoranthenes/pyr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465972D" w14:textId="2312A191" w:rsidR="005E13DB" w:rsidRPr="00F109EB" w:rsidRDefault="005E13DB" w:rsidP="003D002E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620,6±60.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86561A7" w14:textId="5590E7E8" w:rsidR="005E13DB" w:rsidRPr="00F109EB" w:rsidRDefault="005E13DB" w:rsidP="003D002E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332,5±26.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4602860" w14:textId="57FE07E5" w:rsidR="005E13DB" w:rsidRPr="00F109EB" w:rsidRDefault="005E13DB" w:rsidP="003D002E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371,9±7.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7F9A325" w14:textId="37720F02" w:rsidR="005E13DB" w:rsidRPr="00F109EB" w:rsidRDefault="005E13DB" w:rsidP="003D002E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365,4±13.3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4EF4AC17" w14:textId="53818AAB" w:rsidR="005E13DB" w:rsidRPr="00F109EB" w:rsidRDefault="005E13DB" w:rsidP="003D002E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370,9±21.7</w:t>
            </w:r>
          </w:p>
        </w:tc>
      </w:tr>
      <w:tr w:rsidR="005E13DB" w:rsidRPr="006329C0" w14:paraId="1B57350D" w14:textId="69F218DE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5105B056" w14:textId="77777777" w:rsidR="005E13DB" w:rsidRPr="004966D1" w:rsidRDefault="005E13DB" w:rsidP="003D002E">
            <w:pPr>
              <w:spacing w:after="0" w:line="240" w:lineRule="auto"/>
              <w:rPr>
                <w:rFonts w:cs="Arial"/>
              </w:rPr>
            </w:pPr>
            <w:r w:rsidRPr="004966D1">
              <w:rPr>
                <w:rFonts w:cs="Arial"/>
              </w:rPr>
              <w:t>Chrysene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24AA3CA" w14:textId="510A759D" w:rsidR="005E13DB" w:rsidRPr="00F109EB" w:rsidRDefault="005E13DB" w:rsidP="003D002E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54,7±6.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47A6056" w14:textId="37DE69B7" w:rsidR="005E13DB" w:rsidRPr="00F109EB" w:rsidRDefault="005E13DB" w:rsidP="003D002E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8,0±3.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5CEA8EB" w14:textId="4F4D85CB" w:rsidR="005E13DB" w:rsidRPr="00F109EB" w:rsidRDefault="005E13DB" w:rsidP="003D002E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8,7±2.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4332BDF" w14:textId="669010BB" w:rsidR="005E13DB" w:rsidRPr="00F109EB" w:rsidRDefault="005E13DB" w:rsidP="003D002E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30,3±2.0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5A26BE16" w14:textId="6C7D2DB0" w:rsidR="005E13DB" w:rsidRPr="00F109EB" w:rsidRDefault="005E13DB" w:rsidP="003D002E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8,8±3.0</w:t>
            </w:r>
          </w:p>
        </w:tc>
      </w:tr>
      <w:tr w:rsidR="005E13DB" w:rsidRPr="006329C0" w14:paraId="35DE149A" w14:textId="3061C8D1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7B9AEC24" w14:textId="77777777" w:rsidR="005E13DB" w:rsidRPr="004966D1" w:rsidRDefault="005E13DB" w:rsidP="003D002E">
            <w:pPr>
              <w:spacing w:after="0" w:line="240" w:lineRule="auto"/>
              <w:rPr>
                <w:rFonts w:cs="Arial"/>
              </w:rPr>
            </w:pPr>
            <w:r w:rsidRPr="004966D1">
              <w:rPr>
                <w:rFonts w:cs="Arial"/>
              </w:rPr>
              <w:t>C1-chrys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16218AB" w14:textId="7EC39444" w:rsidR="005E13DB" w:rsidRPr="00F109EB" w:rsidRDefault="005E13DB" w:rsidP="003D002E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23,0±22.9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B5907B4" w14:textId="32A66A9E" w:rsidR="005E13DB" w:rsidRPr="00F109EB" w:rsidRDefault="005E13DB" w:rsidP="003D002E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17,6±9.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18944FC" w14:textId="5B28C547" w:rsidR="005E13DB" w:rsidRPr="00F109EB" w:rsidRDefault="005E13DB" w:rsidP="003D002E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31,9±2.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A282630" w14:textId="61F27914" w:rsidR="005E13DB" w:rsidRPr="00F109EB" w:rsidRDefault="005E13DB" w:rsidP="003D002E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129,9±4.3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514DEF31" w14:textId="1315A723" w:rsidR="005E13DB" w:rsidRPr="00F109EB" w:rsidRDefault="005E13DB" w:rsidP="003D002E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30,7±8.8</w:t>
            </w:r>
          </w:p>
        </w:tc>
      </w:tr>
      <w:tr w:rsidR="005E13DB" w:rsidRPr="006329C0" w14:paraId="55EC5BAF" w14:textId="0DDD5FB9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23C91DB5" w14:textId="77777777" w:rsidR="005E13DB" w:rsidRPr="004966D1" w:rsidRDefault="005E13DB" w:rsidP="003D002E">
            <w:pPr>
              <w:spacing w:after="0" w:line="240" w:lineRule="auto"/>
              <w:rPr>
                <w:rFonts w:cs="Arial"/>
              </w:rPr>
            </w:pPr>
            <w:r w:rsidRPr="004966D1">
              <w:rPr>
                <w:rFonts w:cs="Arial"/>
              </w:rPr>
              <w:t>C2-chrys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5856059" w14:textId="19B663C1" w:rsidR="005E13DB" w:rsidRPr="00F109EB" w:rsidRDefault="005E13DB" w:rsidP="003D002E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87,9±32.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8CE2DFF" w14:textId="70188469" w:rsidR="005E13DB" w:rsidRPr="00F109EB" w:rsidRDefault="005E13DB" w:rsidP="003D002E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50,7±15.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8C74643" w14:textId="3DC6A29C" w:rsidR="005E13DB" w:rsidRPr="00F109EB" w:rsidRDefault="005E13DB" w:rsidP="003D002E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75,9±4.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FDF3BC6" w14:textId="496B2CDB" w:rsidR="005E13DB" w:rsidRPr="00F109EB" w:rsidRDefault="005E13DB" w:rsidP="003D002E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167,1±6.3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4205070D" w14:textId="1C4607CA" w:rsidR="005E13DB" w:rsidRPr="00F109EB" w:rsidRDefault="005E13DB" w:rsidP="003D002E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70,2±9.9</w:t>
            </w:r>
          </w:p>
        </w:tc>
      </w:tr>
      <w:tr w:rsidR="005E13DB" w:rsidRPr="006329C0" w14:paraId="4DB6F2FD" w14:textId="3B4EF8E5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678619DF" w14:textId="77777777" w:rsidR="005E13DB" w:rsidRPr="004966D1" w:rsidRDefault="005E13DB" w:rsidP="003D002E">
            <w:pPr>
              <w:spacing w:after="0" w:line="240" w:lineRule="auto"/>
              <w:rPr>
                <w:rFonts w:cs="Arial"/>
              </w:rPr>
            </w:pPr>
            <w:r w:rsidRPr="004966D1">
              <w:rPr>
                <w:rFonts w:cs="Arial"/>
              </w:rPr>
              <w:t>C3-chrys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E9B5CED" w14:textId="140A4F7D" w:rsidR="005E13DB" w:rsidRPr="00F109EB" w:rsidRDefault="005E13DB" w:rsidP="003D002E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207,0±21.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948AC91" w14:textId="36ED4E2C" w:rsidR="005E13DB" w:rsidRPr="00F109EB" w:rsidRDefault="005E13DB" w:rsidP="003D002E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10,1±8.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411008F" w14:textId="3B2B643E" w:rsidR="005E13DB" w:rsidRPr="00F109EB" w:rsidRDefault="005E13DB" w:rsidP="003D002E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27,6±7.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B4F252D" w14:textId="1AE1B71F" w:rsidR="005E13DB" w:rsidRPr="00F109EB" w:rsidRDefault="005E13DB" w:rsidP="003D002E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120,8±6.1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4651DDCE" w14:textId="1BD89F95" w:rsidR="005E13DB" w:rsidRPr="00F109EB" w:rsidRDefault="005E13DB" w:rsidP="003D002E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19,6±7.9</w:t>
            </w:r>
          </w:p>
        </w:tc>
      </w:tr>
      <w:tr w:rsidR="005E13DB" w:rsidRPr="006329C0" w14:paraId="4D98260A" w14:textId="4B3DF693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7E94B4DD" w14:textId="77777777" w:rsidR="005E13DB" w:rsidRPr="004966D1" w:rsidRDefault="005E13DB" w:rsidP="003D002E">
            <w:pPr>
              <w:spacing w:after="0" w:line="240" w:lineRule="auto"/>
              <w:rPr>
                <w:rFonts w:cs="Arial"/>
              </w:rPr>
            </w:pPr>
            <w:r w:rsidRPr="004966D1">
              <w:rPr>
                <w:rFonts w:cs="Arial"/>
              </w:rPr>
              <w:t>C4-chrys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9EB8423" w14:textId="625F9C92" w:rsidR="005E13DB" w:rsidRPr="00F109EB" w:rsidRDefault="005E13DB" w:rsidP="003D002E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23,0±16.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B390450" w14:textId="36024893" w:rsidR="005E13DB" w:rsidRPr="00F109EB" w:rsidRDefault="005E13DB" w:rsidP="003D002E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62,0±11.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567437B" w14:textId="71EC48BB" w:rsidR="005E13DB" w:rsidRPr="00F109EB" w:rsidRDefault="005E13DB" w:rsidP="003D002E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80,4±4.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594BE65" w14:textId="50BCBA29" w:rsidR="005E13DB" w:rsidRPr="00F109EB" w:rsidRDefault="005E13DB" w:rsidP="003D002E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75,9±7.1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7658F411" w14:textId="56BD5CEC" w:rsidR="005E13DB" w:rsidRPr="00F109EB" w:rsidRDefault="005E13DB" w:rsidP="003D002E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79,8±5.3</w:t>
            </w:r>
          </w:p>
        </w:tc>
      </w:tr>
      <w:tr w:rsidR="005E13DB" w:rsidRPr="006329C0" w14:paraId="6C7E7D13" w14:textId="5B1C905E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60F81CD5" w14:textId="77777777" w:rsidR="005E13DB" w:rsidRPr="004966D1" w:rsidRDefault="005E13DB" w:rsidP="003D002E">
            <w:pPr>
              <w:spacing w:after="0" w:line="240" w:lineRule="auto"/>
              <w:rPr>
                <w:rFonts w:cs="Arial"/>
              </w:rPr>
            </w:pPr>
            <w:r w:rsidRPr="004966D1">
              <w:rPr>
                <w:rFonts w:cs="Arial"/>
              </w:rPr>
              <w:t>Benzo(a)pyrene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976F0FF" w14:textId="2DDDA1A6" w:rsidR="005E13DB" w:rsidRPr="00F109EB" w:rsidRDefault="005E13DB" w:rsidP="003D002E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7,2±2.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3082367" w14:textId="760A66A4" w:rsidR="005E13DB" w:rsidRPr="00F109EB" w:rsidRDefault="005E13DB" w:rsidP="003D002E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16,3±16.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A430C2B" w14:textId="1EC3E42D" w:rsidR="005E13DB" w:rsidRPr="00F109EB" w:rsidRDefault="005E13DB" w:rsidP="003D002E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45,0±2.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936C115" w14:textId="4E93368D" w:rsidR="005E13DB" w:rsidRPr="00F109EB" w:rsidRDefault="005E13DB" w:rsidP="003D002E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41,2±2.4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449A3F62" w14:textId="10028A5C" w:rsidR="005E13DB" w:rsidRPr="00F109EB" w:rsidRDefault="005E13DB" w:rsidP="003D002E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41,0±1.9</w:t>
            </w:r>
          </w:p>
        </w:tc>
      </w:tr>
      <w:tr w:rsidR="005E13DB" w:rsidRPr="006329C0" w14:paraId="26866645" w14:textId="1FEBD64F" w:rsidTr="7F0805AA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13823295" w14:textId="32A32A0C" w:rsidR="005E13DB" w:rsidRPr="004966D1" w:rsidRDefault="005E13DB" w:rsidP="003D002E">
            <w:pPr>
              <w:spacing w:after="0" w:line="240" w:lineRule="auto"/>
              <w:rPr>
                <w:rFonts w:cs="Arial"/>
              </w:rPr>
            </w:pPr>
            <w:r>
              <w:rPr>
                <w:rFonts w:cs="Arial"/>
              </w:rPr>
              <w:t>30ab Hopane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4DB4504" w14:textId="4361939B" w:rsidR="005E13DB" w:rsidRDefault="005E13DB" w:rsidP="003D002E">
            <w:pPr>
              <w:spacing w:after="0" w:line="240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701,4±61.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AF3577C" w14:textId="517CDA74" w:rsidR="005E13DB" w:rsidRDefault="005E13DB" w:rsidP="003D002E">
            <w:pPr>
              <w:spacing w:after="0" w:line="240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73,1±42.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4701042" w14:textId="4D5EFD5C" w:rsidR="005E13DB" w:rsidRPr="00F109EB" w:rsidRDefault="005E13DB" w:rsidP="003D002E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402,2±12.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A2C7025" w14:textId="539FE76E" w:rsidR="005E13DB" w:rsidRPr="00F109EB" w:rsidRDefault="005E13DB" w:rsidP="003D002E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rFonts w:ascii="Calibri" w:hAnsi="Calibri"/>
                <w:color w:val="000000"/>
              </w:rPr>
              <w:t>378,5±11.8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05D70FD1" w14:textId="6673F86B" w:rsidR="005E13DB" w:rsidRPr="00F109EB" w:rsidRDefault="005E13DB" w:rsidP="003D002E">
            <w:pPr>
              <w:spacing w:after="0" w:line="240" w:lineRule="auto"/>
              <w:jc w:val="center"/>
            </w:pPr>
            <w:r>
              <w:rPr>
                <w:rFonts w:ascii="Calibri" w:hAnsi="Calibri"/>
                <w:color w:val="000000"/>
              </w:rPr>
              <w:t>409,6±28.0</w:t>
            </w:r>
          </w:p>
        </w:tc>
      </w:tr>
    </w:tbl>
    <w:p w14:paraId="1728DFE0" w14:textId="1985F254" w:rsidR="00782FFF" w:rsidRPr="00782FFF" w:rsidRDefault="00782FFF" w:rsidP="00782FFF">
      <w:pPr>
        <w:spacing w:line="276" w:lineRule="auto"/>
        <w:jc w:val="both"/>
        <w:rPr>
          <w:lang w:val="en-US"/>
        </w:rPr>
      </w:pPr>
    </w:p>
    <w:p w14:paraId="5395652A" w14:textId="77777777" w:rsidR="000D094E" w:rsidRPr="003917DD" w:rsidRDefault="000D094E" w:rsidP="7F0805AA">
      <w:pPr>
        <w:spacing w:line="276" w:lineRule="auto"/>
        <w:jc w:val="both"/>
        <w:rPr>
          <w:b/>
          <w:bCs/>
          <w:i/>
          <w:iCs/>
          <w:lang w:val="en-US"/>
        </w:rPr>
      </w:pPr>
      <w:r w:rsidRPr="7F0805AA">
        <w:rPr>
          <w:b/>
          <w:bCs/>
          <w:lang w:val="en-US"/>
        </w:rPr>
        <w:lastRenderedPageBreak/>
        <w:t xml:space="preserve">Table S7A: </w:t>
      </w:r>
      <w:r w:rsidRPr="7F0805AA">
        <w:rPr>
          <w:i/>
          <w:iCs/>
          <w:lang w:val="en-US"/>
        </w:rPr>
        <w:t xml:space="preserve">Non-linear regression analyses of n-alkanes and 2- to 5-ring PACs in </w:t>
      </w:r>
      <w:r w:rsidRPr="7F0805AA">
        <w:rPr>
          <w:i/>
          <w:iCs/>
          <w:u w:val="single"/>
          <w:lang w:val="en-US"/>
        </w:rPr>
        <w:t>uncovered frames</w:t>
      </w:r>
      <w:r w:rsidRPr="7F0805AA">
        <w:rPr>
          <w:i/>
          <w:iCs/>
          <w:lang w:val="en-US"/>
        </w:rPr>
        <w:t xml:space="preserve"> with Fluortex adsorbents. Rate coefficients (k1) were determined by first-order rate calculations after determinations of non-responsive lag-periods (tL). Half-lives were determined from rate coefficients (dt50) and as tL+dt50 (t50). Curve-fitness is described by R</w:t>
      </w:r>
      <w:r w:rsidRPr="7F0805AA">
        <w:rPr>
          <w:i/>
          <w:iCs/>
          <w:vertAlign w:val="superscript"/>
          <w:lang w:val="en-US"/>
        </w:rPr>
        <w:t>2</w:t>
      </w:r>
      <w:r w:rsidRPr="7F0805AA">
        <w:rPr>
          <w:i/>
          <w:iCs/>
          <w:lang w:val="en-US"/>
        </w:rPr>
        <w:t>.</w:t>
      </w:r>
      <w:r w:rsidRPr="7F0805AA">
        <w:rPr>
          <w:b/>
          <w:bCs/>
          <w:i/>
          <w:iCs/>
          <w:lang w:val="en-US"/>
        </w:rPr>
        <w:t xml:space="preserve">  </w:t>
      </w:r>
    </w:p>
    <w:tbl>
      <w:tblPr>
        <w:tblW w:w="894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114"/>
        <w:gridCol w:w="1165"/>
        <w:gridCol w:w="1165"/>
        <w:gridCol w:w="1165"/>
        <w:gridCol w:w="1165"/>
        <w:gridCol w:w="1166"/>
      </w:tblGrid>
      <w:tr w:rsidR="000D094E" w:rsidRPr="006329C0" w14:paraId="769497DD" w14:textId="77777777">
        <w:trPr>
          <w:trHeight w:val="345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2556D7BF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lang w:eastAsia="nb-NO"/>
              </w:rPr>
            </w:pPr>
            <w:r w:rsidRPr="00B42275">
              <w:rPr>
                <w:rFonts w:eastAsia="Times New Roman" w:cs="Times New Roman"/>
                <w:b/>
                <w:bCs/>
                <w:color w:val="000000"/>
                <w:lang w:eastAsia="nb-NO"/>
              </w:rPr>
              <w:t>Coumpounds</w:t>
            </w:r>
          </w:p>
        </w:tc>
        <w:tc>
          <w:tcPr>
            <w:tcW w:w="1165" w:type="dxa"/>
            <w:shd w:val="clear" w:color="auto" w:fill="auto"/>
            <w:noWrap/>
            <w:vAlign w:val="bottom"/>
            <w:hideMark/>
          </w:tcPr>
          <w:p w14:paraId="0F9F8BE9" w14:textId="77777777" w:rsidR="000D094E" w:rsidRPr="006329C0" w:rsidRDefault="000D094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</w:pPr>
            <w:r w:rsidRPr="006329C0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lang w:eastAsia="nb-NO"/>
              </w:rPr>
              <w:t>t</w:t>
            </w:r>
            <w:r w:rsidRPr="006329C0"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  <w:t>L</w:t>
            </w:r>
          </w:p>
        </w:tc>
        <w:tc>
          <w:tcPr>
            <w:tcW w:w="1165" w:type="dxa"/>
            <w:shd w:val="clear" w:color="auto" w:fill="auto"/>
            <w:noWrap/>
            <w:vAlign w:val="bottom"/>
            <w:hideMark/>
          </w:tcPr>
          <w:p w14:paraId="76C73518" w14:textId="77777777" w:rsidR="000D094E" w:rsidRPr="006329C0" w:rsidRDefault="000D094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</w:pPr>
            <w:r w:rsidRPr="006329C0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lang w:eastAsia="nb-NO"/>
              </w:rPr>
              <w:t>k</w:t>
            </w:r>
            <w:r w:rsidRPr="006329C0"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  <w:t>1</w:t>
            </w:r>
          </w:p>
        </w:tc>
        <w:tc>
          <w:tcPr>
            <w:tcW w:w="1165" w:type="dxa"/>
            <w:shd w:val="clear" w:color="auto" w:fill="auto"/>
            <w:noWrap/>
            <w:vAlign w:val="bottom"/>
            <w:hideMark/>
          </w:tcPr>
          <w:p w14:paraId="534CD68C" w14:textId="77777777" w:rsidR="000D094E" w:rsidRPr="006329C0" w:rsidRDefault="000D094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</w:pPr>
            <w:r w:rsidRPr="006329C0"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  <w:t>d</w:t>
            </w:r>
            <w:r w:rsidRPr="006329C0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lang w:eastAsia="nb-NO"/>
              </w:rPr>
              <w:t>t</w:t>
            </w:r>
            <w:r w:rsidRPr="006329C0"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  <w:t>50</w:t>
            </w:r>
          </w:p>
        </w:tc>
        <w:tc>
          <w:tcPr>
            <w:tcW w:w="1165" w:type="dxa"/>
            <w:shd w:val="clear" w:color="auto" w:fill="auto"/>
            <w:noWrap/>
            <w:vAlign w:val="bottom"/>
            <w:hideMark/>
          </w:tcPr>
          <w:p w14:paraId="45CFAA60" w14:textId="77777777" w:rsidR="000D094E" w:rsidRPr="006329C0" w:rsidRDefault="000D094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</w:pPr>
            <w:r w:rsidRPr="006329C0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lang w:eastAsia="nb-NO"/>
              </w:rPr>
              <w:t>t</w:t>
            </w:r>
            <w:r w:rsidRPr="006329C0"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  <w:t>50</w:t>
            </w:r>
          </w:p>
        </w:tc>
        <w:tc>
          <w:tcPr>
            <w:tcW w:w="1166" w:type="dxa"/>
            <w:shd w:val="clear" w:color="auto" w:fill="auto"/>
            <w:noWrap/>
            <w:vAlign w:val="bottom"/>
            <w:hideMark/>
          </w:tcPr>
          <w:p w14:paraId="4AC805D5" w14:textId="77777777" w:rsidR="000D094E" w:rsidRPr="006329C0" w:rsidRDefault="000D094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</w:pPr>
            <w:r w:rsidRPr="006329C0"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  <w:t>R</w:t>
            </w:r>
            <w:r w:rsidRPr="006329C0">
              <w:rPr>
                <w:rFonts w:ascii="Calibri" w:eastAsia="Times New Roman" w:hAnsi="Calibri" w:cs="Times New Roman"/>
                <w:b/>
                <w:bCs/>
                <w:color w:val="000000"/>
                <w:vertAlign w:val="superscript"/>
                <w:lang w:eastAsia="nb-NO"/>
              </w:rPr>
              <w:t>2</w:t>
            </w:r>
          </w:p>
        </w:tc>
      </w:tr>
      <w:tr w:rsidR="000D094E" w:rsidRPr="006329C0" w14:paraId="641DEE11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3D92F12C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  <w:t>n-</w:t>
            </w:r>
            <w:r w:rsidRPr="00B42275">
              <w:rPr>
                <w:rFonts w:eastAsia="Times New Roman" w:cs="Times New Roman"/>
                <w:b/>
                <w:bCs/>
                <w:color w:val="000000"/>
                <w:lang w:eastAsia="nb-NO"/>
              </w:rPr>
              <w:t>Alka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93AF070" w14:textId="77777777" w:rsidR="000D094E" w:rsidRDefault="000D094E">
            <w:pPr>
              <w:spacing w:after="0" w:line="240" w:lineRule="auto"/>
              <w:jc w:val="center"/>
              <w:rPr>
                <w:rFonts w:ascii="Calibri" w:hAnsi="Calibri"/>
              </w:rPr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526CF27" w14:textId="77777777" w:rsidR="000D094E" w:rsidRDefault="000D094E">
            <w:pPr>
              <w:spacing w:after="0" w:line="240" w:lineRule="auto"/>
              <w:jc w:val="center"/>
              <w:rPr>
                <w:rFonts w:ascii="Calibri" w:hAnsi="Calibri"/>
              </w:rPr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CE5FC88" w14:textId="77777777" w:rsidR="000D094E" w:rsidRDefault="000D094E">
            <w:pPr>
              <w:spacing w:after="0" w:line="240" w:lineRule="auto"/>
              <w:jc w:val="center"/>
              <w:rPr>
                <w:rFonts w:ascii="Calibri" w:hAnsi="Calibri"/>
              </w:rPr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E15E6DD" w14:textId="77777777" w:rsidR="000D094E" w:rsidRDefault="000D094E">
            <w:pPr>
              <w:spacing w:after="0" w:line="240" w:lineRule="auto"/>
              <w:jc w:val="center"/>
              <w:rPr>
                <w:rFonts w:ascii="Calibri" w:hAnsi="Calibri"/>
                <w:color w:val="000000"/>
              </w:rPr>
            </w:pP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3946970F" w14:textId="77777777" w:rsidR="000D094E" w:rsidRDefault="000D094E">
            <w:pPr>
              <w:spacing w:after="0" w:line="240" w:lineRule="auto"/>
              <w:jc w:val="center"/>
              <w:rPr>
                <w:rFonts w:ascii="Calibri" w:hAnsi="Calibri"/>
              </w:rPr>
            </w:pPr>
          </w:p>
        </w:tc>
      </w:tr>
      <w:tr w:rsidR="000D094E" w:rsidRPr="006329C0" w14:paraId="31AC11EC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6B42F749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color w:val="000000"/>
                <w:lang w:eastAsia="nb-NO"/>
              </w:rPr>
            </w:pPr>
            <w:r w:rsidRPr="00B42275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B42275">
              <w:rPr>
                <w:rFonts w:eastAsia="Times New Roman" w:cs="Times New Roman"/>
                <w:color w:val="000000"/>
                <w:lang w:eastAsia="nb-NO"/>
              </w:rPr>
              <w:t>C13-</w:t>
            </w:r>
            <w:r w:rsidRPr="00B42275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B42275">
              <w:rPr>
                <w:rFonts w:eastAsia="Times New Roman" w:cs="Times New Roman"/>
                <w:color w:val="000000"/>
                <w:lang w:eastAsia="nb-NO"/>
              </w:rPr>
              <w:t>C1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315A80E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1D2471">
              <w:rPr>
                <w:rFonts w:cs="Arial"/>
              </w:rPr>
              <w:t>3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0DCD05D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190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232713A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1D2471">
              <w:rPr>
                <w:rFonts w:cs="Arial"/>
              </w:rPr>
              <w:t>3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42EAF23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nb-NO"/>
              </w:rPr>
            </w:pPr>
            <w:r w:rsidRPr="001D2471">
              <w:rPr>
                <w:color w:val="000000"/>
              </w:rPr>
              <w:t>7</w:t>
            </w:r>
            <w:r>
              <w:rPr>
                <w:color w:val="000000"/>
              </w:rPr>
              <w:t>.</w:t>
            </w:r>
            <w:r w:rsidRPr="001D2471">
              <w:rPr>
                <w:color w:val="000000"/>
              </w:rPr>
              <w:t>1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4E01AF3A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9425</w:t>
            </w:r>
          </w:p>
        </w:tc>
      </w:tr>
      <w:tr w:rsidR="000D094E" w:rsidRPr="006329C0" w14:paraId="65FD74E5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31385A02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color w:val="000000"/>
                <w:lang w:eastAsia="nb-NO"/>
              </w:rPr>
            </w:pPr>
            <w:r w:rsidRPr="00B42275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B42275">
              <w:rPr>
                <w:rFonts w:eastAsia="Times New Roman" w:cs="Times New Roman"/>
                <w:color w:val="000000"/>
                <w:lang w:eastAsia="nb-NO"/>
              </w:rPr>
              <w:t>C15-</w:t>
            </w:r>
            <w:r w:rsidRPr="00B42275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B42275">
              <w:rPr>
                <w:rFonts w:eastAsia="Times New Roman" w:cs="Times New Roman"/>
                <w:color w:val="000000"/>
                <w:lang w:eastAsia="nb-NO"/>
              </w:rPr>
              <w:t>C1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9E1DF4F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1D2471">
              <w:rPr>
                <w:rFonts w:cs="Arial"/>
              </w:rPr>
              <w:t>3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940B8B5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200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2FADDE1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1D2471">
              <w:rPr>
                <w:rFonts w:cs="Arial"/>
              </w:rPr>
              <w:t>3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D1EF0AE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nb-NO"/>
              </w:rPr>
            </w:pPr>
            <w:r w:rsidRPr="001D2471">
              <w:rPr>
                <w:color w:val="000000"/>
              </w:rPr>
              <w:t>7</w:t>
            </w:r>
            <w:r>
              <w:rPr>
                <w:color w:val="000000"/>
              </w:rPr>
              <w:t>.</w:t>
            </w:r>
            <w:r w:rsidRPr="001D2471">
              <w:rPr>
                <w:color w:val="000000"/>
              </w:rPr>
              <w:t>2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27042B4A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938</w:t>
            </w:r>
          </w:p>
        </w:tc>
      </w:tr>
      <w:tr w:rsidR="000D094E" w:rsidRPr="006329C0" w14:paraId="6AF1A600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477A6C2D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color w:val="000000"/>
                <w:lang w:eastAsia="nb-NO"/>
              </w:rPr>
            </w:pPr>
            <w:r w:rsidRPr="00B42275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B42275">
              <w:rPr>
                <w:rFonts w:eastAsia="Times New Roman" w:cs="Times New Roman"/>
                <w:color w:val="000000"/>
                <w:lang w:eastAsia="nb-NO"/>
              </w:rPr>
              <w:t>C17-</w:t>
            </w:r>
            <w:r w:rsidRPr="00B42275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B42275">
              <w:rPr>
                <w:rFonts w:eastAsia="Times New Roman" w:cs="Times New Roman"/>
                <w:color w:val="000000"/>
                <w:lang w:eastAsia="nb-NO"/>
              </w:rPr>
              <w:t>C18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E94E545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1D2471">
              <w:rPr>
                <w:rFonts w:cs="Arial"/>
              </w:rPr>
              <w:t>4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12C699F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207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FDCE5A2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1D2471">
              <w:rPr>
                <w:rFonts w:cs="Arial"/>
              </w:rPr>
              <w:t>3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8624ED7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nb-NO"/>
              </w:rPr>
            </w:pPr>
            <w:r w:rsidRPr="001D2471">
              <w:rPr>
                <w:color w:val="000000"/>
              </w:rPr>
              <w:t>7</w:t>
            </w:r>
            <w:r>
              <w:rPr>
                <w:color w:val="000000"/>
              </w:rPr>
              <w:t>.</w:t>
            </w:r>
            <w:r w:rsidRPr="001D2471">
              <w:rPr>
                <w:color w:val="000000"/>
              </w:rPr>
              <w:t>7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1E7789E4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9388</w:t>
            </w:r>
          </w:p>
        </w:tc>
      </w:tr>
      <w:tr w:rsidR="000D094E" w:rsidRPr="006329C0" w14:paraId="636EE5BD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537A345A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color w:val="000000"/>
                <w:lang w:eastAsia="nb-NO"/>
              </w:rPr>
            </w:pPr>
            <w:r w:rsidRPr="00B42275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B42275">
              <w:rPr>
                <w:rFonts w:eastAsia="Times New Roman" w:cs="Times New Roman"/>
                <w:color w:val="000000"/>
                <w:lang w:eastAsia="nb-NO"/>
              </w:rPr>
              <w:t>C19-</w:t>
            </w:r>
            <w:r w:rsidRPr="00B42275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B42275">
              <w:rPr>
                <w:rFonts w:eastAsia="Times New Roman" w:cs="Times New Roman"/>
                <w:color w:val="000000"/>
                <w:lang w:eastAsia="nb-NO"/>
              </w:rPr>
              <w:t>C2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2373F55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1D2471">
              <w:rPr>
                <w:rFonts w:cs="Arial"/>
              </w:rPr>
              <w:t>4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9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C85632A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205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43A2071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1D2471">
              <w:rPr>
                <w:rFonts w:cs="Arial"/>
              </w:rPr>
              <w:t>3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4FB7554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nb-NO"/>
              </w:rPr>
            </w:pPr>
            <w:r w:rsidRPr="001D2471">
              <w:rPr>
                <w:color w:val="000000"/>
              </w:rPr>
              <w:t>8</w:t>
            </w:r>
            <w:r>
              <w:rPr>
                <w:color w:val="000000"/>
              </w:rPr>
              <w:t>.</w:t>
            </w:r>
            <w:r w:rsidRPr="001D2471">
              <w:rPr>
                <w:color w:val="000000"/>
              </w:rPr>
              <w:t>3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4DD0EF08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9123</w:t>
            </w:r>
          </w:p>
        </w:tc>
      </w:tr>
      <w:tr w:rsidR="000D094E" w:rsidRPr="006329C0" w14:paraId="247A82ED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307069B7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color w:val="000000"/>
                <w:lang w:eastAsia="nb-NO"/>
              </w:rPr>
            </w:pPr>
            <w:r w:rsidRPr="00B42275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B42275">
              <w:rPr>
                <w:rFonts w:eastAsia="Times New Roman" w:cs="Times New Roman"/>
                <w:color w:val="000000"/>
                <w:lang w:eastAsia="nb-NO"/>
              </w:rPr>
              <w:t>C21-</w:t>
            </w:r>
            <w:r w:rsidRPr="00B42275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B42275">
              <w:rPr>
                <w:rFonts w:eastAsia="Times New Roman" w:cs="Times New Roman"/>
                <w:color w:val="000000"/>
                <w:lang w:eastAsia="nb-NO"/>
              </w:rPr>
              <w:t>C2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3945417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1D2471">
              <w:rPr>
                <w:rFonts w:cs="Arial"/>
              </w:rPr>
              <w:t>6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C6AE28D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1648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B822027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1D2471">
              <w:rPr>
                <w:rFonts w:cs="Arial"/>
              </w:rPr>
              <w:t>4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A184559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nb-NO"/>
              </w:rPr>
            </w:pPr>
            <w:r w:rsidRPr="001D2471">
              <w:rPr>
                <w:color w:val="000000"/>
              </w:rPr>
              <w:t>10</w:t>
            </w:r>
            <w:r>
              <w:rPr>
                <w:color w:val="000000"/>
              </w:rPr>
              <w:t>.</w:t>
            </w:r>
            <w:r w:rsidRPr="001D2471">
              <w:rPr>
                <w:color w:val="000000"/>
              </w:rPr>
              <w:t>4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60291E41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8845</w:t>
            </w:r>
          </w:p>
        </w:tc>
      </w:tr>
      <w:tr w:rsidR="000D094E" w:rsidRPr="006329C0" w14:paraId="5A2B9375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0AFD7360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color w:val="000000"/>
                <w:lang w:eastAsia="nb-NO"/>
              </w:rPr>
            </w:pPr>
            <w:r w:rsidRPr="00B42275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B42275">
              <w:rPr>
                <w:rFonts w:eastAsia="Times New Roman" w:cs="Times New Roman"/>
                <w:color w:val="000000"/>
                <w:lang w:eastAsia="nb-NO"/>
              </w:rPr>
              <w:t>C26-</w:t>
            </w:r>
            <w:r w:rsidRPr="00B42275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B42275">
              <w:rPr>
                <w:rFonts w:eastAsia="Times New Roman" w:cs="Times New Roman"/>
                <w:color w:val="000000"/>
                <w:lang w:eastAsia="nb-NO"/>
              </w:rPr>
              <w:t>C3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83FE2F9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1D2471">
              <w:rPr>
                <w:rFonts w:cs="Arial"/>
              </w:rPr>
              <w:t>12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5F32DAC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135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D2BD056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1D2471">
              <w:rPr>
                <w:rFonts w:cs="Arial"/>
              </w:rPr>
              <w:t>5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4E45D90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nb-NO"/>
              </w:rPr>
            </w:pPr>
            <w:r w:rsidRPr="001D2471">
              <w:rPr>
                <w:color w:val="000000"/>
              </w:rPr>
              <w:t>17</w:t>
            </w:r>
            <w:r>
              <w:rPr>
                <w:color w:val="000000"/>
              </w:rPr>
              <w:t>.</w:t>
            </w:r>
            <w:r w:rsidRPr="001D2471">
              <w:rPr>
                <w:color w:val="000000"/>
              </w:rPr>
              <w:t>5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77E653D9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8888</w:t>
            </w:r>
          </w:p>
        </w:tc>
      </w:tr>
      <w:tr w:rsidR="000D094E" w:rsidRPr="006329C0" w14:paraId="7E1B4284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54C4D16F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DA378AD" w14:textId="77777777" w:rsidR="000D094E" w:rsidRPr="001D2471" w:rsidRDefault="000D094E">
            <w:pPr>
              <w:spacing w:after="0" w:line="240" w:lineRule="auto"/>
              <w:jc w:val="center"/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3594729" w14:textId="77777777" w:rsidR="000D094E" w:rsidRPr="001D2471" w:rsidRDefault="000D094E">
            <w:pPr>
              <w:spacing w:after="0" w:line="240" w:lineRule="auto"/>
              <w:jc w:val="center"/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30BC038" w14:textId="77777777" w:rsidR="000D094E" w:rsidRPr="001D2471" w:rsidRDefault="000D094E">
            <w:pPr>
              <w:spacing w:after="0" w:line="240" w:lineRule="auto"/>
              <w:jc w:val="center"/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4D9F364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185B355F" w14:textId="77777777" w:rsidR="000D094E" w:rsidRPr="001D2471" w:rsidRDefault="000D094E">
            <w:pPr>
              <w:spacing w:after="0" w:line="240" w:lineRule="auto"/>
              <w:jc w:val="center"/>
            </w:pPr>
          </w:p>
        </w:tc>
      </w:tr>
      <w:tr w:rsidR="000D094E" w:rsidRPr="006329C0" w14:paraId="3CBE2C89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76D3CD51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lang w:eastAsia="nb-NO"/>
              </w:rPr>
            </w:pPr>
            <w:r w:rsidRPr="00B42275">
              <w:rPr>
                <w:rFonts w:eastAsia="Times New Roman" w:cs="Times New Roman"/>
                <w:b/>
                <w:bCs/>
                <w:color w:val="000000"/>
                <w:lang w:eastAsia="nb-NO"/>
              </w:rPr>
              <w:t>PAC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67896EF" w14:textId="77777777" w:rsidR="000D094E" w:rsidRPr="001D2471" w:rsidRDefault="000D094E">
            <w:pPr>
              <w:spacing w:after="0" w:line="240" w:lineRule="auto"/>
              <w:jc w:val="center"/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B432810" w14:textId="77777777" w:rsidR="000D094E" w:rsidRPr="001D2471" w:rsidRDefault="000D094E">
            <w:pPr>
              <w:spacing w:after="0" w:line="240" w:lineRule="auto"/>
              <w:jc w:val="center"/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A64D476" w14:textId="77777777" w:rsidR="000D094E" w:rsidRPr="001D2471" w:rsidRDefault="000D094E">
            <w:pPr>
              <w:spacing w:after="0" w:line="240" w:lineRule="auto"/>
              <w:jc w:val="center"/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937AD3A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27FD554D" w14:textId="77777777" w:rsidR="000D094E" w:rsidRPr="001D2471" w:rsidRDefault="000D094E">
            <w:pPr>
              <w:spacing w:after="0" w:line="240" w:lineRule="auto"/>
              <w:jc w:val="center"/>
            </w:pPr>
          </w:p>
        </w:tc>
      </w:tr>
      <w:tr w:rsidR="000D094E" w:rsidRPr="006329C0" w14:paraId="33379146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66BF5B22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color w:val="000000"/>
                <w:lang w:eastAsia="nb-NO"/>
              </w:rPr>
            </w:pPr>
            <w:r w:rsidRPr="00B42275">
              <w:rPr>
                <w:rFonts w:cs="Arial"/>
              </w:rPr>
              <w:t>Naphthalene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6181F9C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68191F7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583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3C998F4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1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7FDBBF5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color w:val="000000"/>
              </w:rPr>
              <w:t>1</w:t>
            </w:r>
            <w:r>
              <w:rPr>
                <w:color w:val="000000"/>
              </w:rPr>
              <w:t>.</w:t>
            </w:r>
            <w:r w:rsidRPr="001D2471">
              <w:rPr>
                <w:color w:val="000000"/>
              </w:rPr>
              <w:t>2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6C206E62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7463</w:t>
            </w:r>
          </w:p>
        </w:tc>
      </w:tr>
      <w:tr w:rsidR="000D094E" w:rsidRPr="006329C0" w14:paraId="42F90487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75CD0504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C1-naphthal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5465B72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72EFAF6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6028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05E5AFA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1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ED4F7B9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color w:val="000000"/>
              </w:rPr>
              <w:t>1</w:t>
            </w:r>
            <w:r>
              <w:rPr>
                <w:color w:val="000000"/>
              </w:rPr>
              <w:t>.</w:t>
            </w:r>
            <w:r w:rsidRPr="001D2471">
              <w:rPr>
                <w:color w:val="000000"/>
              </w:rPr>
              <w:t>2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3B3031F3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9085</w:t>
            </w:r>
          </w:p>
        </w:tc>
      </w:tr>
      <w:tr w:rsidR="000D094E" w:rsidRPr="006329C0" w14:paraId="4F5D5BC9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662F934C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C2-naphthal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A32A5CC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40F5F20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136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CC10433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5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3CAED80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color w:val="000000"/>
              </w:rPr>
              <w:t>5</w:t>
            </w:r>
            <w:r>
              <w:rPr>
                <w:color w:val="000000"/>
              </w:rPr>
              <w:t>.</w:t>
            </w:r>
            <w:r w:rsidRPr="001D2471">
              <w:rPr>
                <w:color w:val="000000"/>
              </w:rPr>
              <w:t>1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1B05FA3B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9139</w:t>
            </w:r>
          </w:p>
        </w:tc>
      </w:tr>
      <w:tr w:rsidR="000D094E" w:rsidRPr="006329C0" w14:paraId="0F25F8E2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4B970A42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C3-naphthal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C715074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1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228611D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137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2224977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5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86908FC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color w:val="000000"/>
              </w:rPr>
              <w:t>15</w:t>
            </w:r>
            <w:r>
              <w:rPr>
                <w:color w:val="000000"/>
              </w:rPr>
              <w:t>.</w:t>
            </w:r>
            <w:r w:rsidRPr="001D2471">
              <w:rPr>
                <w:color w:val="000000"/>
              </w:rPr>
              <w:t>2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708A9293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8417</w:t>
            </w:r>
          </w:p>
        </w:tc>
      </w:tr>
      <w:tr w:rsidR="000D094E" w:rsidRPr="006329C0" w14:paraId="30DE4BA7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3EC9A3BC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C4-naphthal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89B2E86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9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8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454B29B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058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054BBAD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11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9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DB0ADBE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color w:val="000000"/>
              </w:rPr>
              <w:t>21</w:t>
            </w:r>
            <w:r>
              <w:rPr>
                <w:color w:val="000000"/>
              </w:rPr>
              <w:t>.</w:t>
            </w:r>
            <w:r w:rsidRPr="001D2471">
              <w:rPr>
                <w:color w:val="000000"/>
              </w:rPr>
              <w:t>6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5E064051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8657</w:t>
            </w:r>
          </w:p>
        </w:tc>
      </w:tr>
      <w:tr w:rsidR="000D094E" w:rsidRPr="006329C0" w14:paraId="42D4E138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5B09128B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Fluorene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6194647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2A9B4DD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149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38C3610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4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502CB00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color w:val="000000"/>
              </w:rPr>
              <w:t>4</w:t>
            </w:r>
            <w:r>
              <w:rPr>
                <w:color w:val="000000"/>
              </w:rPr>
              <w:t>.</w:t>
            </w:r>
            <w:r w:rsidRPr="001D2471">
              <w:rPr>
                <w:color w:val="000000"/>
              </w:rPr>
              <w:t>6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5732618A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9077</w:t>
            </w:r>
          </w:p>
        </w:tc>
      </w:tr>
      <w:tr w:rsidR="000D094E" w:rsidRPr="006329C0" w14:paraId="73049A94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7BD1055F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C1-fluor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CC7FA29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3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ED4B90E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0838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1CC36D7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8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2608709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color w:val="000000"/>
              </w:rPr>
              <w:t>11</w:t>
            </w:r>
            <w:r>
              <w:rPr>
                <w:color w:val="000000"/>
              </w:rPr>
              <w:t>.</w:t>
            </w:r>
            <w:r w:rsidRPr="001D2471">
              <w:rPr>
                <w:color w:val="000000"/>
              </w:rPr>
              <w:t>7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1C292F34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9097</w:t>
            </w:r>
          </w:p>
        </w:tc>
      </w:tr>
      <w:tr w:rsidR="000D094E" w:rsidRPr="006329C0" w14:paraId="3660DE75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12AB24EB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C2-fluor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AB3F64E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7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4FCEB3E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040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5D9B2B8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17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BAA06CD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color w:val="000000"/>
              </w:rPr>
              <w:t>24</w:t>
            </w:r>
            <w:r>
              <w:rPr>
                <w:color w:val="000000"/>
              </w:rPr>
              <w:t>.</w:t>
            </w:r>
            <w:r w:rsidRPr="001D2471">
              <w:rPr>
                <w:color w:val="000000"/>
              </w:rPr>
              <w:t>2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34D3A4AA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8621</w:t>
            </w:r>
          </w:p>
        </w:tc>
      </w:tr>
      <w:tr w:rsidR="000D094E" w:rsidRPr="006329C0" w14:paraId="3F62FB57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3D42FA08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C3-fluor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D7EE257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7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7BE10DB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013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1994E96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51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168D711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color w:val="000000"/>
              </w:rPr>
              <w:t>58</w:t>
            </w:r>
            <w:r>
              <w:rPr>
                <w:color w:val="000000"/>
              </w:rPr>
              <w:t>.</w:t>
            </w:r>
            <w:r w:rsidRPr="001D2471">
              <w:rPr>
                <w:color w:val="000000"/>
              </w:rPr>
              <w:t>0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4E0F6358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6310</w:t>
            </w:r>
          </w:p>
        </w:tc>
      </w:tr>
      <w:tr w:rsidR="000D094E" w:rsidRPr="006329C0" w14:paraId="4156D000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53510050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Phenanthrene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585D061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12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99818D7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1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175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AFDD6C2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724A479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color w:val="000000"/>
              </w:rPr>
              <w:t>12</w:t>
            </w:r>
            <w:r>
              <w:rPr>
                <w:color w:val="000000"/>
              </w:rPr>
              <w:t>.</w:t>
            </w:r>
            <w:r w:rsidRPr="001D2471">
              <w:rPr>
                <w:color w:val="000000"/>
              </w:rPr>
              <w:t>7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13C68130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4443</w:t>
            </w:r>
          </w:p>
        </w:tc>
      </w:tr>
      <w:tr w:rsidR="000D094E" w:rsidRPr="006329C0" w14:paraId="0A684939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3A76675E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C1-phenanthrenes/anthrac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B68530B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1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C46BB4B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152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08BEE1B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4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33A750C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color w:val="000000"/>
              </w:rPr>
              <w:t>15</w:t>
            </w:r>
            <w:r>
              <w:rPr>
                <w:color w:val="000000"/>
              </w:rPr>
              <w:t>.</w:t>
            </w:r>
            <w:r w:rsidRPr="001D2471">
              <w:rPr>
                <w:color w:val="000000"/>
              </w:rPr>
              <w:t>3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24A93523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9091</w:t>
            </w:r>
          </w:p>
        </w:tc>
      </w:tr>
      <w:tr w:rsidR="000D094E" w:rsidRPr="006329C0" w14:paraId="01C916D2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5DCDCA73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C2-phenanthrenes/anthrac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ADC8734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9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93B9F2C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045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F562730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15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72A2BDC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color w:val="000000"/>
              </w:rPr>
              <w:t>24</w:t>
            </w:r>
            <w:r>
              <w:rPr>
                <w:color w:val="000000"/>
              </w:rPr>
              <w:t>.</w:t>
            </w:r>
            <w:r w:rsidRPr="001D2471">
              <w:rPr>
                <w:color w:val="000000"/>
              </w:rPr>
              <w:t>7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57E18571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8736</w:t>
            </w:r>
          </w:p>
        </w:tc>
      </w:tr>
      <w:tr w:rsidR="000D094E" w:rsidRPr="006329C0" w14:paraId="6012B2E5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1A7D36CE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C3-phenanthrenes/anthrac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0AC3F60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B081BBD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012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11D2803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56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8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694A26D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color w:val="000000"/>
              </w:rPr>
              <w:t>56</w:t>
            </w:r>
            <w:r>
              <w:rPr>
                <w:color w:val="000000"/>
              </w:rPr>
              <w:t>.</w:t>
            </w:r>
            <w:r w:rsidRPr="001D2471">
              <w:rPr>
                <w:color w:val="000000"/>
              </w:rPr>
              <w:t>8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1F28174D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2533</w:t>
            </w:r>
          </w:p>
        </w:tc>
      </w:tr>
      <w:tr w:rsidR="000D094E" w:rsidRPr="006329C0" w14:paraId="1D9F9DB3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4865F7CC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C4-phenanthrenes/anthrac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AE02993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4A7A56C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037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E8202D7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18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CB3CD72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color w:val="000000"/>
              </w:rPr>
              <w:t>18</w:t>
            </w:r>
            <w:r>
              <w:rPr>
                <w:color w:val="000000"/>
              </w:rPr>
              <w:t>.</w:t>
            </w:r>
            <w:r w:rsidRPr="001D2471">
              <w:rPr>
                <w:color w:val="000000"/>
              </w:rPr>
              <w:t>7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38DD5200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0398</w:t>
            </w:r>
          </w:p>
        </w:tc>
      </w:tr>
      <w:tr w:rsidR="000D094E" w:rsidRPr="006329C0" w14:paraId="5B129359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0F718B63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Dibenzothiophene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1FD00A7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20EB62C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092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96F95F7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7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8D918B8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color w:val="000000"/>
              </w:rPr>
              <w:t>7</w:t>
            </w:r>
            <w:r>
              <w:rPr>
                <w:color w:val="000000"/>
              </w:rPr>
              <w:t>.</w:t>
            </w:r>
            <w:r w:rsidRPr="001D2471">
              <w:rPr>
                <w:color w:val="000000"/>
              </w:rPr>
              <w:t>8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4B962B93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9405</w:t>
            </w:r>
          </w:p>
        </w:tc>
      </w:tr>
      <w:tr w:rsidR="000D094E" w:rsidRPr="006329C0" w14:paraId="3634C789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72AB9B37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C1-dibenzothioph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C6E7DAC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5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5D81083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134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CFE7A68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5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9AADBB2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color w:val="000000"/>
              </w:rPr>
              <w:t>10</w:t>
            </w:r>
            <w:r>
              <w:rPr>
                <w:color w:val="000000"/>
              </w:rPr>
              <w:t>.</w:t>
            </w:r>
            <w:r w:rsidRPr="001D2471">
              <w:rPr>
                <w:color w:val="000000"/>
              </w:rPr>
              <w:t>5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3ABB1581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8722</w:t>
            </w:r>
          </w:p>
        </w:tc>
      </w:tr>
      <w:tr w:rsidR="000D094E" w:rsidRPr="006329C0" w14:paraId="50B4026C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21D7AC29" w14:textId="77777777" w:rsidR="000D094E" w:rsidRPr="00B42275" w:rsidRDefault="000D094E">
            <w:pPr>
              <w:spacing w:after="0" w:line="240" w:lineRule="auto"/>
              <w:rPr>
                <w:rFonts w:cs="Arial"/>
              </w:rPr>
            </w:pPr>
            <w:r w:rsidRPr="00B42275">
              <w:rPr>
                <w:rFonts w:cs="Arial"/>
              </w:rPr>
              <w:t>C2-dibenzothioph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9F46F1E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7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157C403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029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F07996D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23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8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195F1D7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color w:val="000000"/>
              </w:rPr>
              <w:t>30</w:t>
            </w:r>
            <w:r>
              <w:rPr>
                <w:color w:val="000000"/>
              </w:rPr>
              <w:t>.</w:t>
            </w:r>
            <w:r w:rsidRPr="001D2471">
              <w:rPr>
                <w:color w:val="000000"/>
              </w:rPr>
              <w:t>8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506BC010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8389</w:t>
            </w:r>
          </w:p>
        </w:tc>
      </w:tr>
      <w:tr w:rsidR="000D094E" w:rsidRPr="006329C0" w14:paraId="705CAD42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24CDD68F" w14:textId="77777777" w:rsidR="000D094E" w:rsidRPr="00B42275" w:rsidRDefault="000D094E">
            <w:pPr>
              <w:spacing w:after="0" w:line="240" w:lineRule="auto"/>
              <w:rPr>
                <w:rFonts w:cs="Arial"/>
              </w:rPr>
            </w:pPr>
            <w:r w:rsidRPr="00B42275">
              <w:rPr>
                <w:rFonts w:cs="Arial"/>
              </w:rPr>
              <w:t>C3-dibenzothioph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7ACDFF4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7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E18495E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005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4C357B1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128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507F225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color w:val="000000"/>
              </w:rPr>
              <w:t>135</w:t>
            </w:r>
            <w:r>
              <w:rPr>
                <w:color w:val="000000"/>
              </w:rPr>
              <w:t>.</w:t>
            </w:r>
            <w:r w:rsidRPr="001D2471">
              <w:rPr>
                <w:color w:val="000000"/>
              </w:rPr>
              <w:t>7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7CE17544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2551</w:t>
            </w:r>
          </w:p>
        </w:tc>
      </w:tr>
      <w:tr w:rsidR="000D094E" w:rsidRPr="006329C0" w14:paraId="5E263F01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2E6FAB0C" w14:textId="77777777" w:rsidR="000D094E" w:rsidRPr="00B42275" w:rsidRDefault="000D094E">
            <w:pPr>
              <w:spacing w:after="0" w:line="240" w:lineRule="auto"/>
              <w:rPr>
                <w:rFonts w:cs="Arial"/>
              </w:rPr>
            </w:pPr>
            <w:r w:rsidRPr="00B42275">
              <w:rPr>
                <w:rFonts w:cs="Arial"/>
              </w:rPr>
              <w:t>C4-dibenzothioph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D01BEC2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7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6FFD253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003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F347651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228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AABFC28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color w:val="000000"/>
              </w:rPr>
              <w:t>235</w:t>
            </w:r>
            <w:r>
              <w:rPr>
                <w:color w:val="000000"/>
              </w:rPr>
              <w:t>.</w:t>
            </w:r>
            <w:r w:rsidRPr="001D2471">
              <w:rPr>
                <w:color w:val="000000"/>
              </w:rPr>
              <w:t>3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42F578C0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0947</w:t>
            </w:r>
          </w:p>
        </w:tc>
      </w:tr>
      <w:tr w:rsidR="000D094E" w:rsidRPr="006329C0" w14:paraId="5FCA352E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7C4C00B8" w14:textId="77777777" w:rsidR="000D094E" w:rsidRPr="00B42275" w:rsidRDefault="000D094E">
            <w:pPr>
              <w:spacing w:after="0" w:line="240" w:lineRule="auto"/>
              <w:rPr>
                <w:rFonts w:cs="Arial"/>
              </w:rPr>
            </w:pPr>
            <w:r w:rsidRPr="00B42275">
              <w:rPr>
                <w:rFonts w:cs="Arial"/>
              </w:rPr>
              <w:t>Fluoranthene/Pyrene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AC4A09D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4524DA0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006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478BB81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106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6BE2F89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color w:val="000000"/>
              </w:rPr>
              <w:t>106</w:t>
            </w:r>
            <w:r>
              <w:rPr>
                <w:color w:val="000000"/>
              </w:rPr>
              <w:t>.</w:t>
            </w:r>
            <w:r w:rsidRPr="001D2471">
              <w:rPr>
                <w:color w:val="000000"/>
              </w:rPr>
              <w:t>6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39327549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1969</w:t>
            </w:r>
          </w:p>
        </w:tc>
      </w:tr>
      <w:tr w:rsidR="000D094E" w:rsidRPr="006329C0" w14:paraId="494AA615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6B67005F" w14:textId="77777777" w:rsidR="000D094E" w:rsidRPr="00B42275" w:rsidRDefault="000D094E">
            <w:pPr>
              <w:spacing w:after="0" w:line="240" w:lineRule="auto"/>
              <w:rPr>
                <w:rFonts w:cs="Arial"/>
              </w:rPr>
            </w:pPr>
            <w:r w:rsidRPr="00B42275">
              <w:rPr>
                <w:rFonts w:cs="Arial"/>
              </w:rPr>
              <w:t>C1-fluoranthrenes/pyr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9863478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8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C97D874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006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857B374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111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78C56C2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color w:val="000000"/>
              </w:rPr>
              <w:t>120</w:t>
            </w:r>
            <w:r>
              <w:rPr>
                <w:color w:val="000000"/>
              </w:rPr>
              <w:t>.</w:t>
            </w:r>
            <w:r w:rsidRPr="001D2471">
              <w:rPr>
                <w:color w:val="000000"/>
              </w:rPr>
              <w:t>1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0DE946B7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2276</w:t>
            </w:r>
          </w:p>
        </w:tc>
      </w:tr>
      <w:tr w:rsidR="000D094E" w:rsidRPr="006329C0" w14:paraId="0013EEBF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4FD25808" w14:textId="77777777" w:rsidR="000D094E" w:rsidRPr="00B42275" w:rsidRDefault="000D094E">
            <w:pPr>
              <w:spacing w:after="0" w:line="240" w:lineRule="auto"/>
              <w:rPr>
                <w:rFonts w:cs="Arial"/>
              </w:rPr>
            </w:pPr>
            <w:r w:rsidRPr="00B42275">
              <w:rPr>
                <w:rFonts w:cs="Arial"/>
              </w:rPr>
              <w:t>C2-fluoranthenes/pyr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3881408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1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6754AAE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0169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CBEAB88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4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9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9C774B2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color w:val="000000"/>
              </w:rPr>
              <w:t>42</w:t>
            </w:r>
            <w:r>
              <w:rPr>
                <w:color w:val="000000"/>
              </w:rPr>
              <w:t>.</w:t>
            </w:r>
            <w:r w:rsidRPr="001D2471">
              <w:rPr>
                <w:color w:val="000000"/>
              </w:rPr>
              <w:t>0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33D4A6E8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1131</w:t>
            </w:r>
          </w:p>
        </w:tc>
      </w:tr>
      <w:tr w:rsidR="000D094E" w:rsidRPr="006329C0" w14:paraId="17220A81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17BACE69" w14:textId="77777777" w:rsidR="000D094E" w:rsidRPr="00B42275" w:rsidRDefault="000D094E">
            <w:pPr>
              <w:spacing w:after="0" w:line="240" w:lineRule="auto"/>
              <w:rPr>
                <w:rFonts w:cs="Arial"/>
              </w:rPr>
            </w:pPr>
            <w:r w:rsidRPr="00B42275">
              <w:rPr>
                <w:rFonts w:cs="Arial"/>
              </w:rPr>
              <w:t>C3-fluoranthenes/pyr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48D4E63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4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8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C0514F5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0269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A01DF7C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25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8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4E761DA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color w:val="000000"/>
              </w:rPr>
              <w:t>30</w:t>
            </w:r>
            <w:r>
              <w:rPr>
                <w:color w:val="000000"/>
              </w:rPr>
              <w:t>.</w:t>
            </w:r>
            <w:r w:rsidRPr="001D2471">
              <w:rPr>
                <w:color w:val="000000"/>
              </w:rPr>
              <w:t>6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4BA1BED0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9087</w:t>
            </w:r>
          </w:p>
        </w:tc>
      </w:tr>
      <w:tr w:rsidR="000D094E" w:rsidRPr="006329C0" w14:paraId="5D4A34AB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0FF9C1A5" w14:textId="77777777" w:rsidR="000D094E" w:rsidRPr="00B42275" w:rsidRDefault="000D094E">
            <w:pPr>
              <w:spacing w:after="0" w:line="240" w:lineRule="auto"/>
              <w:rPr>
                <w:rFonts w:cs="Arial"/>
              </w:rPr>
            </w:pPr>
            <w:r w:rsidRPr="00B42275">
              <w:rPr>
                <w:rFonts w:cs="Arial"/>
              </w:rPr>
              <w:t>Chrysene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B86950E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5112A2D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002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E8BF65C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33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A77048F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color w:val="000000"/>
              </w:rPr>
              <w:t>330</w:t>
            </w:r>
            <w:r>
              <w:rPr>
                <w:color w:val="000000"/>
              </w:rPr>
              <w:t>.</w:t>
            </w:r>
            <w:r w:rsidRPr="001D2471">
              <w:rPr>
                <w:color w:val="000000"/>
              </w:rPr>
              <w:t>2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52F6B352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0213</w:t>
            </w:r>
          </w:p>
        </w:tc>
      </w:tr>
      <w:tr w:rsidR="000D094E" w:rsidRPr="006329C0" w14:paraId="57A27EE6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02D362D6" w14:textId="77777777" w:rsidR="000D094E" w:rsidRPr="00B42275" w:rsidRDefault="000D094E">
            <w:pPr>
              <w:spacing w:after="0" w:line="240" w:lineRule="auto"/>
              <w:rPr>
                <w:rFonts w:cs="Arial"/>
              </w:rPr>
            </w:pPr>
            <w:r w:rsidRPr="00B42275">
              <w:rPr>
                <w:rFonts w:cs="Arial"/>
              </w:rPr>
              <w:t>C1-chrys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2834FA3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292D3EC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0029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5D8B595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238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5BAF7D3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color w:val="000000"/>
              </w:rPr>
              <w:t>238</w:t>
            </w:r>
            <w:r>
              <w:rPr>
                <w:color w:val="000000"/>
              </w:rPr>
              <w:t>.</w:t>
            </w:r>
            <w:r w:rsidRPr="001D2471">
              <w:rPr>
                <w:color w:val="000000"/>
              </w:rPr>
              <w:t>4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20C24374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1265</w:t>
            </w:r>
          </w:p>
        </w:tc>
      </w:tr>
      <w:tr w:rsidR="000D094E" w:rsidRPr="006329C0" w14:paraId="51B8A99A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0FEB1B85" w14:textId="77777777" w:rsidR="000D094E" w:rsidRPr="00B42275" w:rsidRDefault="000D094E">
            <w:pPr>
              <w:spacing w:after="0" w:line="240" w:lineRule="auto"/>
              <w:rPr>
                <w:rFonts w:cs="Arial"/>
              </w:rPr>
            </w:pPr>
            <w:r w:rsidRPr="00B42275">
              <w:rPr>
                <w:rFonts w:cs="Arial"/>
              </w:rPr>
              <w:t>C2-chrys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98B6840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42B3C2A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001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9AFD3BB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623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95A5073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color w:val="000000"/>
              </w:rPr>
              <w:t>623</w:t>
            </w:r>
            <w:r>
              <w:rPr>
                <w:color w:val="000000"/>
              </w:rPr>
              <w:t>.</w:t>
            </w:r>
            <w:r w:rsidRPr="001D2471">
              <w:rPr>
                <w:color w:val="000000"/>
              </w:rPr>
              <w:t>1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58CD295D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0237</w:t>
            </w:r>
          </w:p>
        </w:tc>
      </w:tr>
      <w:tr w:rsidR="000D094E" w:rsidRPr="006329C0" w14:paraId="56DF9EAF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344F6A76" w14:textId="77777777" w:rsidR="000D094E" w:rsidRPr="00B42275" w:rsidRDefault="000D094E">
            <w:pPr>
              <w:spacing w:after="0" w:line="240" w:lineRule="auto"/>
              <w:rPr>
                <w:rFonts w:cs="Arial"/>
              </w:rPr>
            </w:pPr>
            <w:r w:rsidRPr="00B42275">
              <w:rPr>
                <w:rFonts w:cs="Arial"/>
              </w:rPr>
              <w:t>C3-chrys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5B411D3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81CA724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006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E44E19A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103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38F9C67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color w:val="000000"/>
              </w:rPr>
              <w:t>103</w:t>
            </w:r>
            <w:r>
              <w:rPr>
                <w:color w:val="000000"/>
              </w:rPr>
              <w:t>.</w:t>
            </w:r>
            <w:r w:rsidRPr="001D2471">
              <w:rPr>
                <w:color w:val="000000"/>
              </w:rPr>
              <w:t>6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376FCB86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5690</w:t>
            </w:r>
          </w:p>
        </w:tc>
      </w:tr>
      <w:tr w:rsidR="000D094E" w:rsidRPr="006329C0" w14:paraId="7714BFD6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5BD77298" w14:textId="77777777" w:rsidR="000D094E" w:rsidRPr="00B42275" w:rsidRDefault="000D094E">
            <w:pPr>
              <w:spacing w:after="0" w:line="240" w:lineRule="auto"/>
              <w:rPr>
                <w:rFonts w:cs="Arial"/>
              </w:rPr>
            </w:pPr>
            <w:r w:rsidRPr="00B42275">
              <w:rPr>
                <w:rFonts w:cs="Arial"/>
              </w:rPr>
              <w:t>C4-chrys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35414F2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BB47F0C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028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67AE85E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24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431457A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color w:val="000000"/>
              </w:rPr>
              <w:t>24</w:t>
            </w:r>
            <w:r>
              <w:rPr>
                <w:color w:val="000000"/>
              </w:rPr>
              <w:t>.</w:t>
            </w:r>
            <w:r w:rsidRPr="001D2471">
              <w:rPr>
                <w:color w:val="000000"/>
              </w:rPr>
              <w:t>3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31431F4E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2235</w:t>
            </w:r>
          </w:p>
        </w:tc>
      </w:tr>
      <w:tr w:rsidR="000D094E" w:rsidRPr="006329C0" w14:paraId="2E7CD05C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72106009" w14:textId="77777777" w:rsidR="000D094E" w:rsidRPr="00B410AA" w:rsidRDefault="000D094E">
            <w:pPr>
              <w:spacing w:after="0" w:line="240" w:lineRule="auto"/>
              <w:rPr>
                <w:rFonts w:cs="Arial"/>
              </w:rPr>
            </w:pPr>
            <w:r w:rsidRPr="00B410AA">
              <w:rPr>
                <w:rFonts w:cs="Arial"/>
              </w:rPr>
              <w:t>Benzo(a)pyrene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9413DAA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11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6E7A176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045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F2A0BB4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15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B0FB814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color w:val="000000"/>
              </w:rPr>
              <w:t>26</w:t>
            </w:r>
            <w:r>
              <w:rPr>
                <w:color w:val="000000"/>
              </w:rPr>
              <w:t>.</w:t>
            </w:r>
            <w:r w:rsidRPr="001D2471">
              <w:rPr>
                <w:color w:val="000000"/>
              </w:rPr>
              <w:t>7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0515C03E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1D2471">
              <w:rPr>
                <w:rFonts w:cs="Arial"/>
              </w:rPr>
              <w:t>9225</w:t>
            </w:r>
          </w:p>
        </w:tc>
      </w:tr>
    </w:tbl>
    <w:p w14:paraId="055217FE" w14:textId="77777777" w:rsidR="000D094E" w:rsidRPr="00A077F3" w:rsidRDefault="000D094E" w:rsidP="000D094E">
      <w:pPr>
        <w:jc w:val="both"/>
        <w:rPr>
          <w:b/>
          <w:bCs/>
          <w:lang w:val="en-US"/>
        </w:rPr>
      </w:pPr>
    </w:p>
    <w:p w14:paraId="396F1216" w14:textId="6437F4C3" w:rsidR="000D094E" w:rsidRPr="003917DD" w:rsidRDefault="000D094E" w:rsidP="000D094E">
      <w:pPr>
        <w:spacing w:line="276" w:lineRule="auto"/>
        <w:jc w:val="both"/>
        <w:rPr>
          <w:b/>
          <w:bCs/>
          <w:i/>
          <w:iCs/>
          <w:lang w:val="en-US"/>
        </w:rPr>
      </w:pPr>
      <w:r>
        <w:rPr>
          <w:b/>
          <w:bCs/>
          <w:lang w:val="en-US"/>
        </w:rPr>
        <w:lastRenderedPageBreak/>
        <w:t>Table S7B:</w:t>
      </w:r>
      <w:r w:rsidRPr="00A077F3">
        <w:rPr>
          <w:b/>
          <w:bCs/>
          <w:lang w:val="en-US"/>
        </w:rPr>
        <w:t xml:space="preserve"> </w:t>
      </w:r>
      <w:r w:rsidRPr="00F629AE">
        <w:rPr>
          <w:i/>
          <w:iCs/>
          <w:lang w:val="en-US"/>
        </w:rPr>
        <w:t>Non-linear regression analyses of n-alkane</w:t>
      </w:r>
      <w:r>
        <w:rPr>
          <w:i/>
          <w:iCs/>
          <w:lang w:val="en-US"/>
        </w:rPr>
        <w:t>s and 2- to 5-ring PACs</w:t>
      </w:r>
      <w:r w:rsidR="00F42FF6">
        <w:rPr>
          <w:i/>
          <w:iCs/>
          <w:lang w:val="en-US"/>
        </w:rPr>
        <w:t xml:space="preserve"> </w:t>
      </w:r>
      <w:r w:rsidRPr="00F629AE">
        <w:rPr>
          <w:i/>
          <w:iCs/>
          <w:lang w:val="en-US"/>
        </w:rPr>
        <w:t xml:space="preserve">in </w:t>
      </w:r>
      <w:r w:rsidRPr="00F629AE">
        <w:rPr>
          <w:i/>
          <w:iCs/>
          <w:u w:val="single"/>
          <w:lang w:val="en-US"/>
        </w:rPr>
        <w:t>covered frames</w:t>
      </w:r>
      <w:r w:rsidRPr="00F629AE">
        <w:rPr>
          <w:i/>
          <w:iCs/>
          <w:lang w:val="en-US"/>
        </w:rPr>
        <w:t xml:space="preserve"> with Fluortex adsorbents. For explanations, see supplementary table </w:t>
      </w:r>
      <w:r w:rsidR="00114C7F">
        <w:rPr>
          <w:i/>
          <w:iCs/>
          <w:lang w:val="en-US"/>
        </w:rPr>
        <w:t>7</w:t>
      </w:r>
      <w:r w:rsidRPr="00F629AE">
        <w:rPr>
          <w:i/>
          <w:iCs/>
          <w:lang w:val="en-US"/>
        </w:rPr>
        <w:t>A.</w:t>
      </w:r>
      <w:r w:rsidRPr="00F629AE">
        <w:rPr>
          <w:b/>
          <w:bCs/>
          <w:i/>
          <w:iCs/>
          <w:lang w:val="en-US"/>
        </w:rPr>
        <w:t xml:space="preserve">  </w:t>
      </w:r>
    </w:p>
    <w:tbl>
      <w:tblPr>
        <w:tblW w:w="894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114"/>
        <w:gridCol w:w="1165"/>
        <w:gridCol w:w="1165"/>
        <w:gridCol w:w="1165"/>
        <w:gridCol w:w="1165"/>
        <w:gridCol w:w="1166"/>
      </w:tblGrid>
      <w:tr w:rsidR="000D094E" w:rsidRPr="006329C0" w14:paraId="49BE9F15" w14:textId="77777777">
        <w:trPr>
          <w:trHeight w:val="345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7515B346" w14:textId="77777777" w:rsidR="000D094E" w:rsidRPr="006329C0" w:rsidRDefault="000D094E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  <w:t>Coumpounds</w:t>
            </w:r>
          </w:p>
        </w:tc>
        <w:tc>
          <w:tcPr>
            <w:tcW w:w="1165" w:type="dxa"/>
            <w:shd w:val="clear" w:color="auto" w:fill="auto"/>
            <w:noWrap/>
            <w:vAlign w:val="bottom"/>
            <w:hideMark/>
          </w:tcPr>
          <w:p w14:paraId="5C8B8A1A" w14:textId="77777777" w:rsidR="000D094E" w:rsidRPr="006329C0" w:rsidRDefault="000D094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</w:pPr>
            <w:r w:rsidRPr="006329C0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lang w:eastAsia="nb-NO"/>
              </w:rPr>
              <w:t>t</w:t>
            </w:r>
            <w:r w:rsidRPr="006329C0"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  <w:t>L</w:t>
            </w:r>
          </w:p>
        </w:tc>
        <w:tc>
          <w:tcPr>
            <w:tcW w:w="1165" w:type="dxa"/>
            <w:shd w:val="clear" w:color="auto" w:fill="auto"/>
            <w:noWrap/>
            <w:vAlign w:val="bottom"/>
            <w:hideMark/>
          </w:tcPr>
          <w:p w14:paraId="703DE314" w14:textId="77777777" w:rsidR="000D094E" w:rsidRPr="006329C0" w:rsidRDefault="000D094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</w:pPr>
            <w:r w:rsidRPr="006329C0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lang w:eastAsia="nb-NO"/>
              </w:rPr>
              <w:t>k</w:t>
            </w:r>
            <w:r w:rsidRPr="006329C0"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  <w:t>1</w:t>
            </w:r>
          </w:p>
        </w:tc>
        <w:tc>
          <w:tcPr>
            <w:tcW w:w="1165" w:type="dxa"/>
            <w:shd w:val="clear" w:color="auto" w:fill="auto"/>
            <w:noWrap/>
            <w:vAlign w:val="bottom"/>
            <w:hideMark/>
          </w:tcPr>
          <w:p w14:paraId="113D7C17" w14:textId="77777777" w:rsidR="000D094E" w:rsidRPr="006329C0" w:rsidRDefault="000D094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</w:pPr>
            <w:r w:rsidRPr="006329C0"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  <w:t>d</w:t>
            </w:r>
            <w:r w:rsidRPr="006329C0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lang w:eastAsia="nb-NO"/>
              </w:rPr>
              <w:t>t</w:t>
            </w:r>
            <w:r w:rsidRPr="006329C0"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  <w:t>50</w:t>
            </w:r>
          </w:p>
        </w:tc>
        <w:tc>
          <w:tcPr>
            <w:tcW w:w="1165" w:type="dxa"/>
            <w:shd w:val="clear" w:color="auto" w:fill="auto"/>
            <w:noWrap/>
            <w:vAlign w:val="bottom"/>
            <w:hideMark/>
          </w:tcPr>
          <w:p w14:paraId="7ECE41B6" w14:textId="77777777" w:rsidR="000D094E" w:rsidRPr="006329C0" w:rsidRDefault="000D094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</w:pPr>
            <w:r w:rsidRPr="006329C0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lang w:eastAsia="nb-NO"/>
              </w:rPr>
              <w:t>t</w:t>
            </w:r>
            <w:r w:rsidRPr="006329C0"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  <w:t>50</w:t>
            </w:r>
          </w:p>
        </w:tc>
        <w:tc>
          <w:tcPr>
            <w:tcW w:w="1166" w:type="dxa"/>
            <w:shd w:val="clear" w:color="auto" w:fill="auto"/>
            <w:noWrap/>
            <w:vAlign w:val="bottom"/>
            <w:hideMark/>
          </w:tcPr>
          <w:p w14:paraId="49BBEEA2" w14:textId="77777777" w:rsidR="000D094E" w:rsidRPr="006329C0" w:rsidRDefault="000D094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</w:pPr>
            <w:r w:rsidRPr="006329C0"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  <w:t>R</w:t>
            </w:r>
            <w:r w:rsidRPr="006329C0">
              <w:rPr>
                <w:rFonts w:ascii="Calibri" w:eastAsia="Times New Roman" w:hAnsi="Calibri" w:cs="Times New Roman"/>
                <w:b/>
                <w:bCs/>
                <w:color w:val="000000"/>
                <w:vertAlign w:val="superscript"/>
                <w:lang w:eastAsia="nb-NO"/>
              </w:rPr>
              <w:t>2</w:t>
            </w:r>
          </w:p>
        </w:tc>
      </w:tr>
      <w:tr w:rsidR="000D094E" w:rsidRPr="006329C0" w14:paraId="3F6ED050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30E9C77D" w14:textId="77777777" w:rsidR="000D094E" w:rsidRPr="004D6E4B" w:rsidRDefault="000D094E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lang w:eastAsia="nb-NO"/>
              </w:rPr>
            </w:pPr>
            <w:r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lang w:eastAsia="nb-NO"/>
              </w:rPr>
              <w:t>n-</w:t>
            </w:r>
            <w:r w:rsidRPr="00EA76AF"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  <w:t>Alka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396DE9B" w14:textId="77777777" w:rsidR="000D094E" w:rsidRDefault="000D094E">
            <w:pPr>
              <w:spacing w:after="0" w:line="240" w:lineRule="auto"/>
              <w:jc w:val="center"/>
              <w:rPr>
                <w:rFonts w:ascii="Calibri" w:hAnsi="Calibri"/>
              </w:rPr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DE68BC5" w14:textId="77777777" w:rsidR="000D094E" w:rsidRDefault="000D094E">
            <w:pPr>
              <w:spacing w:after="0" w:line="240" w:lineRule="auto"/>
              <w:jc w:val="center"/>
              <w:rPr>
                <w:rFonts w:ascii="Calibri" w:hAnsi="Calibri"/>
              </w:rPr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08CC588" w14:textId="77777777" w:rsidR="000D094E" w:rsidRDefault="000D094E">
            <w:pPr>
              <w:spacing w:after="0" w:line="240" w:lineRule="auto"/>
              <w:jc w:val="center"/>
              <w:rPr>
                <w:rFonts w:ascii="Calibri" w:hAnsi="Calibri"/>
              </w:rPr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382B864" w14:textId="77777777" w:rsidR="000D094E" w:rsidRDefault="000D094E">
            <w:pPr>
              <w:spacing w:after="0" w:line="240" w:lineRule="auto"/>
              <w:jc w:val="center"/>
              <w:rPr>
                <w:rFonts w:ascii="Calibri" w:hAnsi="Calibri"/>
                <w:color w:val="000000"/>
              </w:rPr>
            </w:pP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68E8A0D4" w14:textId="77777777" w:rsidR="000D094E" w:rsidRDefault="000D094E">
            <w:pPr>
              <w:spacing w:after="0" w:line="240" w:lineRule="auto"/>
              <w:jc w:val="center"/>
              <w:rPr>
                <w:rFonts w:ascii="Calibri" w:hAnsi="Calibri"/>
              </w:rPr>
            </w:pPr>
          </w:p>
        </w:tc>
      </w:tr>
      <w:tr w:rsidR="000D094E" w:rsidRPr="006329C0" w14:paraId="0FFC1DA9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193A6B1A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color w:val="000000"/>
                <w:lang w:eastAsia="nb-NO"/>
              </w:rPr>
            </w:pPr>
            <w:r w:rsidRPr="00B42275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B42275">
              <w:rPr>
                <w:rFonts w:eastAsia="Times New Roman" w:cs="Times New Roman"/>
                <w:color w:val="000000"/>
                <w:lang w:eastAsia="nb-NO"/>
              </w:rPr>
              <w:t>C13-</w:t>
            </w:r>
            <w:r w:rsidRPr="00B42275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B42275">
              <w:rPr>
                <w:rFonts w:eastAsia="Times New Roman" w:cs="Times New Roman"/>
                <w:color w:val="000000"/>
                <w:lang w:eastAsia="nb-NO"/>
              </w:rPr>
              <w:t>C1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12B7658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1D2471">
              <w:rPr>
                <w:rFonts w:cs="Arial"/>
              </w:rPr>
              <w:t>5.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B680D20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1D2471">
              <w:rPr>
                <w:rFonts w:cs="Arial"/>
              </w:rPr>
              <w:t>0.1449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1CC418A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1D2471">
              <w:rPr>
                <w:rFonts w:cs="Arial"/>
              </w:rPr>
              <w:t>4.8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3FB3ED3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nb-NO"/>
              </w:rPr>
            </w:pPr>
            <w:r w:rsidRPr="001D2471">
              <w:rPr>
                <w:color w:val="000000"/>
              </w:rPr>
              <w:t>10.2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78A5E982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1D2471">
              <w:rPr>
                <w:rFonts w:cs="Arial"/>
              </w:rPr>
              <w:t>0.9479</w:t>
            </w:r>
          </w:p>
        </w:tc>
      </w:tr>
      <w:tr w:rsidR="000D094E" w:rsidRPr="006329C0" w14:paraId="6CD29AC9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560A9291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color w:val="000000"/>
                <w:lang w:eastAsia="nb-NO"/>
              </w:rPr>
            </w:pPr>
            <w:r w:rsidRPr="00B42275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B42275">
              <w:rPr>
                <w:rFonts w:eastAsia="Times New Roman" w:cs="Times New Roman"/>
                <w:color w:val="000000"/>
                <w:lang w:eastAsia="nb-NO"/>
              </w:rPr>
              <w:t>C15-</w:t>
            </w:r>
            <w:r w:rsidRPr="00B42275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B42275">
              <w:rPr>
                <w:rFonts w:eastAsia="Times New Roman" w:cs="Times New Roman"/>
                <w:color w:val="000000"/>
                <w:lang w:eastAsia="nb-NO"/>
              </w:rPr>
              <w:t>C1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EA5AB06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1D2471">
              <w:rPr>
                <w:rFonts w:cs="Arial"/>
              </w:rPr>
              <w:t>5.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49F0A07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1D2471">
              <w:rPr>
                <w:rFonts w:cs="Arial"/>
              </w:rPr>
              <w:t>0.167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4508A55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1D2471">
              <w:rPr>
                <w:rFonts w:cs="Arial"/>
              </w:rPr>
              <w:t>4.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0D7A5E9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nb-NO"/>
              </w:rPr>
            </w:pPr>
            <w:r w:rsidRPr="001D2471">
              <w:rPr>
                <w:color w:val="000000"/>
              </w:rPr>
              <w:t>9.2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4C04BCFA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1D2471">
              <w:rPr>
                <w:rFonts w:cs="Arial"/>
              </w:rPr>
              <w:t>0.9814</w:t>
            </w:r>
          </w:p>
        </w:tc>
      </w:tr>
      <w:tr w:rsidR="000D094E" w:rsidRPr="006329C0" w14:paraId="1EED8E1A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6688F44C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color w:val="000000"/>
                <w:lang w:eastAsia="nb-NO"/>
              </w:rPr>
            </w:pPr>
            <w:r w:rsidRPr="00B42275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B42275">
              <w:rPr>
                <w:rFonts w:eastAsia="Times New Roman" w:cs="Times New Roman"/>
                <w:color w:val="000000"/>
                <w:lang w:eastAsia="nb-NO"/>
              </w:rPr>
              <w:t>C17-</w:t>
            </w:r>
            <w:r w:rsidRPr="00B42275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B42275">
              <w:rPr>
                <w:rFonts w:eastAsia="Times New Roman" w:cs="Times New Roman"/>
                <w:color w:val="000000"/>
                <w:lang w:eastAsia="nb-NO"/>
              </w:rPr>
              <w:t>C18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F10FB60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1D2471">
              <w:rPr>
                <w:rFonts w:cs="Arial"/>
              </w:rPr>
              <w:t>3.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9885DB4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1D2471">
              <w:rPr>
                <w:rFonts w:cs="Arial"/>
              </w:rPr>
              <w:t>0.145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F7F9556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1D2471">
              <w:rPr>
                <w:rFonts w:cs="Arial"/>
              </w:rPr>
              <w:t>4.8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C90E102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nb-NO"/>
              </w:rPr>
            </w:pPr>
            <w:r w:rsidRPr="001D2471">
              <w:rPr>
                <w:color w:val="000000"/>
              </w:rPr>
              <w:t>8.3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7D14B841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1D2471">
              <w:rPr>
                <w:rFonts w:cs="Arial"/>
              </w:rPr>
              <w:t>0.9857</w:t>
            </w:r>
          </w:p>
        </w:tc>
      </w:tr>
      <w:tr w:rsidR="000D094E" w:rsidRPr="006329C0" w14:paraId="64939F94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1A7131EC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color w:val="000000"/>
                <w:lang w:eastAsia="nb-NO"/>
              </w:rPr>
            </w:pPr>
            <w:r w:rsidRPr="00B42275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B42275">
              <w:rPr>
                <w:rFonts w:eastAsia="Times New Roman" w:cs="Times New Roman"/>
                <w:color w:val="000000"/>
                <w:lang w:eastAsia="nb-NO"/>
              </w:rPr>
              <w:t>C19-</w:t>
            </w:r>
            <w:r w:rsidRPr="00B42275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B42275">
              <w:rPr>
                <w:rFonts w:eastAsia="Times New Roman" w:cs="Times New Roman"/>
                <w:color w:val="000000"/>
                <w:lang w:eastAsia="nb-NO"/>
              </w:rPr>
              <w:t>C2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394E03D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1D2471">
              <w:rPr>
                <w:rFonts w:cs="Arial"/>
              </w:rPr>
              <w:t>3.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16B2BCD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1D2471">
              <w:rPr>
                <w:rFonts w:cs="Arial"/>
              </w:rPr>
              <w:t>0.1428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77C0E53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1D2471">
              <w:rPr>
                <w:rFonts w:cs="Arial"/>
              </w:rPr>
              <w:t>4.9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D3E3822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nb-NO"/>
              </w:rPr>
            </w:pPr>
            <w:r w:rsidRPr="001D2471">
              <w:rPr>
                <w:color w:val="000000"/>
              </w:rPr>
              <w:t>8.5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16FC3540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1D2471">
              <w:rPr>
                <w:rFonts w:cs="Arial"/>
              </w:rPr>
              <w:t>0.9838</w:t>
            </w:r>
          </w:p>
        </w:tc>
      </w:tr>
      <w:tr w:rsidR="000D094E" w:rsidRPr="006329C0" w14:paraId="7C630A6F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0E5DEDF9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color w:val="000000"/>
                <w:lang w:eastAsia="nb-NO"/>
              </w:rPr>
            </w:pPr>
            <w:r w:rsidRPr="00B42275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B42275">
              <w:rPr>
                <w:rFonts w:eastAsia="Times New Roman" w:cs="Times New Roman"/>
                <w:color w:val="000000"/>
                <w:lang w:eastAsia="nb-NO"/>
              </w:rPr>
              <w:t>C21-</w:t>
            </w:r>
            <w:r w:rsidRPr="00B42275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B42275">
              <w:rPr>
                <w:rFonts w:eastAsia="Times New Roman" w:cs="Times New Roman"/>
                <w:color w:val="000000"/>
                <w:lang w:eastAsia="nb-NO"/>
              </w:rPr>
              <w:t>C2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47F30F0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1D2471">
              <w:rPr>
                <w:rFonts w:cs="Arial"/>
              </w:rPr>
              <w:t>4.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E854BF7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1D2471">
              <w:rPr>
                <w:rFonts w:cs="Arial"/>
              </w:rPr>
              <w:t>0.115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AC02855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1D2471">
              <w:rPr>
                <w:rFonts w:cs="Arial"/>
              </w:rPr>
              <w:t>6.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8D82A67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nb-NO"/>
              </w:rPr>
            </w:pPr>
            <w:r w:rsidRPr="001D2471">
              <w:rPr>
                <w:color w:val="000000"/>
              </w:rPr>
              <w:t>10.2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17DFB658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1D2471">
              <w:rPr>
                <w:rFonts w:cs="Arial"/>
              </w:rPr>
              <w:t>0.9814</w:t>
            </w:r>
          </w:p>
        </w:tc>
      </w:tr>
      <w:tr w:rsidR="000D094E" w:rsidRPr="006329C0" w14:paraId="5D47E5B6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7E943490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color w:val="000000"/>
                <w:lang w:eastAsia="nb-NO"/>
              </w:rPr>
            </w:pPr>
            <w:r w:rsidRPr="00B42275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B42275">
              <w:rPr>
                <w:rFonts w:eastAsia="Times New Roman" w:cs="Times New Roman"/>
                <w:color w:val="000000"/>
                <w:lang w:eastAsia="nb-NO"/>
              </w:rPr>
              <w:t>C26-</w:t>
            </w:r>
            <w:r w:rsidRPr="00B42275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B42275">
              <w:rPr>
                <w:rFonts w:eastAsia="Times New Roman" w:cs="Times New Roman"/>
                <w:color w:val="000000"/>
                <w:lang w:eastAsia="nb-NO"/>
              </w:rPr>
              <w:t>C3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6B17C6A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1D2471">
              <w:rPr>
                <w:rFonts w:cs="Arial"/>
              </w:rPr>
              <w:t>11.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1FEAAFA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1D2471">
              <w:rPr>
                <w:rFonts w:cs="Arial"/>
              </w:rPr>
              <w:t>0.089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1F202B4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1D2471">
              <w:rPr>
                <w:rFonts w:cs="Arial"/>
              </w:rPr>
              <w:t>7.8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C5E6A9E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nb-NO"/>
              </w:rPr>
            </w:pPr>
            <w:r w:rsidRPr="001D2471">
              <w:rPr>
                <w:color w:val="000000"/>
              </w:rPr>
              <w:t>19.5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1D2CDDDB" w14:textId="77777777" w:rsidR="000D094E" w:rsidRPr="001D2471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1D2471">
              <w:rPr>
                <w:rFonts w:cs="Arial"/>
              </w:rPr>
              <w:t>0.9878</w:t>
            </w:r>
          </w:p>
        </w:tc>
      </w:tr>
      <w:tr w:rsidR="000D094E" w:rsidRPr="006329C0" w14:paraId="46480E96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2A445813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AF3AC64" w14:textId="77777777" w:rsidR="000D094E" w:rsidRPr="001D2471" w:rsidRDefault="000D094E">
            <w:pPr>
              <w:spacing w:after="0" w:line="240" w:lineRule="auto"/>
              <w:jc w:val="center"/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12949DA" w14:textId="77777777" w:rsidR="000D094E" w:rsidRPr="001D2471" w:rsidRDefault="000D094E">
            <w:pPr>
              <w:spacing w:after="0" w:line="240" w:lineRule="auto"/>
              <w:jc w:val="center"/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802FBA5" w14:textId="77777777" w:rsidR="000D094E" w:rsidRPr="001D2471" w:rsidRDefault="000D094E">
            <w:pPr>
              <w:spacing w:after="0" w:line="240" w:lineRule="auto"/>
              <w:jc w:val="center"/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57CE5C6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4387A815" w14:textId="77777777" w:rsidR="000D094E" w:rsidRPr="001D2471" w:rsidRDefault="000D094E">
            <w:pPr>
              <w:spacing w:after="0" w:line="240" w:lineRule="auto"/>
              <w:jc w:val="center"/>
            </w:pPr>
          </w:p>
        </w:tc>
      </w:tr>
      <w:tr w:rsidR="000D094E" w:rsidRPr="006329C0" w14:paraId="0384D1BB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55646BFB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lang w:eastAsia="nb-NO"/>
              </w:rPr>
            </w:pPr>
            <w:r w:rsidRPr="00B42275">
              <w:rPr>
                <w:rFonts w:eastAsia="Times New Roman" w:cs="Times New Roman"/>
                <w:b/>
                <w:bCs/>
                <w:color w:val="000000"/>
                <w:lang w:eastAsia="nb-NO"/>
              </w:rPr>
              <w:t>PAC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88F4DB6" w14:textId="77777777" w:rsidR="000D094E" w:rsidRPr="001D2471" w:rsidRDefault="000D094E">
            <w:pPr>
              <w:spacing w:after="0" w:line="240" w:lineRule="auto"/>
              <w:jc w:val="center"/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CA4E434" w14:textId="77777777" w:rsidR="000D094E" w:rsidRPr="001D2471" w:rsidRDefault="000D094E">
            <w:pPr>
              <w:spacing w:after="0" w:line="240" w:lineRule="auto"/>
              <w:jc w:val="center"/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CD39BB8" w14:textId="77777777" w:rsidR="000D094E" w:rsidRPr="001D2471" w:rsidRDefault="000D094E">
            <w:pPr>
              <w:spacing w:after="0" w:line="240" w:lineRule="auto"/>
              <w:jc w:val="center"/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D09D35C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3CFE5161" w14:textId="77777777" w:rsidR="000D094E" w:rsidRPr="001D2471" w:rsidRDefault="000D094E">
            <w:pPr>
              <w:spacing w:after="0" w:line="240" w:lineRule="auto"/>
              <w:jc w:val="center"/>
            </w:pPr>
          </w:p>
        </w:tc>
      </w:tr>
      <w:tr w:rsidR="000D094E" w:rsidRPr="006329C0" w14:paraId="5164475B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196E9E18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color w:val="000000"/>
                <w:lang w:eastAsia="nb-NO"/>
              </w:rPr>
            </w:pPr>
            <w:r w:rsidRPr="00B42275">
              <w:rPr>
                <w:rFonts w:cs="Arial"/>
              </w:rPr>
              <w:t>Naphthalene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3B3CA2C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35FD073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537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DCCBD24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1.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2810776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rFonts w:cs="Arial"/>
              </w:rPr>
              <w:t>1.3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0B081D9A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7429</w:t>
            </w:r>
          </w:p>
        </w:tc>
      </w:tr>
      <w:tr w:rsidR="000D094E" w:rsidRPr="006329C0" w14:paraId="03935E93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0F12408F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C1-naphthal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A4360E6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5E9452D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329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10F9F39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2.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F5C194F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rFonts w:cs="Arial"/>
              </w:rPr>
              <w:t>2.1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4B43D01A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8999</w:t>
            </w:r>
          </w:p>
        </w:tc>
      </w:tr>
      <w:tr w:rsidR="000D094E" w:rsidRPr="006329C0" w14:paraId="4080C186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479FDACF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C2-naphthal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A9A13E2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8.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3F9B963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2279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E4A0791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3.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911487F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rFonts w:cs="Arial"/>
              </w:rPr>
              <w:t>11.3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27173609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3871</w:t>
            </w:r>
          </w:p>
        </w:tc>
      </w:tr>
      <w:tr w:rsidR="000D094E" w:rsidRPr="006329C0" w14:paraId="724C78B2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268D0BBF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C3-naphthal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C085E9B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12.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82206F9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189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C724DCF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3.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81FBF64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rFonts w:cs="Arial"/>
              </w:rPr>
              <w:t>15.8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14FE13DB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9680</w:t>
            </w:r>
          </w:p>
        </w:tc>
      </w:tr>
      <w:tr w:rsidR="000D094E" w:rsidRPr="006329C0" w14:paraId="7DF8E734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7ABF3115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C4-naphthal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3CAEC8A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11.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AE131FD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0768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C47982A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9.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1A57AC5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rFonts w:cs="Arial"/>
              </w:rPr>
              <w:t>20.7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0463A68B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9784</w:t>
            </w:r>
          </w:p>
        </w:tc>
      </w:tr>
      <w:tr w:rsidR="000D094E" w:rsidRPr="006329C0" w14:paraId="46F6EE38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50CAA562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Fluorene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937853C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1FF001A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110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EB3ACDB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6.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DFB0501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rFonts w:cs="Arial"/>
              </w:rPr>
              <w:t>6.3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51FBE116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9459</w:t>
            </w:r>
          </w:p>
        </w:tc>
      </w:tr>
      <w:tr w:rsidR="000D094E" w:rsidRPr="006329C0" w14:paraId="76B86C56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0A1DC366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C1-fluor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2DDC67E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3.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114B096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077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1C711AF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8.9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CFE19FB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rFonts w:cs="Arial"/>
              </w:rPr>
              <w:t>12.4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5B376206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9549</w:t>
            </w:r>
          </w:p>
        </w:tc>
      </w:tr>
      <w:tr w:rsidR="000D094E" w:rsidRPr="006329C0" w14:paraId="7D45626F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1C2113D5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C2-fluor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C029E22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9.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B794A54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0538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7255967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12.9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EE37293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rFonts w:cs="Arial"/>
              </w:rPr>
              <w:t>22.0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36AF470C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9285</w:t>
            </w:r>
          </w:p>
        </w:tc>
      </w:tr>
      <w:tr w:rsidR="000D094E" w:rsidRPr="006329C0" w14:paraId="586764A5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69DE3CAD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C3-fluor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DCA9889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2.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04A7186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013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2F1EC89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51.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60C08DB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rFonts w:cs="Arial"/>
              </w:rPr>
              <w:t>53.7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16BC7F2B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9726</w:t>
            </w:r>
          </w:p>
        </w:tc>
      </w:tr>
      <w:tr w:rsidR="000D094E" w:rsidRPr="006329C0" w14:paraId="3D7D2A29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118CE77C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Phenanthrene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59935D8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1.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1B38958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079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FA8C1B3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8.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81BA381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rFonts w:cs="Arial"/>
              </w:rPr>
              <w:t>9.7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475C5D89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9678</w:t>
            </w:r>
          </w:p>
        </w:tc>
      </w:tr>
      <w:tr w:rsidR="000D094E" w:rsidRPr="006329C0" w14:paraId="0CFCC2AB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05C73520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C1-phenanthrenes/anthrac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64DB204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11.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DB30F6F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152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963CFD8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4.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52965FE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rFonts w:cs="Arial"/>
              </w:rPr>
              <w:t>15.7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703A708D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8907</w:t>
            </w:r>
          </w:p>
        </w:tc>
      </w:tr>
      <w:tr w:rsidR="000D094E" w:rsidRPr="006329C0" w14:paraId="4DEA4CAD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57C4CDE5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C2-phenanthrenes/anthrac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41BB7BD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10.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6649691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051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BF10865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13.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8DC1515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rFonts w:cs="Arial"/>
              </w:rPr>
              <w:t>23.9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5E21B359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9139</w:t>
            </w:r>
          </w:p>
        </w:tc>
      </w:tr>
      <w:tr w:rsidR="000D094E" w:rsidRPr="006329C0" w14:paraId="4DC03BF3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308C5F8A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C3-phenanthrenes/anthrac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43A110B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2AC99A8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005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28F8087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121.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6425AE3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rFonts w:cs="Arial"/>
              </w:rPr>
              <w:t>121.1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4AA597E0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5262</w:t>
            </w:r>
          </w:p>
        </w:tc>
      </w:tr>
      <w:tr w:rsidR="000D094E" w:rsidRPr="006329C0" w14:paraId="4F803E66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62C8AF5E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C4-phenanthrenes/anthrac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7FC9E09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147A6E5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0048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4DA810B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145.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D958BBD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rFonts w:cs="Arial"/>
              </w:rPr>
              <w:t>145.4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6D1EBE87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2021</w:t>
            </w:r>
          </w:p>
        </w:tc>
      </w:tr>
      <w:tr w:rsidR="000D094E" w:rsidRPr="006329C0" w14:paraId="04255DDB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05E6A48D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Dibenzothiophene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C43725C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1.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2873C04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086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9164463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8.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64A6920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rFonts w:cs="Arial"/>
              </w:rPr>
              <w:t>9.3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2FAFBE54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9782</w:t>
            </w:r>
          </w:p>
        </w:tc>
      </w:tr>
      <w:tr w:rsidR="000D094E" w:rsidRPr="006329C0" w14:paraId="234F6639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288E5D06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C1-dibenzothioph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8936713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4.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9E63113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107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EF57268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6.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932C4B7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rFonts w:cs="Arial"/>
              </w:rPr>
              <w:t>10.6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3BB17E84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9767</w:t>
            </w:r>
          </w:p>
        </w:tc>
      </w:tr>
      <w:tr w:rsidR="000D094E" w:rsidRPr="006329C0" w14:paraId="00B226AD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38114B22" w14:textId="77777777" w:rsidR="000D094E" w:rsidRPr="00B42275" w:rsidRDefault="000D094E">
            <w:pPr>
              <w:spacing w:after="0" w:line="240" w:lineRule="auto"/>
              <w:rPr>
                <w:rFonts w:cs="Arial"/>
              </w:rPr>
            </w:pPr>
            <w:r w:rsidRPr="00B42275">
              <w:rPr>
                <w:rFonts w:cs="Arial"/>
              </w:rPr>
              <w:t>C2-dibenzothioph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A7C3A8F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8.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ADF464E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035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2990DAE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19.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4AEA2E8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rFonts w:cs="Arial"/>
              </w:rPr>
              <w:t>27.8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3AAC57D4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8693</w:t>
            </w:r>
          </w:p>
        </w:tc>
      </w:tr>
      <w:tr w:rsidR="000D094E" w:rsidRPr="006329C0" w14:paraId="4F602C62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4D827956" w14:textId="77777777" w:rsidR="000D094E" w:rsidRPr="00B42275" w:rsidRDefault="000D094E">
            <w:pPr>
              <w:spacing w:after="0" w:line="240" w:lineRule="auto"/>
              <w:rPr>
                <w:rFonts w:cs="Arial"/>
              </w:rPr>
            </w:pPr>
            <w:r w:rsidRPr="00B42275">
              <w:rPr>
                <w:rFonts w:cs="Arial"/>
              </w:rPr>
              <w:t>C3-dibenzothioph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175C4D1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E0C4C6F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005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8DD153D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126.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484B9F9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rFonts w:cs="Arial"/>
              </w:rPr>
              <w:t>126.6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02DF6632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5051</w:t>
            </w:r>
          </w:p>
        </w:tc>
      </w:tr>
      <w:tr w:rsidR="000D094E" w:rsidRPr="006329C0" w14:paraId="0CA50ECB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3793897D" w14:textId="77777777" w:rsidR="000D094E" w:rsidRPr="00B42275" w:rsidRDefault="000D094E">
            <w:pPr>
              <w:spacing w:after="0" w:line="240" w:lineRule="auto"/>
              <w:rPr>
                <w:rFonts w:cs="Arial"/>
              </w:rPr>
            </w:pPr>
            <w:r w:rsidRPr="00B42275">
              <w:rPr>
                <w:rFonts w:cs="Arial"/>
              </w:rPr>
              <w:t>C4-dibenzothioph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20E61BE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CC88DFD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0009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4FC0630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802.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3865334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rFonts w:cs="Arial"/>
              </w:rPr>
              <w:t>802.6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4332BDB8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0047</w:t>
            </w:r>
          </w:p>
        </w:tc>
      </w:tr>
      <w:tr w:rsidR="000D094E" w:rsidRPr="006329C0" w14:paraId="28531AAD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33353825" w14:textId="77777777" w:rsidR="000D094E" w:rsidRPr="00B42275" w:rsidRDefault="000D094E">
            <w:pPr>
              <w:spacing w:after="0" w:line="240" w:lineRule="auto"/>
              <w:rPr>
                <w:rFonts w:cs="Arial"/>
              </w:rPr>
            </w:pPr>
            <w:r w:rsidRPr="00B42275">
              <w:rPr>
                <w:rFonts w:cs="Arial"/>
              </w:rPr>
              <w:t>Fluoranthene/Pyrene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BB7B856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2278D5C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010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267059E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66.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54F80B2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rFonts w:cs="Arial"/>
              </w:rPr>
              <w:t>66.5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06092813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4112</w:t>
            </w:r>
          </w:p>
        </w:tc>
      </w:tr>
      <w:tr w:rsidR="000D094E" w:rsidRPr="006329C0" w14:paraId="14F8CFBE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1733140D" w14:textId="77777777" w:rsidR="000D094E" w:rsidRPr="00B42275" w:rsidRDefault="000D094E">
            <w:pPr>
              <w:spacing w:after="0" w:line="240" w:lineRule="auto"/>
              <w:rPr>
                <w:rFonts w:cs="Arial"/>
              </w:rPr>
            </w:pPr>
            <w:r w:rsidRPr="00B42275">
              <w:rPr>
                <w:rFonts w:cs="Arial"/>
              </w:rPr>
              <w:t>C1-fluoranthrenes/pyr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D94E8DA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4B5BA86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004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AC1A3E2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159.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1B90305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rFonts w:cs="Arial"/>
              </w:rPr>
              <w:t>159.1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61B5C2A3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3003</w:t>
            </w:r>
          </w:p>
        </w:tc>
      </w:tr>
      <w:tr w:rsidR="000D094E" w:rsidRPr="006329C0" w14:paraId="12EBBA7C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28466E69" w14:textId="77777777" w:rsidR="000D094E" w:rsidRPr="00B42275" w:rsidRDefault="000D094E">
            <w:pPr>
              <w:spacing w:after="0" w:line="240" w:lineRule="auto"/>
              <w:rPr>
                <w:rFonts w:cs="Arial"/>
              </w:rPr>
            </w:pPr>
            <w:r w:rsidRPr="00B42275">
              <w:rPr>
                <w:rFonts w:cs="Arial"/>
              </w:rPr>
              <w:t>C2-fluoranthenes/pyr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1068970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2D3589D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011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0FB7173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59.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93C30A1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rFonts w:cs="Arial"/>
              </w:rPr>
              <w:t>59.4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052260E4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9774</w:t>
            </w:r>
          </w:p>
        </w:tc>
      </w:tr>
      <w:tr w:rsidR="000D094E" w:rsidRPr="006329C0" w14:paraId="65231776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785DEE9A" w14:textId="77777777" w:rsidR="000D094E" w:rsidRPr="00B42275" w:rsidRDefault="000D094E">
            <w:pPr>
              <w:spacing w:after="0" w:line="240" w:lineRule="auto"/>
              <w:rPr>
                <w:rFonts w:cs="Arial"/>
              </w:rPr>
            </w:pPr>
            <w:r w:rsidRPr="00B42275">
              <w:rPr>
                <w:rFonts w:cs="Arial"/>
              </w:rPr>
              <w:t>C3-fluoranthenes/pyr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69775B1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B8AE8EF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0089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B16E64C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77.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88DEAC5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rFonts w:cs="Arial"/>
              </w:rPr>
              <w:t>77.6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17745665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7445</w:t>
            </w:r>
          </w:p>
        </w:tc>
      </w:tr>
      <w:tr w:rsidR="000D094E" w:rsidRPr="006329C0" w14:paraId="46823C71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0E48019B" w14:textId="77777777" w:rsidR="000D094E" w:rsidRPr="00B42275" w:rsidRDefault="000D094E">
            <w:pPr>
              <w:spacing w:after="0" w:line="240" w:lineRule="auto"/>
              <w:rPr>
                <w:rFonts w:cs="Arial"/>
              </w:rPr>
            </w:pPr>
            <w:r w:rsidRPr="00B42275">
              <w:rPr>
                <w:rFonts w:cs="Arial"/>
              </w:rPr>
              <w:t>Chrysene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B7254D2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C2D015C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0029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59A170B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239.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372B4C5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rFonts w:cs="Arial"/>
              </w:rPr>
              <w:t>239.5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728DD71C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1476</w:t>
            </w:r>
          </w:p>
        </w:tc>
      </w:tr>
      <w:tr w:rsidR="000D094E" w:rsidRPr="006329C0" w14:paraId="1FBF3DD1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0D558ADA" w14:textId="77777777" w:rsidR="000D094E" w:rsidRPr="00B42275" w:rsidRDefault="000D094E">
            <w:pPr>
              <w:spacing w:after="0" w:line="240" w:lineRule="auto"/>
              <w:rPr>
                <w:rFonts w:cs="Arial"/>
              </w:rPr>
            </w:pPr>
            <w:r w:rsidRPr="00B42275">
              <w:rPr>
                <w:rFonts w:cs="Arial"/>
              </w:rPr>
              <w:t>C1-chrys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5BC91D5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E335A8A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002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32548E2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326.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869DD64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rFonts w:cs="Arial"/>
              </w:rPr>
              <w:t>326.7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405F369F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3323</w:t>
            </w:r>
          </w:p>
        </w:tc>
      </w:tr>
      <w:tr w:rsidR="000D094E" w:rsidRPr="006329C0" w14:paraId="00B75CEF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06B33C6B" w14:textId="77777777" w:rsidR="000D094E" w:rsidRPr="00B42275" w:rsidRDefault="000D094E">
            <w:pPr>
              <w:spacing w:after="0" w:line="240" w:lineRule="auto"/>
              <w:rPr>
                <w:rFonts w:cs="Arial"/>
              </w:rPr>
            </w:pPr>
            <w:r w:rsidRPr="00B42275">
              <w:rPr>
                <w:rFonts w:cs="Arial"/>
              </w:rPr>
              <w:t>C2-chrys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5217EE8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5.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10E604D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0009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F913187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761.8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025F3CB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rFonts w:cs="Arial"/>
              </w:rPr>
              <w:t>766.8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3B066E04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1040</w:t>
            </w:r>
          </w:p>
        </w:tc>
      </w:tr>
      <w:tr w:rsidR="000D094E" w:rsidRPr="006329C0" w14:paraId="04F6CC7E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1574E942" w14:textId="77777777" w:rsidR="000D094E" w:rsidRPr="00B42275" w:rsidRDefault="000D094E">
            <w:pPr>
              <w:spacing w:after="0" w:line="240" w:lineRule="auto"/>
              <w:rPr>
                <w:rFonts w:cs="Arial"/>
              </w:rPr>
            </w:pPr>
            <w:r w:rsidRPr="00B42275">
              <w:rPr>
                <w:rFonts w:cs="Arial"/>
              </w:rPr>
              <w:t>C3-chrys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12557CD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0A63C1C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002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45CDE3C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256.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9C65207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rFonts w:cs="Arial"/>
              </w:rPr>
              <w:t>256.6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5845B327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5192</w:t>
            </w:r>
          </w:p>
        </w:tc>
      </w:tr>
      <w:tr w:rsidR="000D094E" w:rsidRPr="006329C0" w14:paraId="74365864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0B0FB1C7" w14:textId="77777777" w:rsidR="000D094E" w:rsidRPr="00B42275" w:rsidRDefault="000D094E">
            <w:pPr>
              <w:spacing w:after="0" w:line="240" w:lineRule="auto"/>
              <w:rPr>
                <w:rFonts w:cs="Arial"/>
              </w:rPr>
            </w:pPr>
            <w:r w:rsidRPr="00B42275">
              <w:rPr>
                <w:rFonts w:cs="Arial"/>
              </w:rPr>
              <w:t>C4-chrys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423D504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DAFDD5C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004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ECBE344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152.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EDAA787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rFonts w:cs="Arial"/>
              </w:rPr>
              <w:t>152.2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5559E1C0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4790</w:t>
            </w:r>
          </w:p>
        </w:tc>
      </w:tr>
      <w:tr w:rsidR="000D094E" w:rsidRPr="006329C0" w14:paraId="48D710E9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63E9E5C5" w14:textId="77777777" w:rsidR="000D094E" w:rsidRPr="00B42275" w:rsidRDefault="000D094E">
            <w:pPr>
              <w:spacing w:after="0" w:line="240" w:lineRule="auto"/>
              <w:rPr>
                <w:rFonts w:cs="Arial"/>
              </w:rPr>
            </w:pPr>
            <w:r w:rsidRPr="00B42275">
              <w:rPr>
                <w:rFonts w:cs="Arial"/>
              </w:rPr>
              <w:t>Benzo(a)pyrene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F2090B5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F5C36F0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0169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FB45E18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41.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58A8E71" w14:textId="77777777" w:rsidR="000D094E" w:rsidRPr="001D2471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1D2471">
              <w:rPr>
                <w:rFonts w:cs="Arial"/>
              </w:rPr>
              <w:t>41.1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3F876915" w14:textId="77777777" w:rsidR="000D094E" w:rsidRPr="001D2471" w:rsidRDefault="000D094E">
            <w:pPr>
              <w:spacing w:after="0" w:line="240" w:lineRule="auto"/>
              <w:jc w:val="center"/>
            </w:pPr>
            <w:r w:rsidRPr="001D2471">
              <w:rPr>
                <w:rFonts w:cs="Arial"/>
              </w:rPr>
              <w:t>0.3135</w:t>
            </w:r>
          </w:p>
        </w:tc>
      </w:tr>
    </w:tbl>
    <w:p w14:paraId="7DB0A304" w14:textId="77777777" w:rsidR="000D094E" w:rsidRPr="00A077F3" w:rsidRDefault="000D094E" w:rsidP="000D094E">
      <w:pPr>
        <w:jc w:val="both"/>
        <w:rPr>
          <w:b/>
          <w:bCs/>
          <w:lang w:val="en-US"/>
        </w:rPr>
      </w:pPr>
    </w:p>
    <w:p w14:paraId="7C6AD1A0" w14:textId="77777777" w:rsidR="000D094E" w:rsidRPr="00A077F3" w:rsidRDefault="000D094E" w:rsidP="000D094E">
      <w:pPr>
        <w:spacing w:line="360" w:lineRule="auto"/>
        <w:jc w:val="both"/>
        <w:rPr>
          <w:b/>
          <w:bCs/>
          <w:lang w:val="en-US"/>
        </w:rPr>
      </w:pPr>
    </w:p>
    <w:p w14:paraId="28F8ED06" w14:textId="5CFB16B4" w:rsidR="000D094E" w:rsidRPr="003917DD" w:rsidRDefault="000D094E" w:rsidP="000D094E">
      <w:pPr>
        <w:spacing w:line="276" w:lineRule="auto"/>
        <w:jc w:val="both"/>
        <w:rPr>
          <w:b/>
          <w:bCs/>
          <w:i/>
          <w:iCs/>
          <w:lang w:val="en-US"/>
        </w:rPr>
      </w:pPr>
      <w:r>
        <w:rPr>
          <w:b/>
          <w:bCs/>
          <w:lang w:val="en-US"/>
        </w:rPr>
        <w:lastRenderedPageBreak/>
        <w:t xml:space="preserve">Table </w:t>
      </w:r>
      <w:r w:rsidR="00D7177C">
        <w:rPr>
          <w:b/>
          <w:bCs/>
          <w:lang w:val="en-US"/>
        </w:rPr>
        <w:t>S</w:t>
      </w:r>
      <w:r>
        <w:rPr>
          <w:b/>
          <w:bCs/>
          <w:lang w:val="en-US"/>
        </w:rPr>
        <w:t xml:space="preserve">7C: </w:t>
      </w:r>
      <w:r w:rsidRPr="0092526D">
        <w:rPr>
          <w:i/>
          <w:iCs/>
          <w:lang w:val="en-US"/>
        </w:rPr>
        <w:t>Non-linear regression analyses of n-alkane</w:t>
      </w:r>
      <w:r>
        <w:rPr>
          <w:i/>
          <w:iCs/>
          <w:lang w:val="en-US"/>
        </w:rPr>
        <w:t xml:space="preserve">s and PACs </w:t>
      </w:r>
      <w:r w:rsidRPr="0092526D">
        <w:rPr>
          <w:i/>
          <w:iCs/>
          <w:lang w:val="en-US"/>
        </w:rPr>
        <w:t xml:space="preserve">in </w:t>
      </w:r>
      <w:r w:rsidRPr="0092526D">
        <w:rPr>
          <w:i/>
          <w:iCs/>
          <w:u w:val="single"/>
          <w:lang w:val="en-US"/>
        </w:rPr>
        <w:t>Clay bead system</w:t>
      </w:r>
      <w:r w:rsidRPr="0092526D">
        <w:rPr>
          <w:i/>
          <w:iCs/>
          <w:lang w:val="en-US"/>
        </w:rPr>
        <w:t xml:space="preserve">. For explanations, see supplementary table </w:t>
      </w:r>
      <w:r w:rsidR="001F5E67">
        <w:rPr>
          <w:i/>
          <w:iCs/>
          <w:lang w:val="en-US"/>
        </w:rPr>
        <w:t>7</w:t>
      </w:r>
      <w:r w:rsidRPr="0092526D">
        <w:rPr>
          <w:i/>
          <w:iCs/>
          <w:lang w:val="en-US"/>
        </w:rPr>
        <w:t>A.</w:t>
      </w:r>
      <w:r w:rsidRPr="00F629AE">
        <w:rPr>
          <w:b/>
          <w:bCs/>
          <w:i/>
          <w:iCs/>
          <w:lang w:val="en-US"/>
        </w:rPr>
        <w:t xml:space="preserve"> </w:t>
      </w:r>
      <w:r w:rsidRPr="00F109EB">
        <w:rPr>
          <w:i/>
          <w:iCs/>
          <w:lang w:val="en-US"/>
        </w:rPr>
        <w:t>Several compounds/compound groups did not show detectable depletion and ha</w:t>
      </w:r>
      <w:r w:rsidR="00482F37">
        <w:rPr>
          <w:i/>
          <w:iCs/>
          <w:lang w:val="en-US"/>
        </w:rPr>
        <w:t>ve</w:t>
      </w:r>
      <w:r w:rsidRPr="00F109EB">
        <w:rPr>
          <w:i/>
          <w:iCs/>
          <w:lang w:val="en-US"/>
        </w:rPr>
        <w:t xml:space="preserve"> R2-values &lt;0. These are marked as ND (not determined).   </w:t>
      </w:r>
    </w:p>
    <w:tbl>
      <w:tblPr>
        <w:tblW w:w="894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114"/>
        <w:gridCol w:w="1165"/>
        <w:gridCol w:w="1165"/>
        <w:gridCol w:w="1165"/>
        <w:gridCol w:w="1165"/>
        <w:gridCol w:w="1166"/>
      </w:tblGrid>
      <w:tr w:rsidR="000D094E" w:rsidRPr="006329C0" w14:paraId="74BBD858" w14:textId="77777777">
        <w:trPr>
          <w:trHeight w:val="345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70A9C96E" w14:textId="77777777" w:rsidR="000D094E" w:rsidRPr="006329C0" w:rsidRDefault="000D094E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  <w:t>Coumpounds</w:t>
            </w:r>
          </w:p>
        </w:tc>
        <w:tc>
          <w:tcPr>
            <w:tcW w:w="1165" w:type="dxa"/>
            <w:shd w:val="clear" w:color="auto" w:fill="auto"/>
            <w:noWrap/>
            <w:vAlign w:val="bottom"/>
            <w:hideMark/>
          </w:tcPr>
          <w:p w14:paraId="3CA18163" w14:textId="77777777" w:rsidR="000D094E" w:rsidRPr="006329C0" w:rsidRDefault="000D094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</w:pPr>
            <w:r w:rsidRPr="006329C0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lang w:eastAsia="nb-NO"/>
              </w:rPr>
              <w:t>t</w:t>
            </w:r>
            <w:r w:rsidRPr="006329C0"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  <w:t>L</w:t>
            </w:r>
          </w:p>
        </w:tc>
        <w:tc>
          <w:tcPr>
            <w:tcW w:w="1165" w:type="dxa"/>
            <w:shd w:val="clear" w:color="auto" w:fill="auto"/>
            <w:noWrap/>
            <w:vAlign w:val="bottom"/>
            <w:hideMark/>
          </w:tcPr>
          <w:p w14:paraId="1AED99B2" w14:textId="77777777" w:rsidR="000D094E" w:rsidRPr="006329C0" w:rsidRDefault="000D094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</w:pPr>
            <w:r w:rsidRPr="006329C0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lang w:eastAsia="nb-NO"/>
              </w:rPr>
              <w:t>k</w:t>
            </w:r>
            <w:r w:rsidRPr="006329C0"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  <w:t>1</w:t>
            </w:r>
          </w:p>
        </w:tc>
        <w:tc>
          <w:tcPr>
            <w:tcW w:w="1165" w:type="dxa"/>
            <w:shd w:val="clear" w:color="auto" w:fill="auto"/>
            <w:noWrap/>
            <w:vAlign w:val="bottom"/>
            <w:hideMark/>
          </w:tcPr>
          <w:p w14:paraId="282DF644" w14:textId="77777777" w:rsidR="000D094E" w:rsidRPr="006329C0" w:rsidRDefault="000D094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</w:pPr>
            <w:r w:rsidRPr="006329C0"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  <w:t>d</w:t>
            </w:r>
            <w:r w:rsidRPr="006329C0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lang w:eastAsia="nb-NO"/>
              </w:rPr>
              <w:t>t</w:t>
            </w:r>
            <w:r w:rsidRPr="006329C0"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  <w:t>50</w:t>
            </w:r>
          </w:p>
        </w:tc>
        <w:tc>
          <w:tcPr>
            <w:tcW w:w="1165" w:type="dxa"/>
            <w:shd w:val="clear" w:color="auto" w:fill="auto"/>
            <w:noWrap/>
            <w:vAlign w:val="bottom"/>
            <w:hideMark/>
          </w:tcPr>
          <w:p w14:paraId="064D55D0" w14:textId="77777777" w:rsidR="000D094E" w:rsidRPr="006329C0" w:rsidRDefault="000D094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</w:pPr>
            <w:r w:rsidRPr="006329C0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lang w:eastAsia="nb-NO"/>
              </w:rPr>
              <w:t>t</w:t>
            </w:r>
            <w:r w:rsidRPr="006329C0"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  <w:t>50</w:t>
            </w:r>
          </w:p>
        </w:tc>
        <w:tc>
          <w:tcPr>
            <w:tcW w:w="1166" w:type="dxa"/>
            <w:shd w:val="clear" w:color="auto" w:fill="auto"/>
            <w:noWrap/>
            <w:vAlign w:val="bottom"/>
            <w:hideMark/>
          </w:tcPr>
          <w:p w14:paraId="5FE1CE7F" w14:textId="77777777" w:rsidR="000D094E" w:rsidRPr="006329C0" w:rsidRDefault="000D094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</w:pPr>
            <w:r w:rsidRPr="006329C0"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  <w:t>R</w:t>
            </w:r>
            <w:r w:rsidRPr="006329C0">
              <w:rPr>
                <w:rFonts w:ascii="Calibri" w:eastAsia="Times New Roman" w:hAnsi="Calibri" w:cs="Times New Roman"/>
                <w:b/>
                <w:bCs/>
                <w:color w:val="000000"/>
                <w:vertAlign w:val="superscript"/>
                <w:lang w:eastAsia="nb-NO"/>
              </w:rPr>
              <w:t>2</w:t>
            </w:r>
          </w:p>
        </w:tc>
      </w:tr>
      <w:tr w:rsidR="000D094E" w:rsidRPr="006329C0" w14:paraId="1D5CBF82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65678B9F" w14:textId="77777777" w:rsidR="000D094E" w:rsidRPr="004D6E4B" w:rsidRDefault="000D094E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lang w:eastAsia="nb-NO"/>
              </w:rPr>
            </w:pPr>
            <w:r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lang w:eastAsia="nb-NO"/>
              </w:rPr>
              <w:t>n-</w:t>
            </w:r>
            <w:r w:rsidRPr="00EA76AF"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  <w:t>Alka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0644314" w14:textId="77777777" w:rsidR="000D094E" w:rsidRDefault="000D094E">
            <w:pPr>
              <w:spacing w:after="0" w:line="240" w:lineRule="auto"/>
              <w:jc w:val="center"/>
              <w:rPr>
                <w:rFonts w:ascii="Calibri" w:hAnsi="Calibri"/>
              </w:rPr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16E3AD2" w14:textId="77777777" w:rsidR="000D094E" w:rsidRDefault="000D094E">
            <w:pPr>
              <w:spacing w:after="0" w:line="240" w:lineRule="auto"/>
              <w:jc w:val="center"/>
              <w:rPr>
                <w:rFonts w:ascii="Calibri" w:hAnsi="Calibri"/>
              </w:rPr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CD35AFC" w14:textId="77777777" w:rsidR="000D094E" w:rsidRDefault="000D094E">
            <w:pPr>
              <w:spacing w:after="0" w:line="240" w:lineRule="auto"/>
              <w:jc w:val="center"/>
              <w:rPr>
                <w:rFonts w:ascii="Calibri" w:hAnsi="Calibri"/>
              </w:rPr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3566771" w14:textId="77777777" w:rsidR="000D094E" w:rsidRDefault="000D094E">
            <w:pPr>
              <w:spacing w:after="0" w:line="240" w:lineRule="auto"/>
              <w:jc w:val="center"/>
              <w:rPr>
                <w:rFonts w:ascii="Calibri" w:hAnsi="Calibri"/>
                <w:color w:val="000000"/>
              </w:rPr>
            </w:pP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24CB1120" w14:textId="77777777" w:rsidR="000D094E" w:rsidRDefault="000D094E">
            <w:pPr>
              <w:spacing w:after="0" w:line="240" w:lineRule="auto"/>
              <w:jc w:val="center"/>
              <w:rPr>
                <w:rFonts w:ascii="Calibri" w:hAnsi="Calibri"/>
              </w:rPr>
            </w:pPr>
          </w:p>
        </w:tc>
      </w:tr>
      <w:tr w:rsidR="000D094E" w:rsidRPr="006329C0" w14:paraId="038244A0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0A2BB1A0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color w:val="000000"/>
                <w:lang w:eastAsia="nb-NO"/>
              </w:rPr>
            </w:pPr>
            <w:r w:rsidRPr="00B42275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B42275">
              <w:rPr>
                <w:rFonts w:eastAsia="Times New Roman" w:cs="Times New Roman"/>
                <w:color w:val="000000"/>
                <w:lang w:eastAsia="nb-NO"/>
              </w:rPr>
              <w:t>C13-</w:t>
            </w:r>
            <w:r w:rsidRPr="00B42275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B42275">
              <w:rPr>
                <w:rFonts w:eastAsia="Times New Roman" w:cs="Times New Roman"/>
                <w:color w:val="000000"/>
                <w:lang w:eastAsia="nb-NO"/>
              </w:rPr>
              <w:t>C1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94A00F8" w14:textId="77777777" w:rsidR="000D094E" w:rsidRPr="00F109EB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7140CA0" w14:textId="77777777" w:rsidR="000D094E" w:rsidRPr="00F109EB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009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7352A7F" w14:textId="77777777" w:rsidR="000D094E" w:rsidRPr="00F109EB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F109EB">
              <w:rPr>
                <w:rFonts w:cs="Arial"/>
              </w:rPr>
              <w:t>71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69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DAC11D7" w14:textId="77777777" w:rsidR="000D094E" w:rsidRPr="00F109EB" w:rsidRDefault="000D094E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nb-NO"/>
              </w:rPr>
            </w:pPr>
            <w:r w:rsidRPr="00F109EB">
              <w:rPr>
                <w:color w:val="000000"/>
              </w:rPr>
              <w:t>71</w:t>
            </w:r>
            <w:r>
              <w:rPr>
                <w:color w:val="000000"/>
              </w:rPr>
              <w:t>.</w:t>
            </w:r>
            <w:r w:rsidRPr="00F109EB">
              <w:rPr>
                <w:color w:val="000000"/>
              </w:rPr>
              <w:t>7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7D355EC9" w14:textId="77777777" w:rsidR="000D094E" w:rsidRPr="00F109EB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3579</w:t>
            </w:r>
          </w:p>
        </w:tc>
      </w:tr>
      <w:tr w:rsidR="000D094E" w:rsidRPr="006329C0" w14:paraId="3713CADA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378F6E7D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color w:val="000000"/>
                <w:lang w:eastAsia="nb-NO"/>
              </w:rPr>
            </w:pPr>
            <w:r w:rsidRPr="00B42275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B42275">
              <w:rPr>
                <w:rFonts w:eastAsia="Times New Roman" w:cs="Times New Roman"/>
                <w:color w:val="000000"/>
                <w:lang w:eastAsia="nb-NO"/>
              </w:rPr>
              <w:t>C15-</w:t>
            </w:r>
            <w:r w:rsidRPr="00B42275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B42275">
              <w:rPr>
                <w:rFonts w:eastAsia="Times New Roman" w:cs="Times New Roman"/>
                <w:color w:val="000000"/>
                <w:lang w:eastAsia="nb-NO"/>
              </w:rPr>
              <w:t>C1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48E8C60" w14:textId="77777777" w:rsidR="000D094E" w:rsidRPr="00F109EB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BAC05FC" w14:textId="77777777" w:rsidR="000D094E" w:rsidRPr="00F109EB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006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16E567C" w14:textId="77777777" w:rsidR="000D094E" w:rsidRPr="00F109EB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F109EB">
              <w:rPr>
                <w:rFonts w:cs="Arial"/>
              </w:rPr>
              <w:t>109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0F8A6E5" w14:textId="77777777" w:rsidR="000D094E" w:rsidRPr="00F109EB" w:rsidRDefault="000D094E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nb-NO"/>
              </w:rPr>
            </w:pPr>
            <w:r w:rsidRPr="00F109EB">
              <w:rPr>
                <w:color w:val="000000"/>
              </w:rPr>
              <w:t>109</w:t>
            </w:r>
            <w:r>
              <w:rPr>
                <w:color w:val="000000"/>
              </w:rPr>
              <w:t>.</w:t>
            </w:r>
            <w:r w:rsidRPr="00F109EB">
              <w:rPr>
                <w:color w:val="000000"/>
              </w:rPr>
              <w:t>1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2E275C7C" w14:textId="77777777" w:rsidR="000D094E" w:rsidRPr="00F109EB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2574</w:t>
            </w:r>
          </w:p>
        </w:tc>
      </w:tr>
      <w:tr w:rsidR="000D094E" w:rsidRPr="006329C0" w14:paraId="0C82A17C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0D59E3D1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color w:val="000000"/>
                <w:lang w:eastAsia="nb-NO"/>
              </w:rPr>
            </w:pPr>
            <w:r w:rsidRPr="00B42275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B42275">
              <w:rPr>
                <w:rFonts w:eastAsia="Times New Roman" w:cs="Times New Roman"/>
                <w:color w:val="000000"/>
                <w:lang w:eastAsia="nb-NO"/>
              </w:rPr>
              <w:t>C17-</w:t>
            </w:r>
            <w:r w:rsidRPr="00B42275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B42275">
              <w:rPr>
                <w:rFonts w:eastAsia="Times New Roman" w:cs="Times New Roman"/>
                <w:color w:val="000000"/>
                <w:lang w:eastAsia="nb-NO"/>
              </w:rPr>
              <w:t>C18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C857B80" w14:textId="77777777" w:rsidR="000D094E" w:rsidRPr="00F109EB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7DFCEA4" w14:textId="77777777" w:rsidR="000D094E" w:rsidRPr="00F109EB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005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0074E0F" w14:textId="77777777" w:rsidR="000D094E" w:rsidRPr="00F109EB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F109EB">
              <w:rPr>
                <w:rFonts w:cs="Arial"/>
              </w:rPr>
              <w:t>122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34A5F2E" w14:textId="77777777" w:rsidR="000D094E" w:rsidRPr="00F109EB" w:rsidRDefault="000D094E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nb-NO"/>
              </w:rPr>
            </w:pPr>
            <w:r w:rsidRPr="00F109EB">
              <w:rPr>
                <w:color w:val="000000"/>
              </w:rPr>
              <w:t>122</w:t>
            </w:r>
            <w:r>
              <w:rPr>
                <w:color w:val="000000"/>
              </w:rPr>
              <w:t>.</w:t>
            </w:r>
            <w:r w:rsidRPr="00F109EB">
              <w:rPr>
                <w:color w:val="000000"/>
              </w:rPr>
              <w:t>5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6732375C" w14:textId="77777777" w:rsidR="000D094E" w:rsidRPr="00F109EB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0595</w:t>
            </w:r>
          </w:p>
        </w:tc>
      </w:tr>
      <w:tr w:rsidR="000D094E" w:rsidRPr="006329C0" w14:paraId="0DAF29B3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0A79DC74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color w:val="000000"/>
                <w:lang w:eastAsia="nb-NO"/>
              </w:rPr>
            </w:pPr>
            <w:r w:rsidRPr="00B42275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B42275">
              <w:rPr>
                <w:rFonts w:eastAsia="Times New Roman" w:cs="Times New Roman"/>
                <w:color w:val="000000"/>
                <w:lang w:eastAsia="nb-NO"/>
              </w:rPr>
              <w:t>C19-</w:t>
            </w:r>
            <w:r w:rsidRPr="00B42275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B42275">
              <w:rPr>
                <w:rFonts w:eastAsia="Times New Roman" w:cs="Times New Roman"/>
                <w:color w:val="000000"/>
                <w:lang w:eastAsia="nb-NO"/>
              </w:rPr>
              <w:t>C2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00B0FC8" w14:textId="77777777" w:rsidR="000D094E" w:rsidRPr="00F109EB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F109EB">
              <w:rPr>
                <w:rFonts w:cs="Arial"/>
              </w:rPr>
              <w:t>14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36923A1" w14:textId="77777777" w:rsidR="000D094E" w:rsidRPr="00F109EB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003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388A544" w14:textId="77777777" w:rsidR="000D094E" w:rsidRPr="00F109EB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F109EB">
              <w:rPr>
                <w:rFonts w:cs="Arial"/>
              </w:rPr>
              <w:t>192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C38F7A6" w14:textId="77777777" w:rsidR="000D094E" w:rsidRPr="00F109EB" w:rsidRDefault="000D094E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nb-NO"/>
              </w:rPr>
            </w:pPr>
            <w:r w:rsidRPr="00F109EB">
              <w:rPr>
                <w:color w:val="000000"/>
              </w:rPr>
              <w:t>206</w:t>
            </w:r>
            <w:r>
              <w:rPr>
                <w:color w:val="000000"/>
              </w:rPr>
              <w:t>.</w:t>
            </w:r>
            <w:r w:rsidRPr="00F109EB">
              <w:rPr>
                <w:color w:val="000000"/>
              </w:rPr>
              <w:t>7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50815BE4" w14:textId="77777777" w:rsidR="000D094E" w:rsidRPr="00F109EB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1373</w:t>
            </w:r>
          </w:p>
        </w:tc>
      </w:tr>
      <w:tr w:rsidR="000D094E" w:rsidRPr="006329C0" w14:paraId="7377C73A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13DF72C6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color w:val="000000"/>
                <w:lang w:eastAsia="nb-NO"/>
              </w:rPr>
            </w:pPr>
            <w:r w:rsidRPr="00B42275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B42275">
              <w:rPr>
                <w:rFonts w:eastAsia="Times New Roman" w:cs="Times New Roman"/>
                <w:color w:val="000000"/>
                <w:lang w:eastAsia="nb-NO"/>
              </w:rPr>
              <w:t>C21-</w:t>
            </w:r>
            <w:r w:rsidRPr="00B42275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B42275">
              <w:rPr>
                <w:rFonts w:eastAsia="Times New Roman" w:cs="Times New Roman"/>
                <w:color w:val="000000"/>
                <w:lang w:eastAsia="nb-NO"/>
              </w:rPr>
              <w:t>C2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E42D8FD" w14:textId="77777777" w:rsidR="000D094E" w:rsidRPr="00F109EB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F109EB">
              <w:rPr>
                <w:rFonts w:cs="Arial"/>
              </w:rPr>
              <w:t>14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58B518D" w14:textId="77777777" w:rsidR="000D094E" w:rsidRPr="00F109EB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002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CC480F0" w14:textId="77777777" w:rsidR="000D094E" w:rsidRPr="00F109EB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F109EB">
              <w:rPr>
                <w:rFonts w:cs="Arial"/>
              </w:rPr>
              <w:t>325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993548D" w14:textId="77777777" w:rsidR="000D094E" w:rsidRPr="00F109EB" w:rsidRDefault="000D094E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nb-NO"/>
              </w:rPr>
            </w:pPr>
            <w:r w:rsidRPr="00F109EB">
              <w:rPr>
                <w:color w:val="000000"/>
              </w:rPr>
              <w:t>339</w:t>
            </w:r>
            <w:r>
              <w:rPr>
                <w:color w:val="000000"/>
              </w:rPr>
              <w:t>.</w:t>
            </w:r>
            <w:r w:rsidRPr="00F109EB">
              <w:rPr>
                <w:color w:val="000000"/>
              </w:rPr>
              <w:t>1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741F6522" w14:textId="77777777" w:rsidR="000D094E" w:rsidRPr="00F109EB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1114</w:t>
            </w:r>
          </w:p>
        </w:tc>
      </w:tr>
      <w:tr w:rsidR="000D094E" w:rsidRPr="006329C0" w14:paraId="0076E5DA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  <w:hideMark/>
          </w:tcPr>
          <w:p w14:paraId="55230244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color w:val="000000"/>
                <w:lang w:eastAsia="nb-NO"/>
              </w:rPr>
            </w:pPr>
            <w:r w:rsidRPr="00B42275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B42275">
              <w:rPr>
                <w:rFonts w:eastAsia="Times New Roman" w:cs="Times New Roman"/>
                <w:color w:val="000000"/>
                <w:lang w:eastAsia="nb-NO"/>
              </w:rPr>
              <w:t>C26-</w:t>
            </w:r>
            <w:r w:rsidRPr="00B42275">
              <w:rPr>
                <w:rFonts w:eastAsia="Times New Roman" w:cs="Times New Roman"/>
                <w:i/>
                <w:iCs/>
                <w:color w:val="000000"/>
                <w:lang w:eastAsia="nb-NO"/>
              </w:rPr>
              <w:t>n</w:t>
            </w:r>
            <w:r w:rsidRPr="00B42275">
              <w:rPr>
                <w:rFonts w:eastAsia="Times New Roman" w:cs="Times New Roman"/>
                <w:color w:val="000000"/>
                <w:lang w:eastAsia="nb-NO"/>
              </w:rPr>
              <w:t>C3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B1AD0D5" w14:textId="77777777" w:rsidR="000D094E" w:rsidRPr="00F109EB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F109EB">
              <w:rPr>
                <w:rFonts w:cs="Arial"/>
              </w:rPr>
              <w:t>7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ECA44F6" w14:textId="77777777" w:rsidR="000D094E" w:rsidRPr="00F109EB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002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0C45315" w14:textId="77777777" w:rsidR="000D094E" w:rsidRPr="00F109EB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F109EB">
              <w:rPr>
                <w:rFonts w:cs="Arial"/>
              </w:rPr>
              <w:t>34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6B40B93" w14:textId="77777777" w:rsidR="000D094E" w:rsidRPr="00F109EB" w:rsidRDefault="000D094E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nb-NO"/>
              </w:rPr>
            </w:pPr>
            <w:r w:rsidRPr="00F109EB">
              <w:rPr>
                <w:color w:val="000000"/>
              </w:rPr>
              <w:t>354</w:t>
            </w:r>
            <w:r>
              <w:rPr>
                <w:color w:val="000000"/>
              </w:rPr>
              <w:t>.</w:t>
            </w:r>
            <w:r w:rsidRPr="00F109EB">
              <w:rPr>
                <w:color w:val="000000"/>
              </w:rPr>
              <w:t>0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442CA9B2" w14:textId="77777777" w:rsidR="000D094E" w:rsidRPr="00F109EB" w:rsidRDefault="000D094E">
            <w:pPr>
              <w:spacing w:after="0" w:line="240" w:lineRule="auto"/>
              <w:jc w:val="center"/>
              <w:rPr>
                <w:rFonts w:eastAsia="Times New Roman" w:cs="Times New Roman"/>
                <w:lang w:eastAsia="nb-NO"/>
              </w:rPr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0884</w:t>
            </w:r>
          </w:p>
        </w:tc>
      </w:tr>
      <w:tr w:rsidR="000D094E" w:rsidRPr="006329C0" w14:paraId="6299B448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6C5C7F42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38B077B" w14:textId="77777777" w:rsidR="000D094E" w:rsidRPr="00F109EB" w:rsidRDefault="000D094E">
            <w:pPr>
              <w:spacing w:after="0" w:line="240" w:lineRule="auto"/>
              <w:jc w:val="center"/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7AACC7A" w14:textId="77777777" w:rsidR="000D094E" w:rsidRPr="00F109EB" w:rsidRDefault="000D094E">
            <w:pPr>
              <w:spacing w:after="0" w:line="240" w:lineRule="auto"/>
              <w:jc w:val="center"/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E735981" w14:textId="77777777" w:rsidR="000D094E" w:rsidRPr="00F109EB" w:rsidRDefault="000D094E">
            <w:pPr>
              <w:spacing w:after="0" w:line="240" w:lineRule="auto"/>
              <w:jc w:val="center"/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A3DAD5C" w14:textId="77777777" w:rsidR="000D094E" w:rsidRPr="00F109EB" w:rsidRDefault="000D094E">
            <w:pPr>
              <w:spacing w:after="0" w:line="240" w:lineRule="auto"/>
              <w:jc w:val="center"/>
              <w:rPr>
                <w:color w:val="000000"/>
              </w:rPr>
            </w:pP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0B309A3C" w14:textId="77777777" w:rsidR="000D094E" w:rsidRPr="00F109EB" w:rsidRDefault="000D094E">
            <w:pPr>
              <w:spacing w:after="0" w:line="240" w:lineRule="auto"/>
              <w:jc w:val="center"/>
            </w:pPr>
          </w:p>
        </w:tc>
      </w:tr>
      <w:tr w:rsidR="000D094E" w:rsidRPr="006329C0" w14:paraId="41D661A3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3DA608BF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lang w:eastAsia="nb-NO"/>
              </w:rPr>
            </w:pPr>
            <w:r w:rsidRPr="00B42275">
              <w:rPr>
                <w:rFonts w:eastAsia="Times New Roman" w:cs="Times New Roman"/>
                <w:b/>
                <w:bCs/>
                <w:color w:val="000000"/>
                <w:lang w:eastAsia="nb-NO"/>
              </w:rPr>
              <w:t>PAC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5AA5204" w14:textId="77777777" w:rsidR="000D094E" w:rsidRPr="00F109EB" w:rsidRDefault="000D094E">
            <w:pPr>
              <w:spacing w:after="0" w:line="240" w:lineRule="auto"/>
              <w:jc w:val="center"/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2193A00" w14:textId="77777777" w:rsidR="000D094E" w:rsidRPr="00F109EB" w:rsidRDefault="000D094E">
            <w:pPr>
              <w:spacing w:after="0" w:line="240" w:lineRule="auto"/>
              <w:jc w:val="center"/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CD2BD9B" w14:textId="77777777" w:rsidR="000D094E" w:rsidRPr="00F109EB" w:rsidRDefault="000D094E">
            <w:pPr>
              <w:spacing w:after="0" w:line="240" w:lineRule="auto"/>
              <w:jc w:val="center"/>
            </w:pP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BC0D892" w14:textId="77777777" w:rsidR="000D094E" w:rsidRPr="00F109EB" w:rsidRDefault="000D094E">
            <w:pPr>
              <w:spacing w:after="0" w:line="240" w:lineRule="auto"/>
              <w:jc w:val="center"/>
              <w:rPr>
                <w:color w:val="000000"/>
              </w:rPr>
            </w:pP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60413D37" w14:textId="77777777" w:rsidR="000D094E" w:rsidRPr="00F109EB" w:rsidRDefault="000D094E">
            <w:pPr>
              <w:spacing w:after="0" w:line="240" w:lineRule="auto"/>
              <w:jc w:val="center"/>
            </w:pPr>
          </w:p>
        </w:tc>
      </w:tr>
      <w:tr w:rsidR="000D094E" w:rsidRPr="006329C0" w14:paraId="449C92D8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586C9151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color w:val="000000"/>
                <w:lang w:eastAsia="nb-NO"/>
              </w:rPr>
            </w:pPr>
            <w:r w:rsidRPr="00B42275">
              <w:rPr>
                <w:rFonts w:cs="Arial"/>
              </w:rPr>
              <w:t>Naphthalene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80FA7DE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2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9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BA7C883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028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EC433C4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24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802A883" w14:textId="77777777" w:rsidR="000D094E" w:rsidRPr="00F109EB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F109EB">
              <w:rPr>
                <w:color w:val="000000"/>
              </w:rPr>
              <w:t>45</w:t>
            </w:r>
            <w:r>
              <w:rPr>
                <w:color w:val="000000"/>
              </w:rPr>
              <w:t>.</w:t>
            </w:r>
            <w:r w:rsidRPr="00F109EB">
              <w:rPr>
                <w:color w:val="000000"/>
              </w:rPr>
              <w:t>2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4907A047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7988</w:t>
            </w:r>
          </w:p>
        </w:tc>
      </w:tr>
      <w:tr w:rsidR="000D094E" w:rsidRPr="006329C0" w14:paraId="599CD4D7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45BA3425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C1-naphthal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36F5AD1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22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1FBC291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0208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26408D3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33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2B33973" w14:textId="77777777" w:rsidR="000D094E" w:rsidRPr="00F109EB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F109EB">
              <w:rPr>
                <w:color w:val="000000"/>
              </w:rPr>
              <w:t>55</w:t>
            </w:r>
            <w:r>
              <w:rPr>
                <w:color w:val="000000"/>
              </w:rPr>
              <w:t>.</w:t>
            </w:r>
            <w:r w:rsidRPr="00F109EB">
              <w:rPr>
                <w:color w:val="000000"/>
              </w:rPr>
              <w:t>4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60AFF6D3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7637</w:t>
            </w:r>
          </w:p>
        </w:tc>
      </w:tr>
      <w:tr w:rsidR="000D094E" w:rsidRPr="006329C0" w14:paraId="414D9CAC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709E344A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C2-naphthal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048E237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2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9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71AF7AE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017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09C7B52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39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E33C7FA" w14:textId="77777777" w:rsidR="000D094E" w:rsidRPr="00F109EB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F109EB">
              <w:rPr>
                <w:color w:val="000000"/>
              </w:rPr>
              <w:t>60</w:t>
            </w:r>
            <w:r>
              <w:rPr>
                <w:color w:val="000000"/>
              </w:rPr>
              <w:t>.</w:t>
            </w:r>
            <w:r w:rsidRPr="00F109EB">
              <w:rPr>
                <w:color w:val="000000"/>
              </w:rPr>
              <w:t>1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238BB28D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5589</w:t>
            </w:r>
          </w:p>
        </w:tc>
      </w:tr>
      <w:tr w:rsidR="000D094E" w:rsidRPr="006329C0" w14:paraId="6C68C025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598036F8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C3-naphthal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6C9A2AF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21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9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072DE34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0169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1C3476E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41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B983F4B" w14:textId="77777777" w:rsidR="000D094E" w:rsidRPr="00F109EB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F109EB">
              <w:rPr>
                <w:color w:val="000000"/>
              </w:rPr>
              <w:t>63</w:t>
            </w:r>
            <w:r>
              <w:rPr>
                <w:color w:val="000000"/>
              </w:rPr>
              <w:t>.</w:t>
            </w:r>
            <w:r w:rsidRPr="00F109EB">
              <w:rPr>
                <w:color w:val="000000"/>
              </w:rPr>
              <w:t>0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4AC115A9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6005</w:t>
            </w:r>
          </w:p>
        </w:tc>
      </w:tr>
      <w:tr w:rsidR="000D094E" w:rsidRPr="006329C0" w14:paraId="417724AC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09A03DC9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C4-naphthal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36F02B0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5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4C6FC65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003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0CD7C17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198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61E708B" w14:textId="77777777" w:rsidR="000D094E" w:rsidRPr="00F109EB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F109EB">
              <w:rPr>
                <w:color w:val="000000"/>
              </w:rPr>
              <w:t>203</w:t>
            </w:r>
            <w:r>
              <w:rPr>
                <w:color w:val="000000"/>
              </w:rPr>
              <w:t>.</w:t>
            </w:r>
            <w:r w:rsidRPr="00F109EB">
              <w:rPr>
                <w:color w:val="000000"/>
              </w:rPr>
              <w:t>7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08D07DCF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1798</w:t>
            </w:r>
          </w:p>
        </w:tc>
      </w:tr>
      <w:tr w:rsidR="000D094E" w:rsidRPr="006329C0" w14:paraId="420D5886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12C6B659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Fluorene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C4E4254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18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1539418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017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E650EB2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4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5F1A26D" w14:textId="77777777" w:rsidR="000D094E" w:rsidRPr="00F109EB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F109EB">
              <w:rPr>
                <w:color w:val="000000"/>
              </w:rPr>
              <w:t>58</w:t>
            </w:r>
            <w:r>
              <w:rPr>
                <w:color w:val="000000"/>
              </w:rPr>
              <w:t>.</w:t>
            </w:r>
            <w:r w:rsidRPr="00F109EB">
              <w:rPr>
                <w:color w:val="000000"/>
              </w:rPr>
              <w:t>4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71F0E851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6560</w:t>
            </w:r>
          </w:p>
        </w:tc>
      </w:tr>
      <w:tr w:rsidR="000D094E" w:rsidRPr="006329C0" w14:paraId="3E237139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1509D224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C1-fluor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4CF712A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2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5353A0B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0145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6006D0C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47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9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9642FEA" w14:textId="77777777" w:rsidR="000D094E" w:rsidRPr="00F109EB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F109EB">
              <w:rPr>
                <w:color w:val="000000"/>
              </w:rPr>
              <w:t>68</w:t>
            </w:r>
            <w:r>
              <w:rPr>
                <w:color w:val="000000"/>
              </w:rPr>
              <w:t>.</w:t>
            </w:r>
            <w:r w:rsidRPr="00F109EB">
              <w:rPr>
                <w:color w:val="000000"/>
              </w:rPr>
              <w:t>5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238EF395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6327</w:t>
            </w:r>
          </w:p>
        </w:tc>
      </w:tr>
      <w:tr w:rsidR="000D094E" w:rsidRPr="006329C0" w14:paraId="75825EF6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70BB663B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C2-fluor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04DCD0F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14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3C09A62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002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EEF6497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261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8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0F2B72B" w14:textId="77777777" w:rsidR="000D094E" w:rsidRPr="00F109EB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F109EB">
              <w:rPr>
                <w:color w:val="000000"/>
              </w:rPr>
              <w:t>275</w:t>
            </w:r>
            <w:r>
              <w:rPr>
                <w:color w:val="000000"/>
              </w:rPr>
              <w:t>.</w:t>
            </w:r>
            <w:r w:rsidRPr="00F109EB">
              <w:rPr>
                <w:color w:val="000000"/>
              </w:rPr>
              <w:t>8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6A69BCF1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1324</w:t>
            </w:r>
          </w:p>
        </w:tc>
      </w:tr>
      <w:tr w:rsidR="000D094E" w:rsidRPr="006329C0" w14:paraId="5DC0AA1F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2581F569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C3-fluor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5B0824F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ND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F83B6E9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ND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B0CFAE9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ND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C029690" w14:textId="77777777" w:rsidR="000D094E" w:rsidRPr="00F109EB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F109EB">
              <w:rPr>
                <w:color w:val="000000"/>
              </w:rPr>
              <w:t>ND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2A56C497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&lt;0</w:t>
            </w:r>
          </w:p>
        </w:tc>
      </w:tr>
      <w:tr w:rsidR="000D094E" w:rsidRPr="006329C0" w14:paraId="78EE1B91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434B5C3A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Phenanthrene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D1DE54D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22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EF298B5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0242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BD93A82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28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7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7A67680" w14:textId="77777777" w:rsidR="000D094E" w:rsidRPr="00F109EB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F109EB">
              <w:rPr>
                <w:color w:val="000000"/>
              </w:rPr>
              <w:t>51</w:t>
            </w:r>
            <w:r>
              <w:rPr>
                <w:color w:val="000000"/>
              </w:rPr>
              <w:t>.</w:t>
            </w:r>
            <w:r w:rsidRPr="00F109EB">
              <w:rPr>
                <w:color w:val="000000"/>
              </w:rPr>
              <w:t>4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281CEE49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7992</w:t>
            </w:r>
          </w:p>
        </w:tc>
      </w:tr>
      <w:tr w:rsidR="000D094E" w:rsidRPr="006329C0" w14:paraId="0D461306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61A47A97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C1-phenanthrenes/anthrac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DFFE8DD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19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8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D9569B5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009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80535AC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76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4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AE8D710" w14:textId="77777777" w:rsidR="000D094E" w:rsidRPr="00F109EB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F109EB">
              <w:rPr>
                <w:color w:val="000000"/>
              </w:rPr>
              <w:t>96</w:t>
            </w:r>
            <w:r>
              <w:rPr>
                <w:color w:val="000000"/>
              </w:rPr>
              <w:t>.</w:t>
            </w:r>
            <w:r w:rsidRPr="00F109EB">
              <w:rPr>
                <w:color w:val="000000"/>
              </w:rPr>
              <w:t>2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218F308B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5130</w:t>
            </w:r>
          </w:p>
        </w:tc>
      </w:tr>
      <w:tr w:rsidR="000D094E" w:rsidRPr="006329C0" w14:paraId="3ECE3513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54548E71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C2-phenanthrenes/anthrac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AE966E8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14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71DB4A9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0019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9A8A431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368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5AFBBBF" w14:textId="77777777" w:rsidR="000D094E" w:rsidRPr="00F109EB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F109EB">
              <w:rPr>
                <w:color w:val="000000"/>
              </w:rPr>
              <w:t>382</w:t>
            </w:r>
            <w:r>
              <w:rPr>
                <w:color w:val="000000"/>
              </w:rPr>
              <w:t>.</w:t>
            </w:r>
            <w:r w:rsidRPr="00F109EB">
              <w:rPr>
                <w:color w:val="000000"/>
              </w:rPr>
              <w:t>3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21C28753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0731</w:t>
            </w:r>
          </w:p>
        </w:tc>
      </w:tr>
      <w:tr w:rsidR="000D094E" w:rsidRPr="006329C0" w14:paraId="7201C6FF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07D6DD0B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C3-phenanthrenes/anthrac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8EA98E1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ND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AF7DE2F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ND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21380DF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ND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143D602" w14:textId="77777777" w:rsidR="000D094E" w:rsidRPr="00F109EB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F109EB">
              <w:rPr>
                <w:color w:val="000000"/>
              </w:rPr>
              <w:t>ND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3275F341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&lt;0</w:t>
            </w:r>
          </w:p>
        </w:tc>
      </w:tr>
      <w:tr w:rsidR="000D094E" w:rsidRPr="006329C0" w14:paraId="17F90EF9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493C224B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C4-phenanthrenes/anthrac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2FC6240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ND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7520445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ND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07AAECC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ND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D9098E1" w14:textId="77777777" w:rsidR="000D094E" w:rsidRPr="00F109EB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F109EB">
              <w:rPr>
                <w:color w:val="000000"/>
              </w:rPr>
              <w:t>ND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5F45E899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&lt;0</w:t>
            </w:r>
          </w:p>
        </w:tc>
      </w:tr>
      <w:tr w:rsidR="000D094E" w:rsidRPr="006329C0" w14:paraId="6CC2B7B9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48C034AF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Dibenzothiophene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0B1E954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21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451077F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0218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3994DA9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31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8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B44FA8D" w14:textId="77777777" w:rsidR="000D094E" w:rsidRPr="00F109EB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F109EB">
              <w:rPr>
                <w:color w:val="000000"/>
              </w:rPr>
              <w:t>53</w:t>
            </w:r>
            <w:r>
              <w:rPr>
                <w:color w:val="000000"/>
              </w:rPr>
              <w:t>.</w:t>
            </w:r>
            <w:r w:rsidRPr="00F109EB">
              <w:rPr>
                <w:color w:val="000000"/>
              </w:rPr>
              <w:t>0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104CC8DE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7541</w:t>
            </w:r>
          </w:p>
        </w:tc>
      </w:tr>
      <w:tr w:rsidR="000D094E" w:rsidRPr="006329C0" w14:paraId="2A0139B7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050F3490" w14:textId="77777777" w:rsidR="000D094E" w:rsidRPr="00B42275" w:rsidRDefault="000D094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C1-dibenzothioph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36031A2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14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C5CEBF9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0049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3D553F2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141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A02565D" w14:textId="77777777" w:rsidR="000D094E" w:rsidRPr="00F109EB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F109EB">
              <w:rPr>
                <w:color w:val="000000"/>
              </w:rPr>
              <w:t>155</w:t>
            </w:r>
            <w:r>
              <w:rPr>
                <w:color w:val="000000"/>
              </w:rPr>
              <w:t>.</w:t>
            </w:r>
            <w:r w:rsidRPr="00F109EB">
              <w:rPr>
                <w:color w:val="000000"/>
              </w:rPr>
              <w:t>0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16B7F365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2869</w:t>
            </w:r>
          </w:p>
        </w:tc>
      </w:tr>
      <w:tr w:rsidR="000D094E" w:rsidRPr="006329C0" w14:paraId="52DF1281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0C0FFB06" w14:textId="77777777" w:rsidR="000D094E" w:rsidRPr="00B42275" w:rsidRDefault="000D094E">
            <w:pPr>
              <w:spacing w:after="0" w:line="240" w:lineRule="auto"/>
              <w:rPr>
                <w:rFonts w:cs="Arial"/>
              </w:rPr>
            </w:pPr>
            <w:r w:rsidRPr="00B42275">
              <w:rPr>
                <w:rFonts w:cs="Arial"/>
              </w:rPr>
              <w:t>C2-dibenzothioph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C1DCAFA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14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E00C2B1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0003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E39F363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2336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03B1D2C" w14:textId="77777777" w:rsidR="000D094E" w:rsidRPr="00F109EB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F109EB">
              <w:rPr>
                <w:color w:val="000000"/>
              </w:rPr>
              <w:t>2350</w:t>
            </w:r>
            <w:r>
              <w:rPr>
                <w:color w:val="000000"/>
              </w:rPr>
              <w:t>.</w:t>
            </w:r>
            <w:r w:rsidRPr="00F109EB">
              <w:rPr>
                <w:color w:val="000000"/>
              </w:rPr>
              <w:t>0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46DACC5E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0043</w:t>
            </w:r>
          </w:p>
        </w:tc>
      </w:tr>
      <w:tr w:rsidR="000D094E" w:rsidRPr="006329C0" w14:paraId="0415106B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52D5CF54" w14:textId="77777777" w:rsidR="000D094E" w:rsidRPr="00B42275" w:rsidRDefault="000D094E">
            <w:pPr>
              <w:spacing w:after="0" w:line="240" w:lineRule="auto"/>
              <w:rPr>
                <w:rFonts w:cs="Arial"/>
              </w:rPr>
            </w:pPr>
            <w:r w:rsidRPr="00B42275">
              <w:rPr>
                <w:rFonts w:cs="Arial"/>
              </w:rPr>
              <w:t>C3-dibenzothioph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F7FBC01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ND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25C612F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ND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D09146C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ND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06176F5" w14:textId="77777777" w:rsidR="000D094E" w:rsidRPr="00F109EB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F109EB">
              <w:rPr>
                <w:color w:val="000000"/>
              </w:rPr>
              <w:t>ND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161D7B6F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&lt;0</w:t>
            </w:r>
          </w:p>
        </w:tc>
      </w:tr>
      <w:tr w:rsidR="000D094E" w:rsidRPr="006329C0" w14:paraId="5A22884D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37238A1A" w14:textId="77777777" w:rsidR="000D094E" w:rsidRPr="00B42275" w:rsidRDefault="000D094E">
            <w:pPr>
              <w:spacing w:after="0" w:line="240" w:lineRule="auto"/>
              <w:rPr>
                <w:rFonts w:cs="Arial"/>
              </w:rPr>
            </w:pPr>
            <w:r w:rsidRPr="00B42275">
              <w:rPr>
                <w:rFonts w:cs="Arial"/>
              </w:rPr>
              <w:t>C4-dibenzothioph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975C7E2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ND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6820B08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ND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5EE1B42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ND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A98754A" w14:textId="77777777" w:rsidR="000D094E" w:rsidRPr="00F109EB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F109EB">
              <w:rPr>
                <w:color w:val="000000"/>
              </w:rPr>
              <w:t>ND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05D86836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&lt;0</w:t>
            </w:r>
          </w:p>
        </w:tc>
      </w:tr>
      <w:tr w:rsidR="000D094E" w:rsidRPr="006329C0" w14:paraId="1BFA38F8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79D3E403" w14:textId="77777777" w:rsidR="000D094E" w:rsidRPr="00B42275" w:rsidRDefault="000D094E">
            <w:pPr>
              <w:spacing w:after="0" w:line="240" w:lineRule="auto"/>
              <w:rPr>
                <w:rFonts w:cs="Arial"/>
              </w:rPr>
            </w:pPr>
            <w:r w:rsidRPr="00B42275">
              <w:rPr>
                <w:rFonts w:cs="Arial"/>
              </w:rPr>
              <w:t>Fluoranthene/Pyrene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0DF3276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D9FBDF3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003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446C808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192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A748995" w14:textId="77777777" w:rsidR="000D094E" w:rsidRPr="00F109EB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F109EB">
              <w:rPr>
                <w:color w:val="000000"/>
              </w:rPr>
              <w:t>192</w:t>
            </w:r>
            <w:r>
              <w:rPr>
                <w:color w:val="000000"/>
              </w:rPr>
              <w:t>.</w:t>
            </w:r>
            <w:r w:rsidRPr="00F109EB">
              <w:rPr>
                <w:color w:val="000000"/>
              </w:rPr>
              <w:t>1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63CF1F8C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1298</w:t>
            </w:r>
          </w:p>
        </w:tc>
      </w:tr>
      <w:tr w:rsidR="000D094E" w:rsidRPr="006329C0" w14:paraId="067445F3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69684647" w14:textId="77777777" w:rsidR="000D094E" w:rsidRPr="00B42275" w:rsidRDefault="000D094E">
            <w:pPr>
              <w:spacing w:after="0" w:line="240" w:lineRule="auto"/>
              <w:rPr>
                <w:rFonts w:cs="Arial"/>
              </w:rPr>
            </w:pPr>
            <w:r w:rsidRPr="00B42275">
              <w:rPr>
                <w:rFonts w:cs="Arial"/>
              </w:rPr>
              <w:t>C1-fluoranthrenes/pyr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05CF6DF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ND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977A41F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ND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DE034AC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ND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D51642F" w14:textId="77777777" w:rsidR="000D094E" w:rsidRPr="00F109EB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F109EB">
              <w:rPr>
                <w:color w:val="000000"/>
              </w:rPr>
              <w:t>ND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067D0D4F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&lt;0</w:t>
            </w:r>
          </w:p>
        </w:tc>
      </w:tr>
      <w:tr w:rsidR="000D094E" w:rsidRPr="006329C0" w14:paraId="66F89140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35AC423C" w14:textId="77777777" w:rsidR="000D094E" w:rsidRPr="00B42275" w:rsidRDefault="000D094E">
            <w:pPr>
              <w:spacing w:after="0" w:line="240" w:lineRule="auto"/>
              <w:rPr>
                <w:rFonts w:cs="Arial"/>
              </w:rPr>
            </w:pPr>
            <w:r w:rsidRPr="00B42275">
              <w:rPr>
                <w:rFonts w:cs="Arial"/>
              </w:rPr>
              <w:t>C2-fluoranthenes/pyr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C75D229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F0C4AFB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0008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5A56217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861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8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4B0DD34" w14:textId="77777777" w:rsidR="000D094E" w:rsidRPr="00F109EB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F109EB">
              <w:rPr>
                <w:color w:val="000000"/>
              </w:rPr>
              <w:t>861</w:t>
            </w:r>
            <w:r>
              <w:rPr>
                <w:color w:val="000000"/>
              </w:rPr>
              <w:t>.</w:t>
            </w:r>
            <w:r w:rsidRPr="00F109EB">
              <w:rPr>
                <w:color w:val="000000"/>
              </w:rPr>
              <w:t>8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5022ED5B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0741</w:t>
            </w:r>
          </w:p>
        </w:tc>
      </w:tr>
      <w:tr w:rsidR="000D094E" w:rsidRPr="006329C0" w14:paraId="1DCA921E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68E9323E" w14:textId="77777777" w:rsidR="000D094E" w:rsidRPr="00B42275" w:rsidRDefault="000D094E">
            <w:pPr>
              <w:spacing w:after="0" w:line="240" w:lineRule="auto"/>
              <w:rPr>
                <w:rFonts w:cs="Arial"/>
              </w:rPr>
            </w:pPr>
            <w:r w:rsidRPr="00B42275">
              <w:rPr>
                <w:rFonts w:cs="Arial"/>
              </w:rPr>
              <w:t>C3-fluoranthenes/pyr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539673D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ND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63A6C86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ND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A621098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ND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F236EBB" w14:textId="77777777" w:rsidR="000D094E" w:rsidRPr="00F109EB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F109EB">
              <w:rPr>
                <w:color w:val="000000"/>
              </w:rPr>
              <w:t>ND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0D5C0222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&lt;0</w:t>
            </w:r>
          </w:p>
        </w:tc>
      </w:tr>
      <w:tr w:rsidR="000D094E" w:rsidRPr="006329C0" w14:paraId="4585328E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7F545279" w14:textId="77777777" w:rsidR="000D094E" w:rsidRPr="00B42275" w:rsidRDefault="000D094E">
            <w:pPr>
              <w:spacing w:after="0" w:line="240" w:lineRule="auto"/>
              <w:rPr>
                <w:rFonts w:cs="Arial"/>
              </w:rPr>
            </w:pPr>
            <w:r w:rsidRPr="00B42275">
              <w:rPr>
                <w:rFonts w:cs="Arial"/>
              </w:rPr>
              <w:t>Chrysene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0ECFA65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0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E4EDA11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0011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210B52A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655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6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602D0D1" w14:textId="77777777" w:rsidR="000D094E" w:rsidRPr="00F109EB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F109EB">
              <w:rPr>
                <w:color w:val="000000"/>
              </w:rPr>
              <w:t>655</w:t>
            </w:r>
            <w:r>
              <w:rPr>
                <w:color w:val="000000"/>
              </w:rPr>
              <w:t>.</w:t>
            </w:r>
            <w:r w:rsidRPr="00F109EB">
              <w:rPr>
                <w:color w:val="000000"/>
              </w:rPr>
              <w:t>6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7511C37B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0</w:t>
            </w:r>
            <w:r>
              <w:rPr>
                <w:rFonts w:cs="Arial"/>
              </w:rPr>
              <w:t>.</w:t>
            </w:r>
            <w:r w:rsidRPr="00F109EB">
              <w:rPr>
                <w:rFonts w:cs="Arial"/>
              </w:rPr>
              <w:t>0573</w:t>
            </w:r>
          </w:p>
        </w:tc>
      </w:tr>
      <w:tr w:rsidR="000D094E" w:rsidRPr="006329C0" w14:paraId="50387005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21F14894" w14:textId="77777777" w:rsidR="000D094E" w:rsidRPr="00B42275" w:rsidRDefault="000D094E">
            <w:pPr>
              <w:spacing w:after="0" w:line="240" w:lineRule="auto"/>
              <w:rPr>
                <w:rFonts w:cs="Arial"/>
              </w:rPr>
            </w:pPr>
            <w:r w:rsidRPr="00B42275">
              <w:rPr>
                <w:rFonts w:cs="Arial"/>
              </w:rPr>
              <w:t>C1-chrys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07A2B2F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ND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9D7869D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ND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C53F506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ND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BEBC5AA" w14:textId="77777777" w:rsidR="000D094E" w:rsidRPr="00F109EB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F109EB">
              <w:rPr>
                <w:color w:val="000000"/>
              </w:rPr>
              <w:t>ND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2F0AE679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&lt;0</w:t>
            </w:r>
          </w:p>
        </w:tc>
      </w:tr>
      <w:tr w:rsidR="000D094E" w:rsidRPr="006329C0" w14:paraId="16091198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202E5546" w14:textId="77777777" w:rsidR="000D094E" w:rsidRPr="00B42275" w:rsidRDefault="000D094E">
            <w:pPr>
              <w:spacing w:after="0" w:line="240" w:lineRule="auto"/>
              <w:rPr>
                <w:rFonts w:cs="Arial"/>
              </w:rPr>
            </w:pPr>
            <w:r w:rsidRPr="00B42275">
              <w:rPr>
                <w:rFonts w:cs="Arial"/>
              </w:rPr>
              <w:t>C2-chrys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C8A0FA9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ND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78786D5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ND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54C7B50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ND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52236F0C" w14:textId="77777777" w:rsidR="000D094E" w:rsidRPr="00F109EB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F109EB">
              <w:rPr>
                <w:color w:val="000000"/>
              </w:rPr>
              <w:t>ND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34680809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&lt;0</w:t>
            </w:r>
          </w:p>
        </w:tc>
      </w:tr>
      <w:tr w:rsidR="000D094E" w:rsidRPr="006329C0" w14:paraId="55D4407C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74F4C344" w14:textId="77777777" w:rsidR="000D094E" w:rsidRPr="00B42275" w:rsidRDefault="000D094E">
            <w:pPr>
              <w:spacing w:after="0" w:line="240" w:lineRule="auto"/>
              <w:rPr>
                <w:rFonts w:cs="Arial"/>
              </w:rPr>
            </w:pPr>
            <w:r w:rsidRPr="00B42275">
              <w:rPr>
                <w:rFonts w:cs="Arial"/>
              </w:rPr>
              <w:t>C3-chrys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CF3F9BE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ND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6C0D98B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ND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0F669C84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ND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6E8F2075" w14:textId="77777777" w:rsidR="000D094E" w:rsidRPr="00F109EB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F109EB">
              <w:rPr>
                <w:color w:val="000000"/>
              </w:rPr>
              <w:t>ND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03DD24AA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&lt;0</w:t>
            </w:r>
          </w:p>
        </w:tc>
      </w:tr>
      <w:tr w:rsidR="000D094E" w:rsidRPr="006329C0" w14:paraId="3676EA94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4ABAADC3" w14:textId="77777777" w:rsidR="000D094E" w:rsidRPr="00B42275" w:rsidRDefault="000D094E">
            <w:pPr>
              <w:spacing w:after="0" w:line="240" w:lineRule="auto"/>
              <w:rPr>
                <w:rFonts w:cs="Arial"/>
              </w:rPr>
            </w:pPr>
            <w:r w:rsidRPr="00B42275">
              <w:rPr>
                <w:rFonts w:cs="Arial"/>
              </w:rPr>
              <w:t>C4-chrysenes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6A8EE13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ND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9C23FBE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ND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3C144B25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ND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71938C3A" w14:textId="77777777" w:rsidR="000D094E" w:rsidRPr="00F109EB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F109EB">
              <w:rPr>
                <w:color w:val="000000"/>
              </w:rPr>
              <w:t>ND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44777957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&lt;0</w:t>
            </w:r>
          </w:p>
        </w:tc>
      </w:tr>
      <w:tr w:rsidR="000D094E" w:rsidRPr="006329C0" w14:paraId="6E4C9425" w14:textId="77777777">
        <w:trPr>
          <w:trHeight w:val="300"/>
        </w:trPr>
        <w:tc>
          <w:tcPr>
            <w:tcW w:w="3114" w:type="dxa"/>
            <w:shd w:val="clear" w:color="auto" w:fill="auto"/>
            <w:noWrap/>
            <w:vAlign w:val="bottom"/>
          </w:tcPr>
          <w:p w14:paraId="0B11FFCB" w14:textId="77777777" w:rsidR="000D094E" w:rsidRPr="00B42275" w:rsidRDefault="000D094E">
            <w:pPr>
              <w:spacing w:after="0" w:line="240" w:lineRule="auto"/>
              <w:rPr>
                <w:rFonts w:cs="Arial"/>
              </w:rPr>
            </w:pPr>
            <w:r w:rsidRPr="00B42275">
              <w:rPr>
                <w:rFonts w:cs="Arial"/>
              </w:rPr>
              <w:t>Benzo(a)pyrene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4C8EC1EC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ND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BB256E6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ND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23BC7911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ND</w:t>
            </w:r>
          </w:p>
        </w:tc>
        <w:tc>
          <w:tcPr>
            <w:tcW w:w="1165" w:type="dxa"/>
            <w:shd w:val="clear" w:color="auto" w:fill="auto"/>
            <w:noWrap/>
            <w:vAlign w:val="bottom"/>
          </w:tcPr>
          <w:p w14:paraId="107D4DE8" w14:textId="77777777" w:rsidR="000D094E" w:rsidRPr="00F109EB" w:rsidRDefault="000D094E">
            <w:pPr>
              <w:spacing w:after="0" w:line="240" w:lineRule="auto"/>
              <w:jc w:val="center"/>
              <w:rPr>
                <w:color w:val="000000"/>
              </w:rPr>
            </w:pPr>
            <w:r w:rsidRPr="00F109EB">
              <w:rPr>
                <w:color w:val="000000"/>
              </w:rPr>
              <w:t>ND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322270C2" w14:textId="77777777" w:rsidR="000D094E" w:rsidRPr="00F109EB" w:rsidRDefault="000D094E">
            <w:pPr>
              <w:spacing w:after="0" w:line="240" w:lineRule="auto"/>
              <w:jc w:val="center"/>
            </w:pPr>
            <w:r w:rsidRPr="00F109EB">
              <w:rPr>
                <w:rFonts w:cs="Arial"/>
              </w:rPr>
              <w:t>&lt;0</w:t>
            </w:r>
          </w:p>
        </w:tc>
      </w:tr>
    </w:tbl>
    <w:p w14:paraId="43E5448E" w14:textId="77777777" w:rsidR="00482F37" w:rsidRDefault="00482F37" w:rsidP="00D7177C">
      <w:pPr>
        <w:spacing w:line="276" w:lineRule="auto"/>
        <w:jc w:val="both"/>
        <w:rPr>
          <w:b/>
          <w:bCs/>
          <w:lang w:val="en-US"/>
        </w:rPr>
      </w:pPr>
    </w:p>
    <w:p w14:paraId="51C2436A" w14:textId="72239F84" w:rsidR="005D64A7" w:rsidRPr="00B80B5A" w:rsidRDefault="005D64A7" w:rsidP="005D64A7">
      <w:pPr>
        <w:spacing w:line="240" w:lineRule="auto"/>
        <w:rPr>
          <w:lang w:val="en-US"/>
        </w:rPr>
      </w:pPr>
      <w:r w:rsidRPr="005D64A7">
        <w:rPr>
          <w:b/>
          <w:bCs/>
          <w:lang w:val="en-US"/>
        </w:rPr>
        <w:lastRenderedPageBreak/>
        <w:t>Table S8:</w:t>
      </w:r>
      <w:r w:rsidRPr="005D64A7">
        <w:rPr>
          <w:lang w:val="en-US"/>
        </w:rPr>
        <w:t xml:space="preserve"> </w:t>
      </w:r>
      <w:r w:rsidRPr="005D64A7">
        <w:rPr>
          <w:i/>
          <w:iCs/>
          <w:lang w:val="en-US"/>
        </w:rPr>
        <w:t>Compound half-lives of Statfjord oil applied to Fluortex fabrics (</w:t>
      </w:r>
      <w:r w:rsidRPr="005D64A7">
        <w:rPr>
          <w:i/>
          <w:iCs/>
          <w:vertAlign w:val="superscript"/>
          <w:lang w:val="en-US"/>
        </w:rPr>
        <w:t>a</w:t>
      </w:r>
      <w:r w:rsidRPr="005D64A7">
        <w:rPr>
          <w:i/>
          <w:iCs/>
          <w:lang w:val="en-US"/>
        </w:rPr>
        <w:t>; Lofthus et al. 2018), dispersed Statfjord oil (dispersant to oil ration 1:100) (</w:t>
      </w:r>
      <w:r w:rsidRPr="005D64A7">
        <w:rPr>
          <w:i/>
          <w:iCs/>
          <w:vertAlign w:val="superscript"/>
          <w:lang w:val="en-US"/>
        </w:rPr>
        <w:t>b</w:t>
      </w:r>
      <w:r w:rsidRPr="005D64A7">
        <w:rPr>
          <w:i/>
          <w:iCs/>
          <w:lang w:val="en-US"/>
        </w:rPr>
        <w:t>; Brakstad et al. 2018b) and half-lives of the Fluortex and clay bead systems obtained in this study (data from SI tables 7A, 7B and 7C). (-* indicates half-lives exceeding 200 days which have been excluded from this table; - indicates not available data; ND (not determined) indicates data with R2 values &lt;0)</w:t>
      </w:r>
    </w:p>
    <w:tbl>
      <w:tblPr>
        <w:tblW w:w="935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830"/>
        <w:gridCol w:w="1134"/>
        <w:gridCol w:w="1134"/>
        <w:gridCol w:w="1701"/>
        <w:gridCol w:w="1418"/>
        <w:gridCol w:w="1134"/>
      </w:tblGrid>
      <w:tr w:rsidR="005D64A7" w:rsidRPr="00B80B5A" w14:paraId="624BF99E" w14:textId="77777777" w:rsidTr="006579A3">
        <w:trPr>
          <w:trHeight w:val="288"/>
        </w:trPr>
        <w:tc>
          <w:tcPr>
            <w:tcW w:w="2830" w:type="dxa"/>
            <w:shd w:val="clear" w:color="auto" w:fill="auto"/>
            <w:noWrap/>
            <w:vAlign w:val="bottom"/>
            <w:hideMark/>
          </w:tcPr>
          <w:p w14:paraId="24A1123A" w14:textId="77777777" w:rsidR="005D64A7" w:rsidRPr="007F6DCF" w:rsidRDefault="005D64A7" w:rsidP="006579A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nb-NO"/>
              </w:rPr>
            </w:pPr>
            <w:r w:rsidRPr="007F6DCF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eastAsia="nb-NO"/>
              </w:rPr>
              <w:t>n</w:t>
            </w:r>
            <w:r w:rsidRPr="007F6DCF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nb-NO"/>
              </w:rPr>
              <w:t>-alkanes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244F0F1" w14:textId="77777777" w:rsidR="005D64A7" w:rsidRPr="007F6DCF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nb-NO"/>
              </w:rPr>
            </w:pPr>
            <w:r w:rsidRPr="007F6DCF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nb-NO"/>
              </w:rPr>
              <w:t>Fluortex fabrics 5°C</w:t>
            </w:r>
            <w:r w:rsidRPr="007F6DCF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eastAsia="nb-NO"/>
              </w:rPr>
              <w:t>a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9DC3E65" w14:textId="77777777" w:rsidR="005D64A7" w:rsidRPr="007F6DCF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nb-NO"/>
              </w:rPr>
            </w:pPr>
            <w:r w:rsidRPr="007F6DCF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nb-NO"/>
              </w:rPr>
              <w:t>Dispersed oil 5°C</w:t>
            </w:r>
            <w:r w:rsidRPr="007F6DCF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eastAsia="nb-NO"/>
              </w:rPr>
              <w:t>b</w:t>
            </w:r>
          </w:p>
        </w:tc>
        <w:tc>
          <w:tcPr>
            <w:tcW w:w="1701" w:type="dxa"/>
          </w:tcPr>
          <w:p w14:paraId="5152714C" w14:textId="77777777" w:rsidR="005D64A7" w:rsidRPr="007F6DCF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nb-NO"/>
              </w:rPr>
            </w:pPr>
            <w:r w:rsidRPr="007F6DCF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nb-NO"/>
              </w:rPr>
              <w:t>Fluortex fabrics uncovered system</w:t>
            </w:r>
          </w:p>
        </w:tc>
        <w:tc>
          <w:tcPr>
            <w:tcW w:w="1418" w:type="dxa"/>
          </w:tcPr>
          <w:p w14:paraId="62D14AD2" w14:textId="77777777" w:rsidR="005D64A7" w:rsidRPr="007F6DCF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nb-NO"/>
              </w:rPr>
            </w:pPr>
            <w:r w:rsidRPr="007F6DCF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nb-NO"/>
              </w:rPr>
              <w:t>Fluortex fabrics covered system</w:t>
            </w:r>
          </w:p>
        </w:tc>
        <w:tc>
          <w:tcPr>
            <w:tcW w:w="1134" w:type="dxa"/>
          </w:tcPr>
          <w:p w14:paraId="12304ECE" w14:textId="77777777" w:rsidR="005D64A7" w:rsidRPr="007F6DCF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nb-NO"/>
              </w:rPr>
            </w:pPr>
            <w:r w:rsidRPr="007F6DCF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nb-NO"/>
              </w:rPr>
              <w:t>Clay bead system</w:t>
            </w:r>
          </w:p>
        </w:tc>
      </w:tr>
      <w:tr w:rsidR="005D64A7" w:rsidRPr="00B80B5A" w14:paraId="0D4C4569" w14:textId="77777777" w:rsidTr="006579A3">
        <w:trPr>
          <w:trHeight w:val="288"/>
        </w:trPr>
        <w:tc>
          <w:tcPr>
            <w:tcW w:w="2830" w:type="dxa"/>
            <w:shd w:val="clear" w:color="auto" w:fill="auto"/>
            <w:noWrap/>
            <w:vAlign w:val="bottom"/>
            <w:hideMark/>
          </w:tcPr>
          <w:p w14:paraId="17B418DD" w14:textId="77777777" w:rsidR="005D64A7" w:rsidRPr="007F6DCF" w:rsidRDefault="005D64A7" w:rsidP="006579A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nb-NO"/>
              </w:rPr>
            </w:pPr>
            <w:r w:rsidRPr="007F6DCF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eastAsia="nb-NO"/>
              </w:rPr>
              <w:t>n</w:t>
            </w:r>
            <w:r w:rsidRPr="007F6DCF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nb-NO"/>
              </w:rPr>
              <w:t>C13-</w:t>
            </w:r>
            <w:r w:rsidRPr="007F6DCF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eastAsia="nb-NO"/>
              </w:rPr>
              <w:t>n</w:t>
            </w:r>
            <w:r w:rsidRPr="007F6DCF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nb-NO"/>
              </w:rPr>
              <w:t>C1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32A906D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4.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2F3A400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3.4</w:t>
            </w:r>
          </w:p>
        </w:tc>
        <w:tc>
          <w:tcPr>
            <w:tcW w:w="1701" w:type="dxa"/>
            <w:vAlign w:val="bottom"/>
          </w:tcPr>
          <w:p w14:paraId="17E77E53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color w:val="000000"/>
              </w:rPr>
              <w:t>7.1</w:t>
            </w:r>
          </w:p>
        </w:tc>
        <w:tc>
          <w:tcPr>
            <w:tcW w:w="1418" w:type="dxa"/>
            <w:vAlign w:val="bottom"/>
          </w:tcPr>
          <w:p w14:paraId="26E60654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color w:val="000000"/>
              </w:rPr>
              <w:t>10.2</w:t>
            </w:r>
          </w:p>
        </w:tc>
        <w:tc>
          <w:tcPr>
            <w:tcW w:w="1134" w:type="dxa"/>
            <w:vAlign w:val="bottom"/>
          </w:tcPr>
          <w:p w14:paraId="618D85A0" w14:textId="77777777" w:rsidR="005D64A7" w:rsidRPr="00B80B5A" w:rsidRDefault="005D64A7" w:rsidP="006579A3">
            <w:pPr>
              <w:spacing w:after="0" w:line="240" w:lineRule="auto"/>
              <w:jc w:val="center"/>
              <w:rPr>
                <w:color w:val="000000"/>
              </w:rPr>
            </w:pPr>
            <w:r w:rsidRPr="00B80B5A">
              <w:rPr>
                <w:color w:val="000000"/>
              </w:rPr>
              <w:t>71.7</w:t>
            </w:r>
          </w:p>
        </w:tc>
      </w:tr>
      <w:tr w:rsidR="005D64A7" w:rsidRPr="00B80B5A" w14:paraId="709AEA5E" w14:textId="77777777" w:rsidTr="006579A3">
        <w:trPr>
          <w:trHeight w:val="288"/>
        </w:trPr>
        <w:tc>
          <w:tcPr>
            <w:tcW w:w="2830" w:type="dxa"/>
            <w:shd w:val="clear" w:color="auto" w:fill="auto"/>
            <w:noWrap/>
            <w:vAlign w:val="bottom"/>
            <w:hideMark/>
          </w:tcPr>
          <w:p w14:paraId="420F9168" w14:textId="77777777" w:rsidR="005D64A7" w:rsidRPr="007F6DCF" w:rsidRDefault="005D64A7" w:rsidP="006579A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nb-NO"/>
              </w:rPr>
            </w:pPr>
            <w:r w:rsidRPr="007F6DCF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eastAsia="nb-NO"/>
              </w:rPr>
              <w:t>n</w:t>
            </w:r>
            <w:r w:rsidRPr="007F6DCF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nb-NO"/>
              </w:rPr>
              <w:t>C15-</w:t>
            </w:r>
            <w:r w:rsidRPr="007F6DCF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eastAsia="nb-NO"/>
              </w:rPr>
              <w:t>n</w:t>
            </w:r>
            <w:r w:rsidRPr="007F6DCF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nb-NO"/>
              </w:rPr>
              <w:t>C16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A4A0876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4.3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5339439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4</w:t>
            </w:r>
          </w:p>
        </w:tc>
        <w:tc>
          <w:tcPr>
            <w:tcW w:w="1701" w:type="dxa"/>
            <w:vAlign w:val="bottom"/>
          </w:tcPr>
          <w:p w14:paraId="16CA2421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color w:val="000000"/>
              </w:rPr>
              <w:t>7.2</w:t>
            </w:r>
          </w:p>
        </w:tc>
        <w:tc>
          <w:tcPr>
            <w:tcW w:w="1418" w:type="dxa"/>
            <w:vAlign w:val="bottom"/>
          </w:tcPr>
          <w:p w14:paraId="63D8BC29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color w:val="000000"/>
              </w:rPr>
              <w:t>9.2</w:t>
            </w:r>
          </w:p>
        </w:tc>
        <w:tc>
          <w:tcPr>
            <w:tcW w:w="1134" w:type="dxa"/>
            <w:vAlign w:val="bottom"/>
          </w:tcPr>
          <w:p w14:paraId="0CB75740" w14:textId="77777777" w:rsidR="005D64A7" w:rsidRPr="00B80B5A" w:rsidRDefault="005D64A7" w:rsidP="006579A3">
            <w:pPr>
              <w:spacing w:after="0" w:line="240" w:lineRule="auto"/>
              <w:jc w:val="center"/>
              <w:rPr>
                <w:color w:val="000000"/>
              </w:rPr>
            </w:pPr>
            <w:r w:rsidRPr="00B80B5A">
              <w:rPr>
                <w:color w:val="000000"/>
              </w:rPr>
              <w:t>109.1</w:t>
            </w:r>
          </w:p>
        </w:tc>
      </w:tr>
      <w:tr w:rsidR="005D64A7" w:rsidRPr="00B80B5A" w14:paraId="2CD9869C" w14:textId="77777777" w:rsidTr="006579A3">
        <w:trPr>
          <w:trHeight w:val="288"/>
        </w:trPr>
        <w:tc>
          <w:tcPr>
            <w:tcW w:w="2830" w:type="dxa"/>
            <w:shd w:val="clear" w:color="auto" w:fill="auto"/>
            <w:noWrap/>
            <w:vAlign w:val="bottom"/>
            <w:hideMark/>
          </w:tcPr>
          <w:p w14:paraId="021E1A3A" w14:textId="77777777" w:rsidR="005D64A7" w:rsidRPr="007F6DCF" w:rsidRDefault="005D64A7" w:rsidP="006579A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nb-NO"/>
              </w:rPr>
            </w:pPr>
            <w:r w:rsidRPr="007F6DCF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eastAsia="nb-NO"/>
              </w:rPr>
              <w:t>n</w:t>
            </w:r>
            <w:r w:rsidRPr="007F6DCF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nb-NO"/>
              </w:rPr>
              <w:t>C17-</w:t>
            </w:r>
            <w:r w:rsidRPr="007F6DCF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eastAsia="nb-NO"/>
              </w:rPr>
              <w:t>n</w:t>
            </w:r>
            <w:r w:rsidRPr="007F6DCF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nb-NO"/>
              </w:rPr>
              <w:t>C18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7E0E322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5.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97674CE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3.9</w:t>
            </w:r>
          </w:p>
        </w:tc>
        <w:tc>
          <w:tcPr>
            <w:tcW w:w="1701" w:type="dxa"/>
            <w:vAlign w:val="bottom"/>
          </w:tcPr>
          <w:p w14:paraId="006BF16F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color w:val="000000"/>
              </w:rPr>
              <w:t>7.7</w:t>
            </w:r>
          </w:p>
        </w:tc>
        <w:tc>
          <w:tcPr>
            <w:tcW w:w="1418" w:type="dxa"/>
            <w:vAlign w:val="bottom"/>
          </w:tcPr>
          <w:p w14:paraId="4819E6B2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color w:val="000000"/>
              </w:rPr>
              <w:t>8.3</w:t>
            </w:r>
          </w:p>
        </w:tc>
        <w:tc>
          <w:tcPr>
            <w:tcW w:w="1134" w:type="dxa"/>
            <w:vAlign w:val="bottom"/>
          </w:tcPr>
          <w:p w14:paraId="24B41D6C" w14:textId="77777777" w:rsidR="005D64A7" w:rsidRPr="00B80B5A" w:rsidRDefault="005D64A7" w:rsidP="006579A3">
            <w:pPr>
              <w:spacing w:after="0" w:line="240" w:lineRule="auto"/>
              <w:jc w:val="center"/>
              <w:rPr>
                <w:color w:val="000000"/>
              </w:rPr>
            </w:pPr>
            <w:r w:rsidRPr="00B80B5A">
              <w:rPr>
                <w:color w:val="000000"/>
              </w:rPr>
              <w:t>122.5</w:t>
            </w:r>
          </w:p>
        </w:tc>
      </w:tr>
      <w:tr w:rsidR="005D64A7" w:rsidRPr="00B80B5A" w14:paraId="65B678F1" w14:textId="77777777" w:rsidTr="006579A3">
        <w:trPr>
          <w:trHeight w:val="288"/>
        </w:trPr>
        <w:tc>
          <w:tcPr>
            <w:tcW w:w="2830" w:type="dxa"/>
            <w:shd w:val="clear" w:color="auto" w:fill="auto"/>
            <w:noWrap/>
            <w:vAlign w:val="bottom"/>
            <w:hideMark/>
          </w:tcPr>
          <w:p w14:paraId="300DE85D" w14:textId="77777777" w:rsidR="005D64A7" w:rsidRPr="007F6DCF" w:rsidRDefault="005D64A7" w:rsidP="006579A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nb-NO"/>
              </w:rPr>
            </w:pPr>
            <w:r w:rsidRPr="007F6DCF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eastAsia="nb-NO"/>
              </w:rPr>
              <w:t>n</w:t>
            </w:r>
            <w:r w:rsidRPr="007F6DCF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nb-NO"/>
              </w:rPr>
              <w:t>C19-</w:t>
            </w:r>
            <w:r w:rsidRPr="007F6DCF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eastAsia="nb-NO"/>
              </w:rPr>
              <w:t>n</w:t>
            </w:r>
            <w:r w:rsidRPr="007F6DCF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nb-NO"/>
              </w:rPr>
              <w:t>C2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097FB86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4.6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198FEF4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4.1</w:t>
            </w:r>
          </w:p>
        </w:tc>
        <w:tc>
          <w:tcPr>
            <w:tcW w:w="1701" w:type="dxa"/>
            <w:vAlign w:val="bottom"/>
          </w:tcPr>
          <w:p w14:paraId="65797DC0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color w:val="000000"/>
              </w:rPr>
              <w:t>8.3</w:t>
            </w:r>
          </w:p>
        </w:tc>
        <w:tc>
          <w:tcPr>
            <w:tcW w:w="1418" w:type="dxa"/>
            <w:vAlign w:val="bottom"/>
          </w:tcPr>
          <w:p w14:paraId="00DA27EA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color w:val="000000"/>
              </w:rPr>
              <w:t>8.5</w:t>
            </w:r>
          </w:p>
        </w:tc>
        <w:tc>
          <w:tcPr>
            <w:tcW w:w="1134" w:type="dxa"/>
            <w:vAlign w:val="bottom"/>
          </w:tcPr>
          <w:p w14:paraId="4C39EFEF" w14:textId="77777777" w:rsidR="005D64A7" w:rsidRPr="00B80B5A" w:rsidRDefault="005D64A7" w:rsidP="006579A3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color w:val="000000"/>
              </w:rPr>
              <w:t>-*</w:t>
            </w:r>
          </w:p>
        </w:tc>
      </w:tr>
      <w:tr w:rsidR="005D64A7" w:rsidRPr="00B80B5A" w14:paraId="283B3BD4" w14:textId="77777777" w:rsidTr="006579A3">
        <w:trPr>
          <w:trHeight w:val="288"/>
        </w:trPr>
        <w:tc>
          <w:tcPr>
            <w:tcW w:w="2830" w:type="dxa"/>
            <w:shd w:val="clear" w:color="auto" w:fill="auto"/>
            <w:noWrap/>
            <w:vAlign w:val="bottom"/>
            <w:hideMark/>
          </w:tcPr>
          <w:p w14:paraId="244AA80B" w14:textId="77777777" w:rsidR="005D64A7" w:rsidRPr="007F6DCF" w:rsidRDefault="005D64A7" w:rsidP="006579A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nb-NO"/>
              </w:rPr>
            </w:pPr>
            <w:r w:rsidRPr="007F6DCF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eastAsia="nb-NO"/>
              </w:rPr>
              <w:t>n</w:t>
            </w:r>
            <w:r w:rsidRPr="007F6DCF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nb-NO"/>
              </w:rPr>
              <w:t>C21-</w:t>
            </w:r>
            <w:r w:rsidRPr="007F6DCF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eastAsia="nb-NO"/>
              </w:rPr>
              <w:t>n</w:t>
            </w:r>
            <w:r w:rsidRPr="007F6DCF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nb-NO"/>
              </w:rPr>
              <w:t>C2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F1D7673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5.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8560C6C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5.3</w:t>
            </w:r>
          </w:p>
        </w:tc>
        <w:tc>
          <w:tcPr>
            <w:tcW w:w="1701" w:type="dxa"/>
            <w:vAlign w:val="bottom"/>
          </w:tcPr>
          <w:p w14:paraId="68273B43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color w:val="000000"/>
              </w:rPr>
              <w:t>10.4</w:t>
            </w:r>
          </w:p>
        </w:tc>
        <w:tc>
          <w:tcPr>
            <w:tcW w:w="1418" w:type="dxa"/>
            <w:vAlign w:val="bottom"/>
          </w:tcPr>
          <w:p w14:paraId="441963BD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color w:val="000000"/>
              </w:rPr>
              <w:t>10.2</w:t>
            </w:r>
          </w:p>
        </w:tc>
        <w:tc>
          <w:tcPr>
            <w:tcW w:w="1134" w:type="dxa"/>
            <w:vAlign w:val="bottom"/>
          </w:tcPr>
          <w:p w14:paraId="1D1420CE" w14:textId="77777777" w:rsidR="005D64A7" w:rsidRPr="00B80B5A" w:rsidRDefault="005D64A7" w:rsidP="006579A3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color w:val="000000"/>
              </w:rPr>
              <w:t>-*</w:t>
            </w:r>
          </w:p>
        </w:tc>
      </w:tr>
      <w:tr w:rsidR="005D64A7" w:rsidRPr="00B80B5A" w14:paraId="23651769" w14:textId="77777777" w:rsidTr="006579A3">
        <w:trPr>
          <w:trHeight w:val="288"/>
        </w:trPr>
        <w:tc>
          <w:tcPr>
            <w:tcW w:w="2830" w:type="dxa"/>
            <w:shd w:val="clear" w:color="auto" w:fill="auto"/>
            <w:noWrap/>
            <w:vAlign w:val="bottom"/>
            <w:hideMark/>
          </w:tcPr>
          <w:p w14:paraId="03730850" w14:textId="77777777" w:rsidR="005D64A7" w:rsidRPr="007F6DCF" w:rsidRDefault="005D64A7" w:rsidP="006579A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nb-NO"/>
              </w:rPr>
            </w:pPr>
            <w:r w:rsidRPr="007F6DCF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eastAsia="nb-NO"/>
              </w:rPr>
              <w:t>n</w:t>
            </w:r>
            <w:r w:rsidRPr="007F6DCF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nb-NO"/>
              </w:rPr>
              <w:t>C26-</w:t>
            </w:r>
            <w:r w:rsidRPr="007F6DCF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eastAsia="nb-NO"/>
              </w:rPr>
              <w:t>n</w:t>
            </w:r>
            <w:r w:rsidRPr="007F6DCF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nb-NO"/>
              </w:rPr>
              <w:t>C36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F12A5CC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7.7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96F80EA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16.5</w:t>
            </w:r>
          </w:p>
        </w:tc>
        <w:tc>
          <w:tcPr>
            <w:tcW w:w="1701" w:type="dxa"/>
            <w:vAlign w:val="bottom"/>
          </w:tcPr>
          <w:p w14:paraId="05B169F4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color w:val="000000"/>
              </w:rPr>
              <w:t>17.5</w:t>
            </w:r>
          </w:p>
        </w:tc>
        <w:tc>
          <w:tcPr>
            <w:tcW w:w="1418" w:type="dxa"/>
            <w:vAlign w:val="bottom"/>
          </w:tcPr>
          <w:p w14:paraId="023A5A0F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color w:val="000000"/>
              </w:rPr>
              <w:t>19.5</w:t>
            </w:r>
          </w:p>
        </w:tc>
        <w:tc>
          <w:tcPr>
            <w:tcW w:w="1134" w:type="dxa"/>
            <w:vAlign w:val="bottom"/>
          </w:tcPr>
          <w:p w14:paraId="139DAF91" w14:textId="77777777" w:rsidR="005D64A7" w:rsidRPr="00B80B5A" w:rsidRDefault="005D64A7" w:rsidP="006579A3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color w:val="000000"/>
              </w:rPr>
              <w:t>-*</w:t>
            </w:r>
          </w:p>
        </w:tc>
      </w:tr>
      <w:tr w:rsidR="005D64A7" w:rsidRPr="00B80B5A" w14:paraId="74C7338D" w14:textId="77777777" w:rsidTr="006579A3">
        <w:trPr>
          <w:trHeight w:val="288"/>
        </w:trPr>
        <w:tc>
          <w:tcPr>
            <w:tcW w:w="2830" w:type="dxa"/>
            <w:shd w:val="clear" w:color="auto" w:fill="auto"/>
            <w:noWrap/>
            <w:vAlign w:val="bottom"/>
          </w:tcPr>
          <w:p w14:paraId="783FD76E" w14:textId="77777777" w:rsidR="005D64A7" w:rsidRPr="007F6DCF" w:rsidRDefault="005D64A7" w:rsidP="006579A3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eastAsia="nb-NO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44389152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492BC217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1701" w:type="dxa"/>
          </w:tcPr>
          <w:p w14:paraId="2EC1DB40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1418" w:type="dxa"/>
          </w:tcPr>
          <w:p w14:paraId="5E04F97E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1134" w:type="dxa"/>
          </w:tcPr>
          <w:p w14:paraId="7FE44F68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</w:tr>
      <w:tr w:rsidR="005D64A7" w:rsidRPr="00B80B5A" w14:paraId="2FCC80E0" w14:textId="77777777" w:rsidTr="006579A3">
        <w:trPr>
          <w:trHeight w:val="288"/>
        </w:trPr>
        <w:tc>
          <w:tcPr>
            <w:tcW w:w="2830" w:type="dxa"/>
            <w:shd w:val="clear" w:color="auto" w:fill="auto"/>
            <w:noWrap/>
            <w:vAlign w:val="bottom"/>
          </w:tcPr>
          <w:p w14:paraId="1911A249" w14:textId="77777777" w:rsidR="005D64A7" w:rsidRPr="007F6DCF" w:rsidRDefault="005D64A7" w:rsidP="006579A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nb-NO"/>
              </w:rPr>
            </w:pPr>
            <w:r w:rsidRPr="007F6DCF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nb-NO"/>
              </w:rPr>
              <w:t>PAHs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548B79F3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05D2384C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1701" w:type="dxa"/>
          </w:tcPr>
          <w:p w14:paraId="6CC666FE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1418" w:type="dxa"/>
          </w:tcPr>
          <w:p w14:paraId="1269FEA2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1134" w:type="dxa"/>
          </w:tcPr>
          <w:p w14:paraId="075A571C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</w:tr>
      <w:tr w:rsidR="005D64A7" w:rsidRPr="00B80B5A" w14:paraId="2B9BDBAA" w14:textId="77777777" w:rsidTr="006579A3">
        <w:trPr>
          <w:trHeight w:val="288"/>
        </w:trPr>
        <w:tc>
          <w:tcPr>
            <w:tcW w:w="2830" w:type="dxa"/>
            <w:shd w:val="clear" w:color="auto" w:fill="auto"/>
            <w:noWrap/>
            <w:vAlign w:val="bottom"/>
          </w:tcPr>
          <w:p w14:paraId="5378D196" w14:textId="77777777" w:rsidR="005D64A7" w:rsidRPr="007F6DCF" w:rsidRDefault="005D64A7" w:rsidP="006579A3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eastAsia="nb-NO"/>
              </w:rPr>
            </w:pPr>
            <w:r w:rsidRPr="007F6DCF">
              <w:rPr>
                <w:rFonts w:eastAsia="Times New Roman" w:cstheme="minorHAnsi"/>
                <w:sz w:val="20"/>
                <w:szCs w:val="20"/>
                <w:lang w:eastAsia="nb-NO"/>
              </w:rPr>
              <w:t>Naphthalene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5D0D5AE1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-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64645F73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12.9</w:t>
            </w:r>
          </w:p>
        </w:tc>
        <w:tc>
          <w:tcPr>
            <w:tcW w:w="1701" w:type="dxa"/>
            <w:vAlign w:val="bottom"/>
          </w:tcPr>
          <w:p w14:paraId="79AEA653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color w:val="000000"/>
              </w:rPr>
              <w:t>1.2</w:t>
            </w:r>
          </w:p>
        </w:tc>
        <w:tc>
          <w:tcPr>
            <w:tcW w:w="1418" w:type="dxa"/>
            <w:vAlign w:val="bottom"/>
          </w:tcPr>
          <w:p w14:paraId="3C2FBF67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cs="Arial"/>
              </w:rPr>
              <w:t>1.3</w:t>
            </w:r>
          </w:p>
        </w:tc>
        <w:tc>
          <w:tcPr>
            <w:tcW w:w="1134" w:type="dxa"/>
            <w:vAlign w:val="bottom"/>
          </w:tcPr>
          <w:p w14:paraId="0ECEB900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cs="Arial"/>
              </w:rPr>
            </w:pPr>
            <w:r w:rsidRPr="00B80B5A">
              <w:rPr>
                <w:color w:val="000000"/>
              </w:rPr>
              <w:t>45.2</w:t>
            </w:r>
          </w:p>
        </w:tc>
      </w:tr>
      <w:tr w:rsidR="005D64A7" w:rsidRPr="00B80B5A" w14:paraId="2DFF6390" w14:textId="77777777" w:rsidTr="006579A3">
        <w:trPr>
          <w:trHeight w:val="288"/>
        </w:trPr>
        <w:tc>
          <w:tcPr>
            <w:tcW w:w="2830" w:type="dxa"/>
            <w:shd w:val="clear" w:color="auto" w:fill="auto"/>
            <w:noWrap/>
            <w:vAlign w:val="bottom"/>
          </w:tcPr>
          <w:p w14:paraId="1546D81C" w14:textId="77777777" w:rsidR="005D64A7" w:rsidRPr="007F6DCF" w:rsidRDefault="005D64A7" w:rsidP="006579A3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eastAsia="nb-NO"/>
              </w:rPr>
            </w:pPr>
            <w:r w:rsidRPr="007F6DCF">
              <w:rPr>
                <w:rFonts w:eastAsia="Times New Roman" w:cstheme="minorHAnsi"/>
                <w:sz w:val="20"/>
                <w:szCs w:val="20"/>
                <w:lang w:eastAsia="nb-NO"/>
              </w:rPr>
              <w:t>C1-naphthalenes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59DD6B5C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-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1E6C8350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10.9</w:t>
            </w:r>
          </w:p>
        </w:tc>
        <w:tc>
          <w:tcPr>
            <w:tcW w:w="1701" w:type="dxa"/>
            <w:vAlign w:val="bottom"/>
          </w:tcPr>
          <w:p w14:paraId="43F65434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color w:val="000000"/>
              </w:rPr>
              <w:t>1.2</w:t>
            </w:r>
          </w:p>
        </w:tc>
        <w:tc>
          <w:tcPr>
            <w:tcW w:w="1418" w:type="dxa"/>
            <w:vAlign w:val="bottom"/>
          </w:tcPr>
          <w:p w14:paraId="5C0914F2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cs="Arial"/>
              </w:rPr>
              <w:t>2.1</w:t>
            </w:r>
          </w:p>
        </w:tc>
        <w:tc>
          <w:tcPr>
            <w:tcW w:w="1134" w:type="dxa"/>
            <w:vAlign w:val="bottom"/>
          </w:tcPr>
          <w:p w14:paraId="637581BF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cs="Arial"/>
              </w:rPr>
            </w:pPr>
            <w:r w:rsidRPr="00B80B5A">
              <w:rPr>
                <w:color w:val="000000"/>
              </w:rPr>
              <w:t>55.4</w:t>
            </w:r>
          </w:p>
        </w:tc>
      </w:tr>
      <w:tr w:rsidR="005D64A7" w:rsidRPr="00B80B5A" w14:paraId="0364627B" w14:textId="77777777" w:rsidTr="006579A3">
        <w:trPr>
          <w:trHeight w:val="288"/>
        </w:trPr>
        <w:tc>
          <w:tcPr>
            <w:tcW w:w="2830" w:type="dxa"/>
            <w:shd w:val="clear" w:color="auto" w:fill="auto"/>
            <w:noWrap/>
            <w:vAlign w:val="bottom"/>
          </w:tcPr>
          <w:p w14:paraId="399B69B9" w14:textId="77777777" w:rsidR="005D64A7" w:rsidRPr="007F6DCF" w:rsidRDefault="005D64A7" w:rsidP="006579A3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eastAsia="nb-NO"/>
              </w:rPr>
            </w:pPr>
            <w:r w:rsidRPr="007F6DCF">
              <w:rPr>
                <w:rFonts w:eastAsia="Times New Roman" w:cstheme="minorHAnsi"/>
                <w:sz w:val="20"/>
                <w:szCs w:val="20"/>
                <w:lang w:eastAsia="nb-NO"/>
              </w:rPr>
              <w:t>C2-naphthalenes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1A33B2F4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-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4C64FED3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14.0</w:t>
            </w:r>
          </w:p>
        </w:tc>
        <w:tc>
          <w:tcPr>
            <w:tcW w:w="1701" w:type="dxa"/>
            <w:vAlign w:val="bottom"/>
          </w:tcPr>
          <w:p w14:paraId="5990C9BB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color w:val="000000"/>
              </w:rPr>
              <w:t>5.1</w:t>
            </w:r>
          </w:p>
        </w:tc>
        <w:tc>
          <w:tcPr>
            <w:tcW w:w="1418" w:type="dxa"/>
            <w:vAlign w:val="bottom"/>
          </w:tcPr>
          <w:p w14:paraId="2297E60C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cs="Arial"/>
              </w:rPr>
              <w:t>11.3</w:t>
            </w:r>
          </w:p>
        </w:tc>
        <w:tc>
          <w:tcPr>
            <w:tcW w:w="1134" w:type="dxa"/>
            <w:vAlign w:val="bottom"/>
          </w:tcPr>
          <w:p w14:paraId="38612F67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cs="Arial"/>
              </w:rPr>
            </w:pPr>
            <w:r w:rsidRPr="00B80B5A">
              <w:rPr>
                <w:color w:val="000000"/>
              </w:rPr>
              <w:t>60.1</w:t>
            </w:r>
          </w:p>
        </w:tc>
      </w:tr>
      <w:tr w:rsidR="005D64A7" w:rsidRPr="00B80B5A" w14:paraId="26057DA4" w14:textId="77777777" w:rsidTr="006579A3">
        <w:trPr>
          <w:trHeight w:val="288"/>
        </w:trPr>
        <w:tc>
          <w:tcPr>
            <w:tcW w:w="2830" w:type="dxa"/>
            <w:shd w:val="clear" w:color="auto" w:fill="auto"/>
            <w:noWrap/>
            <w:vAlign w:val="bottom"/>
          </w:tcPr>
          <w:p w14:paraId="3D22B6EA" w14:textId="77777777" w:rsidR="005D64A7" w:rsidRPr="007F6DCF" w:rsidRDefault="005D64A7" w:rsidP="006579A3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eastAsia="nb-NO"/>
              </w:rPr>
            </w:pPr>
            <w:r w:rsidRPr="007F6DCF">
              <w:rPr>
                <w:rFonts w:eastAsia="Times New Roman" w:cstheme="minorHAnsi"/>
                <w:sz w:val="20"/>
                <w:szCs w:val="20"/>
                <w:lang w:eastAsia="nb-NO"/>
              </w:rPr>
              <w:t>C3-naphthalenes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77D00B9E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-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035A99B9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14.1</w:t>
            </w:r>
          </w:p>
        </w:tc>
        <w:tc>
          <w:tcPr>
            <w:tcW w:w="1701" w:type="dxa"/>
            <w:vAlign w:val="bottom"/>
          </w:tcPr>
          <w:p w14:paraId="45C80248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color w:val="000000"/>
              </w:rPr>
              <w:t>15.2</w:t>
            </w:r>
          </w:p>
        </w:tc>
        <w:tc>
          <w:tcPr>
            <w:tcW w:w="1418" w:type="dxa"/>
            <w:vAlign w:val="bottom"/>
          </w:tcPr>
          <w:p w14:paraId="250C6737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cs="Arial"/>
              </w:rPr>
              <w:t>15.8</w:t>
            </w:r>
          </w:p>
        </w:tc>
        <w:tc>
          <w:tcPr>
            <w:tcW w:w="1134" w:type="dxa"/>
            <w:vAlign w:val="bottom"/>
          </w:tcPr>
          <w:p w14:paraId="67E06166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cs="Arial"/>
              </w:rPr>
            </w:pPr>
            <w:r w:rsidRPr="00B80B5A">
              <w:rPr>
                <w:color w:val="000000"/>
              </w:rPr>
              <w:t>63.0</w:t>
            </w:r>
          </w:p>
        </w:tc>
      </w:tr>
      <w:tr w:rsidR="005D64A7" w:rsidRPr="00B80B5A" w14:paraId="27C7F7AB" w14:textId="77777777" w:rsidTr="006579A3">
        <w:trPr>
          <w:trHeight w:val="288"/>
        </w:trPr>
        <w:tc>
          <w:tcPr>
            <w:tcW w:w="2830" w:type="dxa"/>
            <w:shd w:val="clear" w:color="auto" w:fill="auto"/>
            <w:noWrap/>
            <w:vAlign w:val="bottom"/>
          </w:tcPr>
          <w:p w14:paraId="3BB1D285" w14:textId="77777777" w:rsidR="005D64A7" w:rsidRPr="007F6DCF" w:rsidRDefault="005D64A7" w:rsidP="006579A3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eastAsia="nb-NO"/>
              </w:rPr>
            </w:pPr>
            <w:r w:rsidRPr="007F6DCF">
              <w:rPr>
                <w:rFonts w:eastAsia="Times New Roman" w:cstheme="minorHAnsi"/>
                <w:sz w:val="20"/>
                <w:szCs w:val="20"/>
                <w:lang w:eastAsia="nb-NO"/>
              </w:rPr>
              <w:t>C4-naphthalenes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2FE61F45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-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2A4A6393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16.4</w:t>
            </w:r>
          </w:p>
        </w:tc>
        <w:tc>
          <w:tcPr>
            <w:tcW w:w="1701" w:type="dxa"/>
            <w:vAlign w:val="bottom"/>
          </w:tcPr>
          <w:p w14:paraId="02DAB926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color w:val="000000"/>
              </w:rPr>
              <w:t>21.6</w:t>
            </w:r>
          </w:p>
        </w:tc>
        <w:tc>
          <w:tcPr>
            <w:tcW w:w="1418" w:type="dxa"/>
            <w:vAlign w:val="bottom"/>
          </w:tcPr>
          <w:p w14:paraId="1BFDA9DE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cs="Arial"/>
              </w:rPr>
              <w:t>20.7</w:t>
            </w:r>
          </w:p>
        </w:tc>
        <w:tc>
          <w:tcPr>
            <w:tcW w:w="1134" w:type="dxa"/>
            <w:vAlign w:val="bottom"/>
          </w:tcPr>
          <w:p w14:paraId="6D6A72EE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cs="Arial"/>
              </w:rPr>
            </w:pPr>
            <w:r>
              <w:rPr>
                <w:color w:val="000000"/>
              </w:rPr>
              <w:t>-*</w:t>
            </w:r>
          </w:p>
        </w:tc>
      </w:tr>
      <w:tr w:rsidR="005D64A7" w:rsidRPr="00B80B5A" w14:paraId="720ACBFA" w14:textId="77777777" w:rsidTr="006579A3">
        <w:trPr>
          <w:trHeight w:val="288"/>
        </w:trPr>
        <w:tc>
          <w:tcPr>
            <w:tcW w:w="2830" w:type="dxa"/>
            <w:shd w:val="clear" w:color="auto" w:fill="auto"/>
            <w:noWrap/>
            <w:vAlign w:val="bottom"/>
          </w:tcPr>
          <w:p w14:paraId="3D75217B" w14:textId="77777777" w:rsidR="005D64A7" w:rsidRPr="007F6DCF" w:rsidRDefault="005D64A7" w:rsidP="006579A3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eastAsia="nb-NO"/>
              </w:rPr>
            </w:pPr>
            <w:r w:rsidRPr="007F6DCF">
              <w:rPr>
                <w:rFonts w:eastAsia="Times New Roman" w:cstheme="minorHAnsi"/>
                <w:sz w:val="20"/>
                <w:szCs w:val="20"/>
                <w:lang w:eastAsia="nb-NO"/>
              </w:rPr>
              <w:t>Fluorene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519234AA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-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70FB3472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14.2</w:t>
            </w:r>
          </w:p>
        </w:tc>
        <w:tc>
          <w:tcPr>
            <w:tcW w:w="1701" w:type="dxa"/>
            <w:vAlign w:val="bottom"/>
          </w:tcPr>
          <w:p w14:paraId="7017FFAF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color w:val="000000"/>
              </w:rPr>
              <w:t>4.6</w:t>
            </w:r>
          </w:p>
        </w:tc>
        <w:tc>
          <w:tcPr>
            <w:tcW w:w="1418" w:type="dxa"/>
            <w:vAlign w:val="bottom"/>
          </w:tcPr>
          <w:p w14:paraId="63B8C998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cs="Arial"/>
              </w:rPr>
              <w:t>6.3</w:t>
            </w:r>
          </w:p>
        </w:tc>
        <w:tc>
          <w:tcPr>
            <w:tcW w:w="1134" w:type="dxa"/>
            <w:vAlign w:val="bottom"/>
          </w:tcPr>
          <w:p w14:paraId="431AB126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cs="Arial"/>
              </w:rPr>
            </w:pPr>
            <w:r w:rsidRPr="00B80B5A">
              <w:rPr>
                <w:color w:val="000000"/>
              </w:rPr>
              <w:t>58.4</w:t>
            </w:r>
          </w:p>
        </w:tc>
      </w:tr>
      <w:tr w:rsidR="005D64A7" w:rsidRPr="00B80B5A" w14:paraId="083BF8D9" w14:textId="77777777" w:rsidTr="006579A3">
        <w:trPr>
          <w:trHeight w:val="288"/>
        </w:trPr>
        <w:tc>
          <w:tcPr>
            <w:tcW w:w="2830" w:type="dxa"/>
            <w:shd w:val="clear" w:color="auto" w:fill="auto"/>
            <w:noWrap/>
            <w:vAlign w:val="bottom"/>
          </w:tcPr>
          <w:p w14:paraId="23403979" w14:textId="77777777" w:rsidR="005D64A7" w:rsidRPr="007F6DCF" w:rsidRDefault="005D64A7" w:rsidP="006579A3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eastAsia="nb-NO"/>
              </w:rPr>
            </w:pPr>
            <w:r w:rsidRPr="007F6DCF">
              <w:rPr>
                <w:rFonts w:eastAsia="Times New Roman" w:cstheme="minorHAnsi"/>
                <w:sz w:val="20"/>
                <w:szCs w:val="20"/>
                <w:lang w:eastAsia="nb-NO"/>
              </w:rPr>
              <w:t>C1-fluorenes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71E98FFA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-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28454C6D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14.3</w:t>
            </w:r>
          </w:p>
        </w:tc>
        <w:tc>
          <w:tcPr>
            <w:tcW w:w="1701" w:type="dxa"/>
            <w:vAlign w:val="bottom"/>
          </w:tcPr>
          <w:p w14:paraId="0591CCF0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color w:val="000000"/>
              </w:rPr>
              <w:t>11.7</w:t>
            </w:r>
          </w:p>
        </w:tc>
        <w:tc>
          <w:tcPr>
            <w:tcW w:w="1418" w:type="dxa"/>
            <w:vAlign w:val="bottom"/>
          </w:tcPr>
          <w:p w14:paraId="456FD6C6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cs="Arial"/>
              </w:rPr>
              <w:t>12.4</w:t>
            </w:r>
          </w:p>
        </w:tc>
        <w:tc>
          <w:tcPr>
            <w:tcW w:w="1134" w:type="dxa"/>
            <w:vAlign w:val="bottom"/>
          </w:tcPr>
          <w:p w14:paraId="6E8F3D9F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cs="Arial"/>
              </w:rPr>
            </w:pPr>
            <w:r w:rsidRPr="00B80B5A">
              <w:rPr>
                <w:color w:val="000000"/>
              </w:rPr>
              <w:t>68.5</w:t>
            </w:r>
          </w:p>
        </w:tc>
      </w:tr>
      <w:tr w:rsidR="005D64A7" w:rsidRPr="00B80B5A" w14:paraId="049BFED8" w14:textId="77777777" w:rsidTr="006579A3">
        <w:trPr>
          <w:trHeight w:val="288"/>
        </w:trPr>
        <w:tc>
          <w:tcPr>
            <w:tcW w:w="2830" w:type="dxa"/>
            <w:shd w:val="clear" w:color="auto" w:fill="auto"/>
            <w:noWrap/>
            <w:vAlign w:val="bottom"/>
          </w:tcPr>
          <w:p w14:paraId="7FC64883" w14:textId="77777777" w:rsidR="005D64A7" w:rsidRPr="007F6DCF" w:rsidRDefault="005D64A7" w:rsidP="006579A3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eastAsia="nb-NO"/>
              </w:rPr>
            </w:pPr>
            <w:r w:rsidRPr="007F6DCF">
              <w:rPr>
                <w:rFonts w:eastAsia="Times New Roman" w:cstheme="minorHAnsi"/>
                <w:sz w:val="20"/>
                <w:szCs w:val="20"/>
                <w:lang w:eastAsia="nb-NO"/>
              </w:rPr>
              <w:t>C2-fluorenes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74D8C5D1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-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3B29E96C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20.5</w:t>
            </w:r>
          </w:p>
        </w:tc>
        <w:tc>
          <w:tcPr>
            <w:tcW w:w="1701" w:type="dxa"/>
            <w:vAlign w:val="bottom"/>
          </w:tcPr>
          <w:p w14:paraId="51ECAFDF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color w:val="000000"/>
              </w:rPr>
              <w:t>24.2</w:t>
            </w:r>
          </w:p>
        </w:tc>
        <w:tc>
          <w:tcPr>
            <w:tcW w:w="1418" w:type="dxa"/>
            <w:vAlign w:val="bottom"/>
          </w:tcPr>
          <w:p w14:paraId="0023DD79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cs="Arial"/>
              </w:rPr>
              <w:t>22.0</w:t>
            </w:r>
          </w:p>
        </w:tc>
        <w:tc>
          <w:tcPr>
            <w:tcW w:w="1134" w:type="dxa"/>
            <w:vAlign w:val="bottom"/>
          </w:tcPr>
          <w:p w14:paraId="7AF42E2A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cs="Arial"/>
              </w:rPr>
            </w:pPr>
            <w:r>
              <w:rPr>
                <w:color w:val="000000"/>
              </w:rPr>
              <w:t>-*</w:t>
            </w:r>
          </w:p>
        </w:tc>
      </w:tr>
      <w:tr w:rsidR="005D64A7" w:rsidRPr="00B80B5A" w14:paraId="1D292E60" w14:textId="77777777" w:rsidTr="006579A3">
        <w:trPr>
          <w:trHeight w:val="288"/>
        </w:trPr>
        <w:tc>
          <w:tcPr>
            <w:tcW w:w="2830" w:type="dxa"/>
            <w:shd w:val="clear" w:color="auto" w:fill="auto"/>
            <w:noWrap/>
            <w:vAlign w:val="bottom"/>
          </w:tcPr>
          <w:p w14:paraId="6F8C5073" w14:textId="77777777" w:rsidR="005D64A7" w:rsidRPr="007F6DCF" w:rsidRDefault="005D64A7" w:rsidP="006579A3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eastAsia="nb-NO"/>
              </w:rPr>
            </w:pPr>
            <w:r w:rsidRPr="007F6DCF">
              <w:rPr>
                <w:rFonts w:eastAsia="Times New Roman" w:cstheme="minorHAnsi"/>
                <w:sz w:val="20"/>
                <w:szCs w:val="20"/>
                <w:lang w:eastAsia="nb-NO"/>
              </w:rPr>
              <w:t>C3-fluorenes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74F73D84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-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4BFFE6F7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24.5</w:t>
            </w:r>
          </w:p>
        </w:tc>
        <w:tc>
          <w:tcPr>
            <w:tcW w:w="1701" w:type="dxa"/>
            <w:vAlign w:val="bottom"/>
          </w:tcPr>
          <w:p w14:paraId="334C6EDE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color w:val="000000"/>
              </w:rPr>
              <w:t>58.0</w:t>
            </w:r>
          </w:p>
        </w:tc>
        <w:tc>
          <w:tcPr>
            <w:tcW w:w="1418" w:type="dxa"/>
            <w:vAlign w:val="bottom"/>
          </w:tcPr>
          <w:p w14:paraId="16460C06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cs="Arial"/>
              </w:rPr>
              <w:t>53.7</w:t>
            </w:r>
          </w:p>
        </w:tc>
        <w:tc>
          <w:tcPr>
            <w:tcW w:w="1134" w:type="dxa"/>
            <w:vAlign w:val="bottom"/>
          </w:tcPr>
          <w:p w14:paraId="1847FFB3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cs="Arial"/>
              </w:rPr>
            </w:pPr>
            <w:r w:rsidRPr="00B80B5A">
              <w:rPr>
                <w:color w:val="000000"/>
              </w:rPr>
              <w:t>ND</w:t>
            </w:r>
          </w:p>
        </w:tc>
      </w:tr>
      <w:tr w:rsidR="005D64A7" w:rsidRPr="00B80B5A" w14:paraId="6A9A4C23" w14:textId="77777777" w:rsidTr="006579A3">
        <w:trPr>
          <w:trHeight w:val="288"/>
        </w:trPr>
        <w:tc>
          <w:tcPr>
            <w:tcW w:w="2830" w:type="dxa"/>
            <w:shd w:val="clear" w:color="auto" w:fill="auto"/>
            <w:noWrap/>
            <w:vAlign w:val="bottom"/>
          </w:tcPr>
          <w:p w14:paraId="4FE4E321" w14:textId="77777777" w:rsidR="005D64A7" w:rsidRPr="007F6DCF" w:rsidRDefault="005D64A7" w:rsidP="006579A3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eastAsia="nb-NO"/>
              </w:rPr>
            </w:pPr>
            <w:r w:rsidRPr="007F6DCF">
              <w:rPr>
                <w:rFonts w:eastAsia="Times New Roman" w:cstheme="minorHAnsi"/>
                <w:sz w:val="20"/>
                <w:szCs w:val="20"/>
                <w:lang w:eastAsia="nb-NO"/>
              </w:rPr>
              <w:t>Phenanthrene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1AEA430E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-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281B304D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14.0</w:t>
            </w:r>
          </w:p>
        </w:tc>
        <w:tc>
          <w:tcPr>
            <w:tcW w:w="1701" w:type="dxa"/>
            <w:vAlign w:val="bottom"/>
          </w:tcPr>
          <w:p w14:paraId="3618C700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color w:val="000000"/>
              </w:rPr>
              <w:t>12.7</w:t>
            </w:r>
          </w:p>
        </w:tc>
        <w:tc>
          <w:tcPr>
            <w:tcW w:w="1418" w:type="dxa"/>
            <w:vAlign w:val="bottom"/>
          </w:tcPr>
          <w:p w14:paraId="6F971A59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cs="Arial"/>
              </w:rPr>
              <w:t>9.7</w:t>
            </w:r>
          </w:p>
        </w:tc>
        <w:tc>
          <w:tcPr>
            <w:tcW w:w="1134" w:type="dxa"/>
            <w:vAlign w:val="bottom"/>
          </w:tcPr>
          <w:p w14:paraId="12DAAFE3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cs="Arial"/>
              </w:rPr>
            </w:pPr>
            <w:r w:rsidRPr="00B80B5A">
              <w:rPr>
                <w:color w:val="000000"/>
              </w:rPr>
              <w:t>51.4</w:t>
            </w:r>
          </w:p>
        </w:tc>
      </w:tr>
      <w:tr w:rsidR="005D64A7" w:rsidRPr="00B80B5A" w14:paraId="783380F1" w14:textId="77777777" w:rsidTr="006579A3">
        <w:trPr>
          <w:trHeight w:val="288"/>
        </w:trPr>
        <w:tc>
          <w:tcPr>
            <w:tcW w:w="2830" w:type="dxa"/>
            <w:shd w:val="clear" w:color="auto" w:fill="auto"/>
            <w:noWrap/>
            <w:vAlign w:val="bottom"/>
          </w:tcPr>
          <w:p w14:paraId="3C67CF27" w14:textId="77777777" w:rsidR="005D64A7" w:rsidRPr="007F6DCF" w:rsidRDefault="005D64A7" w:rsidP="006579A3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eastAsia="nb-NO"/>
              </w:rPr>
            </w:pPr>
            <w:r w:rsidRPr="007F6DCF">
              <w:rPr>
                <w:rFonts w:eastAsia="Times New Roman" w:cstheme="minorHAnsi"/>
                <w:sz w:val="20"/>
                <w:szCs w:val="20"/>
                <w:lang w:eastAsia="nb-NO"/>
              </w:rPr>
              <w:t>C1-phenanthrenes/anthracenes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7582EF58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-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3B24FD8D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14.2</w:t>
            </w:r>
          </w:p>
        </w:tc>
        <w:tc>
          <w:tcPr>
            <w:tcW w:w="1701" w:type="dxa"/>
            <w:vAlign w:val="bottom"/>
          </w:tcPr>
          <w:p w14:paraId="151FEA5C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color w:val="000000"/>
              </w:rPr>
              <w:t>15.3</w:t>
            </w:r>
          </w:p>
        </w:tc>
        <w:tc>
          <w:tcPr>
            <w:tcW w:w="1418" w:type="dxa"/>
            <w:vAlign w:val="bottom"/>
          </w:tcPr>
          <w:p w14:paraId="046E80A0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cs="Arial"/>
              </w:rPr>
              <w:t>15.7</w:t>
            </w:r>
          </w:p>
        </w:tc>
        <w:tc>
          <w:tcPr>
            <w:tcW w:w="1134" w:type="dxa"/>
            <w:vAlign w:val="bottom"/>
          </w:tcPr>
          <w:p w14:paraId="1E492C41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cs="Arial"/>
              </w:rPr>
            </w:pPr>
            <w:r w:rsidRPr="00B80B5A">
              <w:rPr>
                <w:color w:val="000000"/>
              </w:rPr>
              <w:t>96.2</w:t>
            </w:r>
          </w:p>
        </w:tc>
      </w:tr>
      <w:tr w:rsidR="005D64A7" w:rsidRPr="00B80B5A" w14:paraId="51935431" w14:textId="77777777" w:rsidTr="006579A3">
        <w:trPr>
          <w:trHeight w:val="288"/>
        </w:trPr>
        <w:tc>
          <w:tcPr>
            <w:tcW w:w="2830" w:type="dxa"/>
            <w:shd w:val="clear" w:color="auto" w:fill="auto"/>
            <w:noWrap/>
            <w:vAlign w:val="bottom"/>
          </w:tcPr>
          <w:p w14:paraId="6AE69AC1" w14:textId="77777777" w:rsidR="005D64A7" w:rsidRPr="007F6DCF" w:rsidRDefault="005D64A7" w:rsidP="006579A3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eastAsia="nb-NO"/>
              </w:rPr>
            </w:pPr>
            <w:r w:rsidRPr="007F6DCF">
              <w:rPr>
                <w:rFonts w:eastAsia="Times New Roman" w:cstheme="minorHAnsi"/>
                <w:sz w:val="20"/>
                <w:szCs w:val="20"/>
                <w:lang w:eastAsia="nb-NO"/>
              </w:rPr>
              <w:t>C2-phenanthrenes/anthracenes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2BCBCC09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-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445F3ABA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20.5</w:t>
            </w:r>
          </w:p>
        </w:tc>
        <w:tc>
          <w:tcPr>
            <w:tcW w:w="1701" w:type="dxa"/>
            <w:vAlign w:val="bottom"/>
          </w:tcPr>
          <w:p w14:paraId="145CDA06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color w:val="000000"/>
              </w:rPr>
              <w:t>24.7</w:t>
            </w:r>
          </w:p>
        </w:tc>
        <w:tc>
          <w:tcPr>
            <w:tcW w:w="1418" w:type="dxa"/>
            <w:vAlign w:val="bottom"/>
          </w:tcPr>
          <w:p w14:paraId="4924D399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cs="Arial"/>
              </w:rPr>
              <w:t>23.9</w:t>
            </w:r>
          </w:p>
        </w:tc>
        <w:tc>
          <w:tcPr>
            <w:tcW w:w="1134" w:type="dxa"/>
            <w:vAlign w:val="bottom"/>
          </w:tcPr>
          <w:p w14:paraId="24D66FFF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cs="Arial"/>
              </w:rPr>
            </w:pPr>
            <w:r>
              <w:rPr>
                <w:color w:val="000000"/>
              </w:rPr>
              <w:t>-*</w:t>
            </w:r>
          </w:p>
        </w:tc>
      </w:tr>
      <w:tr w:rsidR="005D64A7" w:rsidRPr="00B80B5A" w14:paraId="7D3C3019" w14:textId="77777777" w:rsidTr="006579A3">
        <w:trPr>
          <w:trHeight w:val="288"/>
        </w:trPr>
        <w:tc>
          <w:tcPr>
            <w:tcW w:w="2830" w:type="dxa"/>
            <w:shd w:val="clear" w:color="auto" w:fill="auto"/>
            <w:noWrap/>
            <w:vAlign w:val="bottom"/>
          </w:tcPr>
          <w:p w14:paraId="1C11AB61" w14:textId="77777777" w:rsidR="005D64A7" w:rsidRPr="007F6DCF" w:rsidRDefault="005D64A7" w:rsidP="006579A3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eastAsia="nb-NO"/>
              </w:rPr>
            </w:pPr>
            <w:r w:rsidRPr="007F6DCF">
              <w:rPr>
                <w:rFonts w:eastAsia="Times New Roman" w:cstheme="minorHAnsi"/>
                <w:sz w:val="20"/>
                <w:szCs w:val="20"/>
                <w:lang w:eastAsia="nb-NO"/>
              </w:rPr>
              <w:t>C3-phenanthrenes/anthracenes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6CE857F7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-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2883939F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21.7</w:t>
            </w:r>
          </w:p>
        </w:tc>
        <w:tc>
          <w:tcPr>
            <w:tcW w:w="1701" w:type="dxa"/>
            <w:vAlign w:val="bottom"/>
          </w:tcPr>
          <w:p w14:paraId="5AC2FC06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color w:val="000000"/>
              </w:rPr>
              <w:t>56.8</w:t>
            </w:r>
          </w:p>
        </w:tc>
        <w:tc>
          <w:tcPr>
            <w:tcW w:w="1418" w:type="dxa"/>
            <w:vAlign w:val="bottom"/>
          </w:tcPr>
          <w:p w14:paraId="054B540A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cs="Arial"/>
              </w:rPr>
              <w:t>121.1</w:t>
            </w:r>
          </w:p>
        </w:tc>
        <w:tc>
          <w:tcPr>
            <w:tcW w:w="1134" w:type="dxa"/>
            <w:vAlign w:val="bottom"/>
          </w:tcPr>
          <w:p w14:paraId="35E3BFA7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cs="Arial"/>
              </w:rPr>
            </w:pPr>
            <w:r w:rsidRPr="00B80B5A">
              <w:rPr>
                <w:color w:val="000000"/>
              </w:rPr>
              <w:t>ND</w:t>
            </w:r>
          </w:p>
        </w:tc>
      </w:tr>
      <w:tr w:rsidR="005D64A7" w:rsidRPr="00B80B5A" w14:paraId="29D9C54D" w14:textId="77777777" w:rsidTr="006579A3">
        <w:trPr>
          <w:trHeight w:val="288"/>
        </w:trPr>
        <w:tc>
          <w:tcPr>
            <w:tcW w:w="2830" w:type="dxa"/>
            <w:shd w:val="clear" w:color="auto" w:fill="auto"/>
            <w:noWrap/>
            <w:vAlign w:val="bottom"/>
          </w:tcPr>
          <w:p w14:paraId="090E2566" w14:textId="77777777" w:rsidR="005D64A7" w:rsidRPr="007F6DCF" w:rsidRDefault="005D64A7" w:rsidP="006579A3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eastAsia="nb-NO"/>
              </w:rPr>
            </w:pPr>
            <w:r w:rsidRPr="007F6DCF">
              <w:rPr>
                <w:rFonts w:eastAsia="Times New Roman" w:cstheme="minorHAnsi"/>
                <w:sz w:val="20"/>
                <w:szCs w:val="20"/>
                <w:lang w:eastAsia="nb-NO"/>
              </w:rPr>
              <w:t>C4-phenanthrenes/anthracenes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7EBD6655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-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430BD87E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34.5</w:t>
            </w:r>
          </w:p>
        </w:tc>
        <w:tc>
          <w:tcPr>
            <w:tcW w:w="1701" w:type="dxa"/>
            <w:vAlign w:val="bottom"/>
          </w:tcPr>
          <w:p w14:paraId="387D3F4D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color w:val="000000"/>
              </w:rPr>
              <w:t>18.7</w:t>
            </w:r>
          </w:p>
        </w:tc>
        <w:tc>
          <w:tcPr>
            <w:tcW w:w="1418" w:type="dxa"/>
            <w:vAlign w:val="bottom"/>
          </w:tcPr>
          <w:p w14:paraId="37F24B88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cs="Arial"/>
              </w:rPr>
              <w:t>145.4</w:t>
            </w:r>
          </w:p>
        </w:tc>
        <w:tc>
          <w:tcPr>
            <w:tcW w:w="1134" w:type="dxa"/>
            <w:vAlign w:val="bottom"/>
          </w:tcPr>
          <w:p w14:paraId="65488316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cs="Arial"/>
              </w:rPr>
            </w:pPr>
            <w:r w:rsidRPr="00B80B5A">
              <w:rPr>
                <w:color w:val="000000"/>
              </w:rPr>
              <w:t>ND</w:t>
            </w:r>
          </w:p>
        </w:tc>
      </w:tr>
      <w:tr w:rsidR="005D64A7" w:rsidRPr="00B80B5A" w14:paraId="237DBA31" w14:textId="77777777" w:rsidTr="006579A3">
        <w:trPr>
          <w:trHeight w:val="288"/>
        </w:trPr>
        <w:tc>
          <w:tcPr>
            <w:tcW w:w="2830" w:type="dxa"/>
            <w:shd w:val="clear" w:color="auto" w:fill="auto"/>
            <w:noWrap/>
            <w:vAlign w:val="bottom"/>
          </w:tcPr>
          <w:p w14:paraId="2272DA70" w14:textId="77777777" w:rsidR="005D64A7" w:rsidRPr="007F6DCF" w:rsidRDefault="005D64A7" w:rsidP="006579A3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eastAsia="nb-NO"/>
              </w:rPr>
            </w:pPr>
            <w:r w:rsidRPr="007F6DCF">
              <w:rPr>
                <w:rFonts w:eastAsia="Times New Roman" w:cstheme="minorHAnsi"/>
                <w:sz w:val="20"/>
                <w:szCs w:val="20"/>
                <w:lang w:eastAsia="nb-NO"/>
              </w:rPr>
              <w:t>Dibenzothiophene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2B32CEC2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-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5732BAAC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15.7</w:t>
            </w:r>
          </w:p>
        </w:tc>
        <w:tc>
          <w:tcPr>
            <w:tcW w:w="1701" w:type="dxa"/>
            <w:vAlign w:val="bottom"/>
          </w:tcPr>
          <w:p w14:paraId="50303C4A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color w:val="000000"/>
              </w:rPr>
              <w:t>7.8</w:t>
            </w:r>
          </w:p>
        </w:tc>
        <w:tc>
          <w:tcPr>
            <w:tcW w:w="1418" w:type="dxa"/>
            <w:vAlign w:val="bottom"/>
          </w:tcPr>
          <w:p w14:paraId="6585BA9F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cs="Arial"/>
              </w:rPr>
              <w:t>9.3</w:t>
            </w:r>
          </w:p>
        </w:tc>
        <w:tc>
          <w:tcPr>
            <w:tcW w:w="1134" w:type="dxa"/>
            <w:vAlign w:val="bottom"/>
          </w:tcPr>
          <w:p w14:paraId="56555A80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cs="Arial"/>
              </w:rPr>
            </w:pPr>
            <w:r w:rsidRPr="00B80B5A">
              <w:rPr>
                <w:color w:val="000000"/>
              </w:rPr>
              <w:t>53.0</w:t>
            </w:r>
          </w:p>
        </w:tc>
      </w:tr>
      <w:tr w:rsidR="005D64A7" w:rsidRPr="00B80B5A" w14:paraId="1421F5B3" w14:textId="77777777" w:rsidTr="006579A3">
        <w:trPr>
          <w:trHeight w:val="288"/>
        </w:trPr>
        <w:tc>
          <w:tcPr>
            <w:tcW w:w="2830" w:type="dxa"/>
            <w:shd w:val="clear" w:color="auto" w:fill="auto"/>
            <w:noWrap/>
            <w:vAlign w:val="bottom"/>
          </w:tcPr>
          <w:p w14:paraId="295CAD8A" w14:textId="77777777" w:rsidR="005D64A7" w:rsidRPr="007F6DCF" w:rsidRDefault="005D64A7" w:rsidP="006579A3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eastAsia="nb-NO"/>
              </w:rPr>
            </w:pPr>
            <w:r w:rsidRPr="007F6DCF">
              <w:rPr>
                <w:rFonts w:eastAsia="Times New Roman" w:cstheme="minorHAnsi"/>
                <w:sz w:val="20"/>
                <w:szCs w:val="20"/>
                <w:lang w:eastAsia="nb-NO"/>
              </w:rPr>
              <w:t>C1-dibenzothiophenes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637A4266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-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645236E4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7.1</w:t>
            </w:r>
          </w:p>
        </w:tc>
        <w:tc>
          <w:tcPr>
            <w:tcW w:w="1701" w:type="dxa"/>
            <w:vAlign w:val="bottom"/>
          </w:tcPr>
          <w:p w14:paraId="4110C1FD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color w:val="000000"/>
              </w:rPr>
              <w:t>10.5</w:t>
            </w:r>
          </w:p>
        </w:tc>
        <w:tc>
          <w:tcPr>
            <w:tcW w:w="1418" w:type="dxa"/>
            <w:vAlign w:val="bottom"/>
          </w:tcPr>
          <w:p w14:paraId="3AEED5BC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cs="Arial"/>
              </w:rPr>
              <w:t>10.6</w:t>
            </w:r>
          </w:p>
        </w:tc>
        <w:tc>
          <w:tcPr>
            <w:tcW w:w="1134" w:type="dxa"/>
            <w:vAlign w:val="bottom"/>
          </w:tcPr>
          <w:p w14:paraId="778A6A6E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cs="Arial"/>
              </w:rPr>
            </w:pPr>
            <w:r w:rsidRPr="00B80B5A">
              <w:rPr>
                <w:color w:val="000000"/>
              </w:rPr>
              <w:t>155.0</w:t>
            </w:r>
          </w:p>
        </w:tc>
      </w:tr>
      <w:tr w:rsidR="005D64A7" w:rsidRPr="00B80B5A" w14:paraId="2EA8D797" w14:textId="77777777" w:rsidTr="006579A3">
        <w:trPr>
          <w:trHeight w:val="288"/>
        </w:trPr>
        <w:tc>
          <w:tcPr>
            <w:tcW w:w="2830" w:type="dxa"/>
            <w:shd w:val="clear" w:color="auto" w:fill="auto"/>
            <w:noWrap/>
            <w:vAlign w:val="bottom"/>
          </w:tcPr>
          <w:p w14:paraId="75DB91B1" w14:textId="77777777" w:rsidR="005D64A7" w:rsidRPr="007F6DCF" w:rsidRDefault="005D64A7" w:rsidP="006579A3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eastAsia="nb-NO"/>
              </w:rPr>
            </w:pPr>
            <w:r w:rsidRPr="007F6DCF">
              <w:rPr>
                <w:rFonts w:eastAsia="Times New Roman" w:cstheme="minorHAnsi"/>
                <w:sz w:val="20"/>
                <w:szCs w:val="20"/>
                <w:lang w:eastAsia="nb-NO"/>
              </w:rPr>
              <w:t>C2-dibenzothiophenes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03711FF3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-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25E36F71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20.5</w:t>
            </w:r>
          </w:p>
        </w:tc>
        <w:tc>
          <w:tcPr>
            <w:tcW w:w="1701" w:type="dxa"/>
            <w:vAlign w:val="bottom"/>
          </w:tcPr>
          <w:p w14:paraId="21370471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color w:val="000000"/>
              </w:rPr>
              <w:t>30.8</w:t>
            </w:r>
          </w:p>
        </w:tc>
        <w:tc>
          <w:tcPr>
            <w:tcW w:w="1418" w:type="dxa"/>
            <w:vAlign w:val="bottom"/>
          </w:tcPr>
          <w:p w14:paraId="56B213FA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cs="Arial"/>
              </w:rPr>
              <w:t>27.8</w:t>
            </w:r>
          </w:p>
        </w:tc>
        <w:tc>
          <w:tcPr>
            <w:tcW w:w="1134" w:type="dxa"/>
            <w:vAlign w:val="bottom"/>
          </w:tcPr>
          <w:p w14:paraId="08B54F1E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cs="Arial"/>
              </w:rPr>
            </w:pPr>
            <w:r>
              <w:rPr>
                <w:color w:val="000000"/>
              </w:rPr>
              <w:t>-*</w:t>
            </w:r>
          </w:p>
        </w:tc>
      </w:tr>
      <w:tr w:rsidR="005D64A7" w:rsidRPr="00B80B5A" w14:paraId="694F546D" w14:textId="77777777" w:rsidTr="006579A3">
        <w:trPr>
          <w:trHeight w:val="288"/>
        </w:trPr>
        <w:tc>
          <w:tcPr>
            <w:tcW w:w="2830" w:type="dxa"/>
            <w:shd w:val="clear" w:color="auto" w:fill="auto"/>
            <w:noWrap/>
            <w:vAlign w:val="bottom"/>
          </w:tcPr>
          <w:p w14:paraId="1E637D58" w14:textId="77777777" w:rsidR="005D64A7" w:rsidRPr="007F6DCF" w:rsidRDefault="005D64A7" w:rsidP="006579A3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eastAsia="nb-NO"/>
              </w:rPr>
            </w:pPr>
            <w:r w:rsidRPr="007F6DCF">
              <w:rPr>
                <w:rFonts w:eastAsia="Times New Roman" w:cstheme="minorHAnsi"/>
                <w:sz w:val="20"/>
                <w:szCs w:val="20"/>
                <w:lang w:eastAsia="nb-NO"/>
              </w:rPr>
              <w:t>C3-dibenzothiophenes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69CC695D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-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61F3112A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31.7</w:t>
            </w:r>
          </w:p>
        </w:tc>
        <w:tc>
          <w:tcPr>
            <w:tcW w:w="1701" w:type="dxa"/>
            <w:vAlign w:val="bottom"/>
          </w:tcPr>
          <w:p w14:paraId="44E6662D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color w:val="000000"/>
              </w:rPr>
              <w:t>135.7</w:t>
            </w:r>
          </w:p>
        </w:tc>
        <w:tc>
          <w:tcPr>
            <w:tcW w:w="1418" w:type="dxa"/>
            <w:vAlign w:val="bottom"/>
          </w:tcPr>
          <w:p w14:paraId="55EAB818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cs="Arial"/>
              </w:rPr>
              <w:t>126.6</w:t>
            </w:r>
          </w:p>
        </w:tc>
        <w:tc>
          <w:tcPr>
            <w:tcW w:w="1134" w:type="dxa"/>
            <w:vAlign w:val="bottom"/>
          </w:tcPr>
          <w:p w14:paraId="28A55234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cs="Arial"/>
              </w:rPr>
            </w:pPr>
            <w:r w:rsidRPr="00B80B5A">
              <w:rPr>
                <w:color w:val="000000"/>
              </w:rPr>
              <w:t>ND</w:t>
            </w:r>
          </w:p>
        </w:tc>
      </w:tr>
      <w:tr w:rsidR="005D64A7" w:rsidRPr="00B80B5A" w14:paraId="66A1DFBC" w14:textId="77777777" w:rsidTr="006579A3">
        <w:trPr>
          <w:trHeight w:val="288"/>
        </w:trPr>
        <w:tc>
          <w:tcPr>
            <w:tcW w:w="2830" w:type="dxa"/>
            <w:shd w:val="clear" w:color="auto" w:fill="auto"/>
            <w:noWrap/>
            <w:vAlign w:val="bottom"/>
          </w:tcPr>
          <w:p w14:paraId="2366DB00" w14:textId="77777777" w:rsidR="005D64A7" w:rsidRPr="007F6DCF" w:rsidRDefault="005D64A7" w:rsidP="006579A3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eastAsia="nb-NO"/>
              </w:rPr>
            </w:pPr>
            <w:r w:rsidRPr="007F6DCF">
              <w:rPr>
                <w:rFonts w:eastAsia="Times New Roman" w:cstheme="minorHAnsi"/>
                <w:sz w:val="20"/>
                <w:szCs w:val="20"/>
                <w:lang w:eastAsia="nb-NO"/>
              </w:rPr>
              <w:t>C4-dibenzothiophenes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3BEC5D13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-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75BB8614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34.4</w:t>
            </w:r>
          </w:p>
        </w:tc>
        <w:tc>
          <w:tcPr>
            <w:tcW w:w="1701" w:type="dxa"/>
          </w:tcPr>
          <w:p w14:paraId="3613A7D9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D14B1D">
              <w:rPr>
                <w:color w:val="000000"/>
              </w:rPr>
              <w:t>-*</w:t>
            </w:r>
          </w:p>
        </w:tc>
        <w:tc>
          <w:tcPr>
            <w:tcW w:w="1418" w:type="dxa"/>
          </w:tcPr>
          <w:p w14:paraId="2B1B0FF7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D14B1D">
              <w:rPr>
                <w:color w:val="000000"/>
              </w:rPr>
              <w:t>-*</w:t>
            </w:r>
          </w:p>
        </w:tc>
        <w:tc>
          <w:tcPr>
            <w:tcW w:w="1134" w:type="dxa"/>
            <w:vAlign w:val="bottom"/>
          </w:tcPr>
          <w:p w14:paraId="4840524B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cs="Arial"/>
              </w:rPr>
            </w:pPr>
            <w:r w:rsidRPr="00B80B5A">
              <w:rPr>
                <w:color w:val="000000"/>
              </w:rPr>
              <w:t>ND</w:t>
            </w:r>
          </w:p>
        </w:tc>
      </w:tr>
      <w:tr w:rsidR="005D64A7" w:rsidRPr="00B80B5A" w14:paraId="0A341CF8" w14:textId="77777777" w:rsidTr="006579A3">
        <w:trPr>
          <w:trHeight w:val="288"/>
        </w:trPr>
        <w:tc>
          <w:tcPr>
            <w:tcW w:w="2830" w:type="dxa"/>
            <w:shd w:val="clear" w:color="auto" w:fill="auto"/>
            <w:noWrap/>
            <w:vAlign w:val="bottom"/>
          </w:tcPr>
          <w:p w14:paraId="6B111CFD" w14:textId="77777777" w:rsidR="005D64A7" w:rsidRPr="007F6DCF" w:rsidRDefault="005D64A7" w:rsidP="006579A3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eastAsia="nb-NO"/>
              </w:rPr>
            </w:pPr>
            <w:r w:rsidRPr="007F6DCF">
              <w:rPr>
                <w:rFonts w:eastAsia="Times New Roman" w:cstheme="minorHAnsi"/>
                <w:sz w:val="20"/>
                <w:szCs w:val="20"/>
                <w:lang w:eastAsia="nb-NO"/>
              </w:rPr>
              <w:t>Fluoranthene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0A92131E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-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20F42D75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20.4</w:t>
            </w:r>
          </w:p>
        </w:tc>
        <w:tc>
          <w:tcPr>
            <w:tcW w:w="1701" w:type="dxa"/>
          </w:tcPr>
          <w:p w14:paraId="5280A6E3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-</w:t>
            </w:r>
          </w:p>
        </w:tc>
        <w:tc>
          <w:tcPr>
            <w:tcW w:w="1418" w:type="dxa"/>
          </w:tcPr>
          <w:p w14:paraId="2C8F33F3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-</w:t>
            </w:r>
          </w:p>
        </w:tc>
        <w:tc>
          <w:tcPr>
            <w:tcW w:w="1134" w:type="dxa"/>
          </w:tcPr>
          <w:p w14:paraId="0CC8B0D2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-</w:t>
            </w:r>
          </w:p>
        </w:tc>
      </w:tr>
      <w:tr w:rsidR="005D64A7" w:rsidRPr="00B80B5A" w14:paraId="3BC2BF41" w14:textId="77777777" w:rsidTr="006579A3">
        <w:trPr>
          <w:trHeight w:val="288"/>
        </w:trPr>
        <w:tc>
          <w:tcPr>
            <w:tcW w:w="2830" w:type="dxa"/>
            <w:shd w:val="clear" w:color="auto" w:fill="auto"/>
            <w:noWrap/>
            <w:vAlign w:val="bottom"/>
          </w:tcPr>
          <w:p w14:paraId="0C47FDCF" w14:textId="77777777" w:rsidR="005D64A7" w:rsidRPr="007F6DCF" w:rsidRDefault="005D64A7" w:rsidP="006579A3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nb-NO"/>
              </w:rPr>
            </w:pPr>
            <w:r w:rsidRPr="007F6DCF">
              <w:rPr>
                <w:rFonts w:eastAsia="Times New Roman" w:cstheme="minorHAnsi"/>
                <w:sz w:val="20"/>
                <w:szCs w:val="20"/>
                <w:lang w:eastAsia="nb-NO"/>
              </w:rPr>
              <w:t>Pyrene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40E0AC04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-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0633E9AD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15.6</w:t>
            </w:r>
          </w:p>
        </w:tc>
        <w:tc>
          <w:tcPr>
            <w:tcW w:w="1701" w:type="dxa"/>
          </w:tcPr>
          <w:p w14:paraId="10984B9F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-</w:t>
            </w:r>
          </w:p>
        </w:tc>
        <w:tc>
          <w:tcPr>
            <w:tcW w:w="1418" w:type="dxa"/>
          </w:tcPr>
          <w:p w14:paraId="3D99C7F6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-</w:t>
            </w:r>
          </w:p>
        </w:tc>
        <w:tc>
          <w:tcPr>
            <w:tcW w:w="1134" w:type="dxa"/>
          </w:tcPr>
          <w:p w14:paraId="4F9900DB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-</w:t>
            </w:r>
          </w:p>
        </w:tc>
      </w:tr>
      <w:tr w:rsidR="005D64A7" w:rsidRPr="00B80B5A" w14:paraId="29453FF9" w14:textId="77777777" w:rsidTr="006579A3">
        <w:trPr>
          <w:trHeight w:val="288"/>
        </w:trPr>
        <w:tc>
          <w:tcPr>
            <w:tcW w:w="2830" w:type="dxa"/>
            <w:shd w:val="clear" w:color="auto" w:fill="auto"/>
            <w:noWrap/>
            <w:vAlign w:val="bottom"/>
          </w:tcPr>
          <w:p w14:paraId="392FF775" w14:textId="77777777" w:rsidR="005D64A7" w:rsidRPr="007F6DCF" w:rsidRDefault="005D64A7" w:rsidP="006579A3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eastAsia="nb-NO"/>
              </w:rPr>
            </w:pPr>
            <w:r w:rsidRPr="007F6DCF">
              <w:rPr>
                <w:rFonts w:eastAsia="Times New Roman" w:cstheme="minorHAnsi"/>
                <w:sz w:val="20"/>
                <w:szCs w:val="20"/>
                <w:lang w:eastAsia="nb-NO"/>
              </w:rPr>
              <w:t>C1-fluoranthrenes/pyrenes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00350AFD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-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0DF34A54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29.1</w:t>
            </w:r>
          </w:p>
        </w:tc>
        <w:tc>
          <w:tcPr>
            <w:tcW w:w="1701" w:type="dxa"/>
            <w:vAlign w:val="bottom"/>
          </w:tcPr>
          <w:p w14:paraId="497737C2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color w:val="000000"/>
              </w:rPr>
              <w:t>120.1</w:t>
            </w:r>
          </w:p>
        </w:tc>
        <w:tc>
          <w:tcPr>
            <w:tcW w:w="1418" w:type="dxa"/>
            <w:vAlign w:val="bottom"/>
          </w:tcPr>
          <w:p w14:paraId="7DA2DB01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cs="Arial"/>
              </w:rPr>
              <w:t>159.1</w:t>
            </w:r>
          </w:p>
        </w:tc>
        <w:tc>
          <w:tcPr>
            <w:tcW w:w="1134" w:type="dxa"/>
            <w:vAlign w:val="bottom"/>
          </w:tcPr>
          <w:p w14:paraId="6BB8BD5B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cs="Arial"/>
              </w:rPr>
            </w:pPr>
            <w:r w:rsidRPr="00B80B5A">
              <w:rPr>
                <w:color w:val="000000"/>
              </w:rPr>
              <w:t>ND</w:t>
            </w:r>
          </w:p>
        </w:tc>
      </w:tr>
      <w:tr w:rsidR="005D64A7" w:rsidRPr="00B80B5A" w14:paraId="63FE64F1" w14:textId="77777777" w:rsidTr="006579A3">
        <w:trPr>
          <w:trHeight w:val="288"/>
        </w:trPr>
        <w:tc>
          <w:tcPr>
            <w:tcW w:w="2830" w:type="dxa"/>
            <w:shd w:val="clear" w:color="auto" w:fill="auto"/>
            <w:noWrap/>
            <w:vAlign w:val="bottom"/>
          </w:tcPr>
          <w:p w14:paraId="60B40D4B" w14:textId="77777777" w:rsidR="005D64A7" w:rsidRPr="007F6DCF" w:rsidRDefault="005D64A7" w:rsidP="006579A3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eastAsia="nb-NO"/>
              </w:rPr>
            </w:pPr>
            <w:r w:rsidRPr="007F6DCF">
              <w:rPr>
                <w:rFonts w:eastAsia="Times New Roman" w:cstheme="minorHAnsi"/>
                <w:sz w:val="20"/>
                <w:szCs w:val="20"/>
                <w:lang w:eastAsia="nb-NO"/>
              </w:rPr>
              <w:t>C2-fluoranthenes/pyrenes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766EEE47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-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18B8198C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44.2</w:t>
            </w:r>
          </w:p>
        </w:tc>
        <w:tc>
          <w:tcPr>
            <w:tcW w:w="1701" w:type="dxa"/>
            <w:vAlign w:val="bottom"/>
          </w:tcPr>
          <w:p w14:paraId="69B8DE28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color w:val="000000"/>
              </w:rPr>
              <w:t>42.0</w:t>
            </w:r>
          </w:p>
        </w:tc>
        <w:tc>
          <w:tcPr>
            <w:tcW w:w="1418" w:type="dxa"/>
            <w:vAlign w:val="bottom"/>
          </w:tcPr>
          <w:p w14:paraId="742F9D9D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cs="Arial"/>
              </w:rPr>
              <w:t>59.4</w:t>
            </w:r>
          </w:p>
        </w:tc>
        <w:tc>
          <w:tcPr>
            <w:tcW w:w="1134" w:type="dxa"/>
            <w:vAlign w:val="bottom"/>
          </w:tcPr>
          <w:p w14:paraId="61BE7E41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cs="Arial"/>
              </w:rPr>
            </w:pPr>
            <w:r>
              <w:rPr>
                <w:color w:val="000000"/>
              </w:rPr>
              <w:t>-*</w:t>
            </w:r>
          </w:p>
        </w:tc>
      </w:tr>
      <w:tr w:rsidR="005D64A7" w:rsidRPr="00B80B5A" w14:paraId="2CC9F00D" w14:textId="77777777" w:rsidTr="006579A3">
        <w:trPr>
          <w:trHeight w:val="288"/>
        </w:trPr>
        <w:tc>
          <w:tcPr>
            <w:tcW w:w="2830" w:type="dxa"/>
            <w:shd w:val="clear" w:color="auto" w:fill="auto"/>
            <w:noWrap/>
            <w:vAlign w:val="bottom"/>
          </w:tcPr>
          <w:p w14:paraId="31736FE2" w14:textId="77777777" w:rsidR="005D64A7" w:rsidRPr="007F6DCF" w:rsidRDefault="005D64A7" w:rsidP="006579A3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eastAsia="nb-NO"/>
              </w:rPr>
            </w:pPr>
            <w:r w:rsidRPr="007F6DCF">
              <w:rPr>
                <w:rFonts w:eastAsia="Times New Roman" w:cstheme="minorHAnsi"/>
                <w:sz w:val="20"/>
                <w:szCs w:val="20"/>
                <w:lang w:eastAsia="nb-NO"/>
              </w:rPr>
              <w:t>C3-fluoranthenes/pyrenes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3497EE05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-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43930324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46.9</w:t>
            </w:r>
          </w:p>
        </w:tc>
        <w:tc>
          <w:tcPr>
            <w:tcW w:w="1701" w:type="dxa"/>
            <w:vAlign w:val="bottom"/>
          </w:tcPr>
          <w:p w14:paraId="79EC674C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color w:val="000000"/>
              </w:rPr>
              <w:t>30.6</w:t>
            </w:r>
          </w:p>
        </w:tc>
        <w:tc>
          <w:tcPr>
            <w:tcW w:w="1418" w:type="dxa"/>
            <w:vAlign w:val="bottom"/>
          </w:tcPr>
          <w:p w14:paraId="7D43CC09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cs="Arial"/>
              </w:rPr>
              <w:t>77.6</w:t>
            </w:r>
          </w:p>
        </w:tc>
        <w:tc>
          <w:tcPr>
            <w:tcW w:w="1134" w:type="dxa"/>
            <w:vAlign w:val="bottom"/>
          </w:tcPr>
          <w:p w14:paraId="2CF7782C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cs="Arial"/>
              </w:rPr>
            </w:pPr>
            <w:r w:rsidRPr="00B80B5A">
              <w:rPr>
                <w:color w:val="000000"/>
              </w:rPr>
              <w:t>ND</w:t>
            </w:r>
          </w:p>
        </w:tc>
      </w:tr>
      <w:tr w:rsidR="005D64A7" w:rsidRPr="00B80B5A" w14:paraId="37007AE9" w14:textId="77777777" w:rsidTr="006579A3">
        <w:trPr>
          <w:trHeight w:val="288"/>
        </w:trPr>
        <w:tc>
          <w:tcPr>
            <w:tcW w:w="2830" w:type="dxa"/>
            <w:shd w:val="clear" w:color="auto" w:fill="auto"/>
            <w:noWrap/>
            <w:vAlign w:val="bottom"/>
          </w:tcPr>
          <w:p w14:paraId="5A0AE1D0" w14:textId="77777777" w:rsidR="005D64A7" w:rsidRPr="007F6DCF" w:rsidRDefault="005D64A7" w:rsidP="006579A3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eastAsia="nb-NO"/>
              </w:rPr>
            </w:pPr>
            <w:r w:rsidRPr="007F6DCF">
              <w:rPr>
                <w:rFonts w:eastAsia="Times New Roman" w:cstheme="minorHAnsi"/>
                <w:sz w:val="20"/>
                <w:szCs w:val="20"/>
                <w:lang w:eastAsia="nb-NO"/>
              </w:rPr>
              <w:t>Chrysene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6E85C027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-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1C297EF9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35.9</w:t>
            </w:r>
          </w:p>
        </w:tc>
        <w:tc>
          <w:tcPr>
            <w:tcW w:w="1701" w:type="dxa"/>
          </w:tcPr>
          <w:p w14:paraId="7EF8D206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A61E26">
              <w:rPr>
                <w:color w:val="000000"/>
              </w:rPr>
              <w:t>-*</w:t>
            </w:r>
          </w:p>
        </w:tc>
        <w:tc>
          <w:tcPr>
            <w:tcW w:w="1418" w:type="dxa"/>
            <w:vAlign w:val="bottom"/>
          </w:tcPr>
          <w:p w14:paraId="2A9E1988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color w:val="000000"/>
              </w:rPr>
              <w:t>-*</w:t>
            </w:r>
          </w:p>
        </w:tc>
        <w:tc>
          <w:tcPr>
            <w:tcW w:w="1134" w:type="dxa"/>
            <w:vAlign w:val="bottom"/>
          </w:tcPr>
          <w:p w14:paraId="0E4638DF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cs="Arial"/>
              </w:rPr>
            </w:pPr>
            <w:r>
              <w:rPr>
                <w:color w:val="000000"/>
              </w:rPr>
              <w:t>-*</w:t>
            </w:r>
          </w:p>
        </w:tc>
      </w:tr>
      <w:tr w:rsidR="005D64A7" w:rsidRPr="00B80B5A" w14:paraId="11A75320" w14:textId="77777777" w:rsidTr="006579A3">
        <w:trPr>
          <w:trHeight w:val="288"/>
        </w:trPr>
        <w:tc>
          <w:tcPr>
            <w:tcW w:w="2830" w:type="dxa"/>
            <w:shd w:val="clear" w:color="auto" w:fill="auto"/>
            <w:noWrap/>
            <w:vAlign w:val="bottom"/>
          </w:tcPr>
          <w:p w14:paraId="28780374" w14:textId="77777777" w:rsidR="005D64A7" w:rsidRPr="007F6DCF" w:rsidRDefault="005D64A7" w:rsidP="006579A3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eastAsia="nb-NO"/>
              </w:rPr>
            </w:pPr>
            <w:r w:rsidRPr="007F6DCF">
              <w:rPr>
                <w:rFonts w:eastAsia="Times New Roman" w:cstheme="minorHAnsi"/>
                <w:sz w:val="20"/>
                <w:szCs w:val="20"/>
                <w:lang w:eastAsia="nb-NO"/>
              </w:rPr>
              <w:t>C1-chrysenes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1F294592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-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0D5EB002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32.8</w:t>
            </w:r>
          </w:p>
        </w:tc>
        <w:tc>
          <w:tcPr>
            <w:tcW w:w="1701" w:type="dxa"/>
          </w:tcPr>
          <w:p w14:paraId="0492F886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A61E26">
              <w:rPr>
                <w:color w:val="000000"/>
              </w:rPr>
              <w:t>-*</w:t>
            </w:r>
          </w:p>
        </w:tc>
        <w:tc>
          <w:tcPr>
            <w:tcW w:w="1418" w:type="dxa"/>
            <w:vAlign w:val="bottom"/>
          </w:tcPr>
          <w:p w14:paraId="1554DE36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color w:val="000000"/>
              </w:rPr>
              <w:t>-*</w:t>
            </w:r>
          </w:p>
        </w:tc>
        <w:tc>
          <w:tcPr>
            <w:tcW w:w="1134" w:type="dxa"/>
            <w:vAlign w:val="bottom"/>
          </w:tcPr>
          <w:p w14:paraId="73DD7390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cs="Arial"/>
              </w:rPr>
            </w:pPr>
            <w:r w:rsidRPr="00B80B5A">
              <w:rPr>
                <w:color w:val="000000"/>
              </w:rPr>
              <w:t>ND</w:t>
            </w:r>
          </w:p>
        </w:tc>
      </w:tr>
      <w:tr w:rsidR="005D64A7" w:rsidRPr="00B80B5A" w14:paraId="7C2183FF" w14:textId="77777777" w:rsidTr="006579A3">
        <w:trPr>
          <w:trHeight w:val="288"/>
        </w:trPr>
        <w:tc>
          <w:tcPr>
            <w:tcW w:w="2830" w:type="dxa"/>
            <w:shd w:val="clear" w:color="auto" w:fill="auto"/>
            <w:noWrap/>
            <w:vAlign w:val="bottom"/>
          </w:tcPr>
          <w:p w14:paraId="5B2CB72F" w14:textId="77777777" w:rsidR="005D64A7" w:rsidRPr="00B80B5A" w:rsidRDefault="005D64A7" w:rsidP="006579A3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nb-NO"/>
              </w:rPr>
            </w:pPr>
            <w:r w:rsidRPr="00B80B5A">
              <w:rPr>
                <w:rFonts w:eastAsia="Times New Roman" w:cstheme="minorHAnsi"/>
                <w:lang w:eastAsia="nb-NO"/>
              </w:rPr>
              <w:t>C2-chrysenes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5D7C67A1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-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08A0785D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34.9</w:t>
            </w:r>
          </w:p>
        </w:tc>
        <w:tc>
          <w:tcPr>
            <w:tcW w:w="1701" w:type="dxa"/>
          </w:tcPr>
          <w:p w14:paraId="0F363858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A61E26">
              <w:rPr>
                <w:color w:val="000000"/>
              </w:rPr>
              <w:t>-*</w:t>
            </w:r>
          </w:p>
        </w:tc>
        <w:tc>
          <w:tcPr>
            <w:tcW w:w="1418" w:type="dxa"/>
            <w:vAlign w:val="bottom"/>
          </w:tcPr>
          <w:p w14:paraId="2E1C300F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color w:val="000000"/>
              </w:rPr>
              <w:t>-*</w:t>
            </w:r>
          </w:p>
        </w:tc>
        <w:tc>
          <w:tcPr>
            <w:tcW w:w="1134" w:type="dxa"/>
            <w:vAlign w:val="bottom"/>
          </w:tcPr>
          <w:p w14:paraId="0A6C69BF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cs="Arial"/>
              </w:rPr>
            </w:pPr>
            <w:r w:rsidRPr="00B80B5A">
              <w:rPr>
                <w:color w:val="000000"/>
              </w:rPr>
              <w:t>ND</w:t>
            </w:r>
          </w:p>
        </w:tc>
      </w:tr>
      <w:tr w:rsidR="005D64A7" w:rsidRPr="00B80B5A" w14:paraId="3017A314" w14:textId="77777777" w:rsidTr="006579A3">
        <w:trPr>
          <w:trHeight w:val="288"/>
        </w:trPr>
        <w:tc>
          <w:tcPr>
            <w:tcW w:w="2830" w:type="dxa"/>
            <w:shd w:val="clear" w:color="auto" w:fill="auto"/>
            <w:noWrap/>
            <w:vAlign w:val="bottom"/>
          </w:tcPr>
          <w:p w14:paraId="2CD1D602" w14:textId="77777777" w:rsidR="005D64A7" w:rsidRPr="00B80B5A" w:rsidRDefault="005D64A7" w:rsidP="006579A3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nb-NO"/>
              </w:rPr>
            </w:pPr>
            <w:r w:rsidRPr="00B80B5A">
              <w:rPr>
                <w:rFonts w:eastAsia="Times New Roman" w:cstheme="minorHAnsi"/>
                <w:lang w:eastAsia="nb-NO"/>
              </w:rPr>
              <w:t>C3-chrysenes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090BD4AF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-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25EAFBC4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rFonts w:ascii="Calibri" w:eastAsia="Times New Roman" w:hAnsi="Calibri" w:cs="Calibri"/>
                <w:color w:val="000000"/>
                <w:lang w:eastAsia="nb-NO"/>
              </w:rPr>
              <w:t>56.7</w:t>
            </w:r>
          </w:p>
        </w:tc>
        <w:tc>
          <w:tcPr>
            <w:tcW w:w="1701" w:type="dxa"/>
            <w:vAlign w:val="bottom"/>
          </w:tcPr>
          <w:p w14:paraId="42C95EE7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B80B5A">
              <w:rPr>
                <w:color w:val="000000"/>
              </w:rPr>
              <w:t>103.6</w:t>
            </w:r>
          </w:p>
        </w:tc>
        <w:tc>
          <w:tcPr>
            <w:tcW w:w="1418" w:type="dxa"/>
            <w:vAlign w:val="bottom"/>
          </w:tcPr>
          <w:p w14:paraId="424A8F72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>
              <w:rPr>
                <w:color w:val="000000"/>
              </w:rPr>
              <w:t>-*</w:t>
            </w:r>
          </w:p>
        </w:tc>
        <w:tc>
          <w:tcPr>
            <w:tcW w:w="1134" w:type="dxa"/>
            <w:vAlign w:val="bottom"/>
          </w:tcPr>
          <w:p w14:paraId="416DE5DA" w14:textId="77777777" w:rsidR="005D64A7" w:rsidRPr="00B80B5A" w:rsidRDefault="005D64A7" w:rsidP="006579A3">
            <w:pPr>
              <w:spacing w:after="0" w:line="240" w:lineRule="auto"/>
              <w:jc w:val="center"/>
              <w:rPr>
                <w:rFonts w:cs="Arial"/>
              </w:rPr>
            </w:pPr>
            <w:r w:rsidRPr="00B80B5A">
              <w:rPr>
                <w:color w:val="000000"/>
              </w:rPr>
              <w:t>ND</w:t>
            </w:r>
          </w:p>
        </w:tc>
      </w:tr>
    </w:tbl>
    <w:p w14:paraId="7F8E85C3" w14:textId="77777777" w:rsidR="005D64A7" w:rsidRDefault="005D64A7" w:rsidP="00D7177C">
      <w:pPr>
        <w:spacing w:line="276" w:lineRule="auto"/>
        <w:jc w:val="both"/>
        <w:rPr>
          <w:b/>
          <w:bCs/>
          <w:lang w:val="en-US"/>
        </w:rPr>
      </w:pPr>
    </w:p>
    <w:p w14:paraId="0AD02039" w14:textId="77777777" w:rsidR="005D64A7" w:rsidRDefault="005D64A7" w:rsidP="00D7177C">
      <w:pPr>
        <w:spacing w:line="276" w:lineRule="auto"/>
        <w:jc w:val="both"/>
        <w:rPr>
          <w:b/>
          <w:bCs/>
          <w:lang w:val="en-US"/>
        </w:rPr>
      </w:pPr>
    </w:p>
    <w:p w14:paraId="718E9A8E" w14:textId="32759DCB" w:rsidR="00D7177C" w:rsidRPr="00F42FF6" w:rsidRDefault="00D7177C" w:rsidP="00D7177C">
      <w:pPr>
        <w:spacing w:line="276" w:lineRule="auto"/>
        <w:jc w:val="both"/>
        <w:rPr>
          <w:b/>
          <w:bCs/>
          <w:lang w:val="en-US"/>
        </w:rPr>
      </w:pPr>
      <w:r>
        <w:rPr>
          <w:b/>
          <w:bCs/>
          <w:lang w:val="en-US"/>
        </w:rPr>
        <w:lastRenderedPageBreak/>
        <w:t>Table S</w:t>
      </w:r>
      <w:r w:rsidR="007F4159">
        <w:rPr>
          <w:b/>
          <w:bCs/>
          <w:lang w:val="en-US"/>
        </w:rPr>
        <w:t>9</w:t>
      </w:r>
      <w:r>
        <w:rPr>
          <w:b/>
          <w:bCs/>
          <w:lang w:val="en-US"/>
        </w:rPr>
        <w:t xml:space="preserve">: </w:t>
      </w:r>
      <w:r>
        <w:rPr>
          <w:i/>
          <w:iCs/>
          <w:lang w:val="en-US"/>
        </w:rPr>
        <w:t xml:space="preserve">Properties </w:t>
      </w:r>
      <w:r w:rsidR="00B855AB">
        <w:rPr>
          <w:i/>
          <w:iCs/>
          <w:lang w:val="en-US"/>
        </w:rPr>
        <w:t xml:space="preserve">of PACs </w:t>
      </w:r>
      <w:r>
        <w:rPr>
          <w:i/>
          <w:iCs/>
          <w:lang w:val="en-US"/>
        </w:rPr>
        <w:t>re</w:t>
      </w:r>
      <w:r w:rsidR="008A0FEC">
        <w:rPr>
          <w:i/>
          <w:iCs/>
          <w:lang w:val="en-US"/>
        </w:rPr>
        <w:t>l</w:t>
      </w:r>
      <w:r>
        <w:rPr>
          <w:i/>
          <w:iCs/>
          <w:lang w:val="en-US"/>
        </w:rPr>
        <w:t xml:space="preserve">ated to the water solubilities of the </w:t>
      </w:r>
      <w:r w:rsidR="008A0FEC">
        <w:rPr>
          <w:i/>
          <w:iCs/>
          <w:lang w:val="en-US"/>
        </w:rPr>
        <w:t>oil compounds included in this study</w:t>
      </w:r>
      <w:r w:rsidR="0094406D">
        <w:rPr>
          <w:i/>
          <w:iCs/>
          <w:lang w:val="en-US"/>
        </w:rPr>
        <w:t xml:space="preserve"> </w:t>
      </w:r>
      <w:r w:rsidR="00594F62">
        <w:rPr>
          <w:i/>
          <w:iCs/>
          <w:lang w:val="en-US"/>
        </w:rPr>
        <w:fldChar w:fldCharType="begin"/>
      </w:r>
      <w:r w:rsidR="00594F62">
        <w:rPr>
          <w:i/>
          <w:iCs/>
          <w:lang w:val="en-US"/>
        </w:rPr>
        <w:instrText xml:space="preserve"> ADDIN ZOTERO_ITEM CSL_CITATION {"citationID":"65WV3TsN","properties":{"formattedCitation":"(McGrath and Di Toro, 2009)","plainCitation":"(McGrath and Di Toro, 2009)","noteIndex":0},"citationItems":[{"id":1391,"uris":["http://zotero.org/users/local/IfM5qHCr/items/4PZZ5PJJ"],"itemData":{"id":1391,"type":"article-journal","container-title":"Environmental Toxicology and Chemistry: An International Journal","issue":"6","note":"ISBN: 0730-7268\npublisher: Wiley Online Library","page":"1130-1148","title":"Validation of the target lipid model for toxicity assessment of residual petroleum constituents: monocyclic and polycyclic aromatic hydrocarbons","volume":"28","author":[{"family":"McGrath","given":"Joy A."},{"family":"Di Toro","given":"Dominic M."}],"issued":{"date-parts":[["2009"]]}}}],"schema":"https://github.com/citation-style-language/schema/raw/master/csl-citation.json"} </w:instrText>
      </w:r>
      <w:r w:rsidR="00594F62">
        <w:rPr>
          <w:i/>
          <w:iCs/>
          <w:lang w:val="en-US"/>
        </w:rPr>
        <w:fldChar w:fldCharType="separate"/>
      </w:r>
      <w:r w:rsidR="00594F62" w:rsidRPr="00594F62">
        <w:rPr>
          <w:rFonts w:ascii="Calibri" w:hAnsi="Calibri"/>
          <w:lang w:val="en-US"/>
        </w:rPr>
        <w:t>(McGrath and Di Toro, 2009)</w:t>
      </w:r>
      <w:r w:rsidR="00594F62">
        <w:rPr>
          <w:i/>
          <w:iCs/>
          <w:lang w:val="en-US"/>
        </w:rPr>
        <w:fldChar w:fldCharType="end"/>
      </w:r>
      <w:r w:rsidR="00594F62">
        <w:rPr>
          <w:lang w:val="en-US"/>
        </w:rPr>
        <w:t>.</w:t>
      </w:r>
      <w:r w:rsidR="00BB4BF4">
        <w:rPr>
          <w:lang w:val="en-US"/>
        </w:rPr>
        <w:t xml:space="preserve"> </w:t>
      </w:r>
    </w:p>
    <w:tbl>
      <w:tblPr>
        <w:tblW w:w="906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022"/>
        <w:gridCol w:w="3022"/>
        <w:gridCol w:w="3023"/>
      </w:tblGrid>
      <w:tr w:rsidR="0094406D" w:rsidRPr="005D64A7" w14:paraId="0B8340EF" w14:textId="77777777" w:rsidTr="0094406D">
        <w:trPr>
          <w:trHeight w:val="450"/>
        </w:trPr>
        <w:tc>
          <w:tcPr>
            <w:tcW w:w="3022" w:type="dxa"/>
            <w:vMerge w:val="restart"/>
            <w:shd w:val="clear" w:color="auto" w:fill="auto"/>
            <w:noWrap/>
            <w:vAlign w:val="bottom"/>
            <w:hideMark/>
          </w:tcPr>
          <w:p w14:paraId="06CC1E38" w14:textId="547ABF52" w:rsidR="0094406D" w:rsidRPr="006329C0" w:rsidRDefault="0094406D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  <w:t>Compounds</w:t>
            </w:r>
          </w:p>
        </w:tc>
        <w:tc>
          <w:tcPr>
            <w:tcW w:w="3022" w:type="dxa"/>
            <w:vMerge w:val="restart"/>
            <w:shd w:val="clear" w:color="auto" w:fill="auto"/>
            <w:noWrap/>
            <w:vAlign w:val="bottom"/>
            <w:hideMark/>
          </w:tcPr>
          <w:p w14:paraId="5FAFFBB8" w14:textId="1C66AF6C" w:rsidR="0094406D" w:rsidRPr="00102734" w:rsidRDefault="0094406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vertAlign w:val="superscript"/>
                <w:lang w:eastAsia="nb-NO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lang w:eastAsia="nb-NO"/>
              </w:rPr>
              <w:t>log</w:t>
            </w:r>
            <w:r w:rsidRPr="006F06BA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lang w:eastAsia="nb-NO"/>
              </w:rPr>
              <w:t>Kow</w:t>
            </w:r>
          </w:p>
        </w:tc>
        <w:tc>
          <w:tcPr>
            <w:tcW w:w="3023" w:type="dxa"/>
            <w:vMerge w:val="restart"/>
            <w:shd w:val="clear" w:color="auto" w:fill="auto"/>
            <w:noWrap/>
            <w:vAlign w:val="bottom"/>
            <w:hideMark/>
          </w:tcPr>
          <w:p w14:paraId="334E0C52" w14:textId="77777777" w:rsidR="0094406D" w:rsidRPr="006F06BA" w:rsidRDefault="0094406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val="en-US" w:eastAsia="nb-NO"/>
              </w:rPr>
            </w:pPr>
            <w:r w:rsidRPr="006F06BA">
              <w:rPr>
                <w:rFonts w:ascii="Calibri" w:eastAsia="Times New Roman" w:hAnsi="Calibri" w:cs="Times New Roman"/>
                <w:b/>
                <w:bCs/>
                <w:color w:val="000000"/>
                <w:lang w:val="en-US" w:eastAsia="nb-NO"/>
              </w:rPr>
              <w:t>Liquid solubility</w:t>
            </w:r>
          </w:p>
          <w:p w14:paraId="7D58B694" w14:textId="22180F98" w:rsidR="0094406D" w:rsidRPr="00952512" w:rsidRDefault="0094406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vertAlign w:val="superscript"/>
                <w:lang w:val="en-US" w:eastAsia="nb-NO"/>
              </w:rPr>
            </w:pPr>
            <w:r w:rsidRPr="006F06BA">
              <w:rPr>
                <w:rFonts w:ascii="Calibri" w:eastAsia="Times New Roman" w:hAnsi="Calibri" w:cs="Times New Roman"/>
                <w:b/>
                <w:bCs/>
                <w:color w:val="000000"/>
                <w:lang w:val="en-US" w:eastAsia="nb-NO"/>
              </w:rPr>
              <w:t>(</w:t>
            </w:r>
            <w:r w:rsidR="004A6EAA">
              <w:rPr>
                <w:rFonts w:ascii="Calibri" w:eastAsia="Times New Roman" w:hAnsi="Calibri" w:cs="Times New Roman"/>
                <w:b/>
                <w:bCs/>
                <w:color w:val="000000"/>
                <w:lang w:val="en-US" w:eastAsia="nb-NO"/>
              </w:rPr>
              <w:t>µ</w:t>
            </w:r>
            <w:r w:rsidRPr="006F06BA">
              <w:rPr>
                <w:rFonts w:ascii="Calibri" w:eastAsia="Times New Roman" w:hAnsi="Calibri" w:cs="Times New Roman"/>
                <w:b/>
                <w:bCs/>
                <w:color w:val="000000"/>
                <w:lang w:val="en-US" w:eastAsia="nb-NO"/>
              </w:rPr>
              <w:t>g/L)</w:t>
            </w:r>
            <w:r w:rsidRPr="006F06BA">
              <w:rPr>
                <w:rFonts w:ascii="Calibri" w:eastAsia="Times New Roman" w:hAnsi="Calibri" w:cs="Times New Roman"/>
                <w:b/>
                <w:bCs/>
                <w:color w:val="000000"/>
                <w:vertAlign w:val="superscript"/>
                <w:lang w:val="en-US" w:eastAsia="nb-NO"/>
              </w:rPr>
              <w:t>A</w:t>
            </w:r>
          </w:p>
        </w:tc>
      </w:tr>
      <w:tr w:rsidR="0094406D" w:rsidRPr="005D64A7" w14:paraId="66220E74" w14:textId="77777777" w:rsidTr="0094406D">
        <w:trPr>
          <w:trHeight w:val="269"/>
        </w:trPr>
        <w:tc>
          <w:tcPr>
            <w:tcW w:w="3022" w:type="dxa"/>
            <w:vMerge/>
            <w:shd w:val="clear" w:color="auto" w:fill="auto"/>
            <w:noWrap/>
            <w:vAlign w:val="bottom"/>
          </w:tcPr>
          <w:p w14:paraId="36AC36BA" w14:textId="77777777" w:rsidR="0094406D" w:rsidRPr="008540E1" w:rsidRDefault="0094406D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val="en-US" w:eastAsia="nb-NO"/>
              </w:rPr>
            </w:pPr>
          </w:p>
        </w:tc>
        <w:tc>
          <w:tcPr>
            <w:tcW w:w="3022" w:type="dxa"/>
            <w:vMerge/>
            <w:shd w:val="clear" w:color="auto" w:fill="auto"/>
            <w:noWrap/>
            <w:vAlign w:val="bottom"/>
          </w:tcPr>
          <w:p w14:paraId="07BC41E9" w14:textId="77777777" w:rsidR="0094406D" w:rsidRPr="008540E1" w:rsidRDefault="0094406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val="en-US" w:eastAsia="nb-NO"/>
              </w:rPr>
            </w:pPr>
          </w:p>
        </w:tc>
        <w:tc>
          <w:tcPr>
            <w:tcW w:w="3023" w:type="dxa"/>
            <w:vMerge/>
            <w:shd w:val="clear" w:color="auto" w:fill="auto"/>
            <w:noWrap/>
            <w:vAlign w:val="bottom"/>
          </w:tcPr>
          <w:p w14:paraId="5C392DEE" w14:textId="77777777" w:rsidR="0094406D" w:rsidRPr="006F06BA" w:rsidRDefault="0094406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val="en-US" w:eastAsia="nb-NO"/>
              </w:rPr>
            </w:pPr>
          </w:p>
        </w:tc>
      </w:tr>
      <w:tr w:rsidR="0094406D" w:rsidRPr="006329C0" w14:paraId="73791F50" w14:textId="77777777" w:rsidTr="0094406D">
        <w:trPr>
          <w:trHeight w:val="300"/>
        </w:trPr>
        <w:tc>
          <w:tcPr>
            <w:tcW w:w="3022" w:type="dxa"/>
            <w:shd w:val="clear" w:color="auto" w:fill="auto"/>
            <w:noWrap/>
            <w:vAlign w:val="bottom"/>
          </w:tcPr>
          <w:p w14:paraId="2E88682F" w14:textId="77777777" w:rsidR="0094406D" w:rsidRPr="00B42275" w:rsidRDefault="0094406D" w:rsidP="0082169E">
            <w:pPr>
              <w:spacing w:after="0" w:line="240" w:lineRule="auto"/>
              <w:rPr>
                <w:rFonts w:eastAsia="Times New Roman" w:cs="Times New Roman"/>
                <w:color w:val="000000"/>
                <w:lang w:eastAsia="nb-NO"/>
              </w:rPr>
            </w:pPr>
            <w:r w:rsidRPr="00B42275">
              <w:rPr>
                <w:rFonts w:cs="Arial"/>
              </w:rPr>
              <w:t>Naphthalene</w:t>
            </w:r>
          </w:p>
        </w:tc>
        <w:tc>
          <w:tcPr>
            <w:tcW w:w="3022" w:type="dxa"/>
            <w:shd w:val="clear" w:color="auto" w:fill="auto"/>
            <w:noWrap/>
            <w:vAlign w:val="bottom"/>
          </w:tcPr>
          <w:p w14:paraId="42119C5B" w14:textId="46C01918" w:rsidR="0094406D" w:rsidRPr="00102FBF" w:rsidRDefault="0094406D" w:rsidP="0082169E">
            <w:pPr>
              <w:spacing w:after="0" w:line="240" w:lineRule="auto"/>
              <w:jc w:val="center"/>
            </w:pPr>
            <w:r w:rsidRPr="00102FBF">
              <w:rPr>
                <w:color w:val="000000"/>
              </w:rPr>
              <w:t>3</w:t>
            </w:r>
            <w:r>
              <w:rPr>
                <w:color w:val="000000"/>
              </w:rPr>
              <w:t>.</w:t>
            </w:r>
            <w:r w:rsidRPr="00102FBF">
              <w:rPr>
                <w:color w:val="000000"/>
              </w:rPr>
              <w:t>256</w:t>
            </w:r>
          </w:p>
        </w:tc>
        <w:tc>
          <w:tcPr>
            <w:tcW w:w="3023" w:type="dxa"/>
            <w:shd w:val="clear" w:color="auto" w:fill="auto"/>
            <w:noWrap/>
            <w:vAlign w:val="bottom"/>
          </w:tcPr>
          <w:p w14:paraId="38A81B43" w14:textId="3931EB48" w:rsidR="0094406D" w:rsidRPr="00102FBF" w:rsidRDefault="0094406D" w:rsidP="0082169E">
            <w:pPr>
              <w:spacing w:after="0" w:line="240" w:lineRule="auto"/>
              <w:jc w:val="center"/>
            </w:pPr>
            <w:r w:rsidRPr="00102FBF">
              <w:rPr>
                <w:color w:val="000000"/>
              </w:rPr>
              <w:t>110000</w:t>
            </w:r>
            <w:r>
              <w:rPr>
                <w:color w:val="000000"/>
              </w:rPr>
              <w:t xml:space="preserve"> </w:t>
            </w:r>
          </w:p>
        </w:tc>
      </w:tr>
      <w:tr w:rsidR="0094406D" w:rsidRPr="006329C0" w14:paraId="7A2521E8" w14:textId="77777777" w:rsidTr="0094406D">
        <w:trPr>
          <w:trHeight w:val="300"/>
        </w:trPr>
        <w:tc>
          <w:tcPr>
            <w:tcW w:w="3022" w:type="dxa"/>
            <w:shd w:val="clear" w:color="auto" w:fill="auto"/>
            <w:noWrap/>
            <w:vAlign w:val="bottom"/>
          </w:tcPr>
          <w:p w14:paraId="08B3290A" w14:textId="77777777" w:rsidR="0094406D" w:rsidRPr="00B42275" w:rsidRDefault="0094406D" w:rsidP="0082169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C1-naphthalenes</w:t>
            </w:r>
          </w:p>
        </w:tc>
        <w:tc>
          <w:tcPr>
            <w:tcW w:w="3022" w:type="dxa"/>
            <w:shd w:val="clear" w:color="auto" w:fill="auto"/>
            <w:noWrap/>
            <w:vAlign w:val="bottom"/>
          </w:tcPr>
          <w:p w14:paraId="5C3A2A8A" w14:textId="66535600" w:rsidR="0094406D" w:rsidRPr="00102FBF" w:rsidRDefault="0094406D" w:rsidP="0082169E">
            <w:pPr>
              <w:spacing w:after="0" w:line="240" w:lineRule="auto"/>
              <w:jc w:val="center"/>
            </w:pPr>
            <w:r w:rsidRPr="00102FBF">
              <w:rPr>
                <w:color w:val="000000"/>
              </w:rPr>
              <w:t>3</w:t>
            </w:r>
            <w:r>
              <w:rPr>
                <w:color w:val="000000"/>
              </w:rPr>
              <w:t>.</w:t>
            </w:r>
            <w:r w:rsidRPr="00102FBF">
              <w:rPr>
                <w:color w:val="000000"/>
              </w:rPr>
              <w:t>788</w:t>
            </w:r>
          </w:p>
        </w:tc>
        <w:tc>
          <w:tcPr>
            <w:tcW w:w="3023" w:type="dxa"/>
            <w:shd w:val="clear" w:color="auto" w:fill="auto"/>
            <w:noWrap/>
            <w:vAlign w:val="bottom"/>
          </w:tcPr>
          <w:p w14:paraId="3E7EDC08" w14:textId="4B1BFCA0" w:rsidR="0094406D" w:rsidRPr="00102FBF" w:rsidRDefault="0094406D" w:rsidP="0082169E">
            <w:pPr>
              <w:spacing w:after="0" w:line="240" w:lineRule="auto"/>
              <w:jc w:val="center"/>
            </w:pPr>
            <w:r w:rsidRPr="00102FBF">
              <w:rPr>
                <w:color w:val="000000"/>
              </w:rPr>
              <w:t>22000</w:t>
            </w:r>
            <w:r>
              <w:rPr>
                <w:color w:val="000000"/>
              </w:rPr>
              <w:t xml:space="preserve"> </w:t>
            </w:r>
          </w:p>
        </w:tc>
      </w:tr>
      <w:tr w:rsidR="0094406D" w:rsidRPr="006329C0" w14:paraId="235BD383" w14:textId="77777777" w:rsidTr="0094406D">
        <w:trPr>
          <w:trHeight w:val="300"/>
        </w:trPr>
        <w:tc>
          <w:tcPr>
            <w:tcW w:w="3022" w:type="dxa"/>
            <w:shd w:val="clear" w:color="auto" w:fill="auto"/>
            <w:noWrap/>
            <w:vAlign w:val="bottom"/>
          </w:tcPr>
          <w:p w14:paraId="7D92C8F9" w14:textId="77777777" w:rsidR="0094406D" w:rsidRPr="00B42275" w:rsidRDefault="0094406D" w:rsidP="0082169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C2-naphthalenes</w:t>
            </w:r>
          </w:p>
        </w:tc>
        <w:tc>
          <w:tcPr>
            <w:tcW w:w="3022" w:type="dxa"/>
            <w:shd w:val="clear" w:color="auto" w:fill="auto"/>
            <w:noWrap/>
            <w:vAlign w:val="bottom"/>
          </w:tcPr>
          <w:p w14:paraId="0334F6DD" w14:textId="6184078C" w:rsidR="0094406D" w:rsidRPr="00102FBF" w:rsidRDefault="0094406D" w:rsidP="0082169E">
            <w:pPr>
              <w:spacing w:after="0" w:line="240" w:lineRule="auto"/>
              <w:jc w:val="center"/>
            </w:pPr>
            <w:r w:rsidRPr="00102FBF">
              <w:rPr>
                <w:color w:val="000000"/>
              </w:rPr>
              <w:t>4</w:t>
            </w:r>
            <w:r>
              <w:rPr>
                <w:color w:val="000000"/>
              </w:rPr>
              <w:t>.</w:t>
            </w:r>
            <w:r w:rsidRPr="00102FBF">
              <w:rPr>
                <w:color w:val="000000"/>
              </w:rPr>
              <w:t>244</w:t>
            </w:r>
          </w:p>
        </w:tc>
        <w:tc>
          <w:tcPr>
            <w:tcW w:w="3023" w:type="dxa"/>
            <w:shd w:val="clear" w:color="auto" w:fill="auto"/>
            <w:noWrap/>
            <w:vAlign w:val="bottom"/>
          </w:tcPr>
          <w:p w14:paraId="21EF403F" w14:textId="16E90163" w:rsidR="0094406D" w:rsidRPr="00102FBF" w:rsidRDefault="0094406D" w:rsidP="0082169E">
            <w:pPr>
              <w:spacing w:after="0" w:line="240" w:lineRule="auto"/>
              <w:jc w:val="center"/>
            </w:pPr>
            <w:r w:rsidRPr="00102FBF">
              <w:rPr>
                <w:color w:val="000000"/>
              </w:rPr>
              <w:t>9400</w:t>
            </w:r>
            <w:r>
              <w:rPr>
                <w:color w:val="000000"/>
              </w:rPr>
              <w:t xml:space="preserve"> </w:t>
            </w:r>
          </w:p>
        </w:tc>
      </w:tr>
      <w:tr w:rsidR="0094406D" w:rsidRPr="006329C0" w14:paraId="6B311B48" w14:textId="77777777" w:rsidTr="0094406D">
        <w:trPr>
          <w:trHeight w:val="300"/>
        </w:trPr>
        <w:tc>
          <w:tcPr>
            <w:tcW w:w="3022" w:type="dxa"/>
            <w:shd w:val="clear" w:color="auto" w:fill="auto"/>
            <w:noWrap/>
            <w:vAlign w:val="bottom"/>
          </w:tcPr>
          <w:p w14:paraId="14CE0E34" w14:textId="77777777" w:rsidR="0094406D" w:rsidRPr="00B42275" w:rsidRDefault="0094406D" w:rsidP="0082169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C3-naphthalenes</w:t>
            </w:r>
          </w:p>
        </w:tc>
        <w:tc>
          <w:tcPr>
            <w:tcW w:w="3022" w:type="dxa"/>
            <w:shd w:val="clear" w:color="auto" w:fill="auto"/>
            <w:noWrap/>
            <w:vAlign w:val="bottom"/>
          </w:tcPr>
          <w:p w14:paraId="40038A8D" w14:textId="42D478A0" w:rsidR="0094406D" w:rsidRPr="00102FBF" w:rsidRDefault="0094406D" w:rsidP="0082169E">
            <w:pPr>
              <w:spacing w:after="0" w:line="240" w:lineRule="auto"/>
              <w:jc w:val="center"/>
            </w:pPr>
            <w:r w:rsidRPr="00102FBF">
              <w:rPr>
                <w:color w:val="000000"/>
              </w:rPr>
              <w:t>4</w:t>
            </w:r>
            <w:r>
              <w:rPr>
                <w:color w:val="000000"/>
              </w:rPr>
              <w:t>.</w:t>
            </w:r>
            <w:r w:rsidRPr="00102FBF">
              <w:rPr>
                <w:color w:val="000000"/>
              </w:rPr>
              <w:t>73</w:t>
            </w:r>
          </w:p>
        </w:tc>
        <w:tc>
          <w:tcPr>
            <w:tcW w:w="3023" w:type="dxa"/>
            <w:shd w:val="clear" w:color="auto" w:fill="auto"/>
            <w:noWrap/>
            <w:vAlign w:val="bottom"/>
          </w:tcPr>
          <w:p w14:paraId="62E71CC3" w14:textId="03E6E159" w:rsidR="0094406D" w:rsidRPr="00102FBF" w:rsidRDefault="0094406D" w:rsidP="0082169E">
            <w:pPr>
              <w:spacing w:after="0" w:line="240" w:lineRule="auto"/>
              <w:jc w:val="center"/>
            </w:pPr>
            <w:r w:rsidRPr="00102FBF">
              <w:rPr>
                <w:color w:val="000000"/>
              </w:rPr>
              <w:t>3800</w:t>
            </w:r>
            <w:r>
              <w:rPr>
                <w:color w:val="000000"/>
              </w:rPr>
              <w:t xml:space="preserve"> </w:t>
            </w:r>
          </w:p>
        </w:tc>
      </w:tr>
      <w:tr w:rsidR="0094406D" w:rsidRPr="006329C0" w14:paraId="655DF474" w14:textId="77777777" w:rsidTr="0094406D">
        <w:trPr>
          <w:trHeight w:val="300"/>
        </w:trPr>
        <w:tc>
          <w:tcPr>
            <w:tcW w:w="3022" w:type="dxa"/>
            <w:shd w:val="clear" w:color="auto" w:fill="auto"/>
            <w:noWrap/>
            <w:vAlign w:val="bottom"/>
          </w:tcPr>
          <w:p w14:paraId="55F09144" w14:textId="77777777" w:rsidR="0094406D" w:rsidRPr="00B42275" w:rsidRDefault="0094406D" w:rsidP="0082169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C4-naphthalenes</w:t>
            </w:r>
          </w:p>
        </w:tc>
        <w:tc>
          <w:tcPr>
            <w:tcW w:w="3022" w:type="dxa"/>
            <w:shd w:val="clear" w:color="auto" w:fill="auto"/>
            <w:noWrap/>
            <w:vAlign w:val="bottom"/>
          </w:tcPr>
          <w:p w14:paraId="0901BE24" w14:textId="4BA7FBE7" w:rsidR="0094406D" w:rsidRPr="00102FBF" w:rsidRDefault="0094406D" w:rsidP="0082169E">
            <w:pPr>
              <w:spacing w:after="0" w:line="240" w:lineRule="auto"/>
              <w:jc w:val="center"/>
            </w:pPr>
            <w:r w:rsidRPr="00102FBF">
              <w:rPr>
                <w:color w:val="000000"/>
              </w:rPr>
              <w:t>5</w:t>
            </w:r>
            <w:r>
              <w:rPr>
                <w:color w:val="000000"/>
              </w:rPr>
              <w:t>.</w:t>
            </w:r>
            <w:r w:rsidRPr="00102FBF">
              <w:rPr>
                <w:color w:val="000000"/>
              </w:rPr>
              <w:t>22</w:t>
            </w:r>
          </w:p>
        </w:tc>
        <w:tc>
          <w:tcPr>
            <w:tcW w:w="3023" w:type="dxa"/>
            <w:shd w:val="clear" w:color="auto" w:fill="auto"/>
            <w:noWrap/>
            <w:vAlign w:val="bottom"/>
          </w:tcPr>
          <w:p w14:paraId="22E815CA" w14:textId="4B5FD784" w:rsidR="0094406D" w:rsidRPr="00102FBF" w:rsidRDefault="0094406D" w:rsidP="0082169E">
            <w:pPr>
              <w:spacing w:after="0" w:line="240" w:lineRule="auto"/>
              <w:jc w:val="center"/>
            </w:pPr>
            <w:r w:rsidRPr="00102FBF">
              <w:rPr>
                <w:color w:val="000000"/>
              </w:rPr>
              <w:t>1500</w:t>
            </w:r>
            <w:r>
              <w:rPr>
                <w:color w:val="000000"/>
              </w:rPr>
              <w:t xml:space="preserve"> </w:t>
            </w:r>
          </w:p>
        </w:tc>
      </w:tr>
      <w:tr w:rsidR="0094406D" w:rsidRPr="006329C0" w14:paraId="2827CDF6" w14:textId="77777777" w:rsidTr="0094406D">
        <w:trPr>
          <w:trHeight w:val="300"/>
        </w:trPr>
        <w:tc>
          <w:tcPr>
            <w:tcW w:w="3022" w:type="dxa"/>
            <w:shd w:val="clear" w:color="auto" w:fill="auto"/>
            <w:noWrap/>
            <w:vAlign w:val="bottom"/>
          </w:tcPr>
          <w:p w14:paraId="6077F269" w14:textId="77777777" w:rsidR="0094406D" w:rsidRPr="00B42275" w:rsidRDefault="0094406D" w:rsidP="000143F3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Fluorene</w:t>
            </w:r>
          </w:p>
        </w:tc>
        <w:tc>
          <w:tcPr>
            <w:tcW w:w="3022" w:type="dxa"/>
            <w:shd w:val="clear" w:color="auto" w:fill="auto"/>
            <w:noWrap/>
            <w:vAlign w:val="bottom"/>
          </w:tcPr>
          <w:p w14:paraId="749B920A" w14:textId="6C142419" w:rsidR="0094406D" w:rsidRPr="00102FBF" w:rsidRDefault="0094406D" w:rsidP="000143F3">
            <w:pPr>
              <w:spacing w:after="0" w:line="240" w:lineRule="auto"/>
              <w:jc w:val="center"/>
            </w:pPr>
            <w:r w:rsidRPr="00102FBF">
              <w:rPr>
                <w:color w:val="000000"/>
              </w:rPr>
              <w:t>3</w:t>
            </w:r>
            <w:r>
              <w:rPr>
                <w:color w:val="000000"/>
              </w:rPr>
              <w:t>.</w:t>
            </w:r>
            <w:r w:rsidRPr="00102FBF">
              <w:rPr>
                <w:color w:val="000000"/>
              </w:rPr>
              <w:t>93</w:t>
            </w:r>
          </w:p>
        </w:tc>
        <w:tc>
          <w:tcPr>
            <w:tcW w:w="3023" w:type="dxa"/>
            <w:shd w:val="clear" w:color="auto" w:fill="auto"/>
            <w:noWrap/>
            <w:vAlign w:val="bottom"/>
          </w:tcPr>
          <w:p w14:paraId="0F3E790E" w14:textId="3BCD4EC7" w:rsidR="0094406D" w:rsidRPr="00102FBF" w:rsidRDefault="0094406D" w:rsidP="000143F3">
            <w:pPr>
              <w:spacing w:after="0" w:line="240" w:lineRule="auto"/>
              <w:jc w:val="center"/>
            </w:pPr>
            <w:r w:rsidRPr="00102FBF">
              <w:rPr>
                <w:color w:val="000000"/>
              </w:rPr>
              <w:t>15100</w:t>
            </w:r>
            <w:r>
              <w:rPr>
                <w:color w:val="000000"/>
              </w:rPr>
              <w:t xml:space="preserve"> </w:t>
            </w:r>
          </w:p>
        </w:tc>
      </w:tr>
      <w:tr w:rsidR="0094406D" w:rsidRPr="006329C0" w14:paraId="3C351ADD" w14:textId="77777777" w:rsidTr="0094406D">
        <w:trPr>
          <w:trHeight w:val="300"/>
        </w:trPr>
        <w:tc>
          <w:tcPr>
            <w:tcW w:w="3022" w:type="dxa"/>
            <w:shd w:val="clear" w:color="auto" w:fill="auto"/>
            <w:noWrap/>
            <w:vAlign w:val="bottom"/>
          </w:tcPr>
          <w:p w14:paraId="1A150FF4" w14:textId="77777777" w:rsidR="0094406D" w:rsidRPr="00B42275" w:rsidRDefault="0094406D" w:rsidP="000143F3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C1-fluorenes</w:t>
            </w:r>
          </w:p>
        </w:tc>
        <w:tc>
          <w:tcPr>
            <w:tcW w:w="3022" w:type="dxa"/>
            <w:shd w:val="clear" w:color="auto" w:fill="auto"/>
            <w:noWrap/>
            <w:vAlign w:val="bottom"/>
          </w:tcPr>
          <w:p w14:paraId="3511BA9A" w14:textId="0658CAC0" w:rsidR="0094406D" w:rsidRPr="00102FBF" w:rsidRDefault="0094406D" w:rsidP="000143F3">
            <w:pPr>
              <w:spacing w:after="0" w:line="240" w:lineRule="auto"/>
              <w:jc w:val="center"/>
            </w:pPr>
            <w:r w:rsidRPr="00102FBF">
              <w:rPr>
                <w:color w:val="000000"/>
              </w:rPr>
              <w:t>4</w:t>
            </w:r>
            <w:r>
              <w:rPr>
                <w:color w:val="000000"/>
              </w:rPr>
              <w:t>.</w:t>
            </w:r>
            <w:r w:rsidRPr="00102FBF">
              <w:rPr>
                <w:color w:val="000000"/>
              </w:rPr>
              <w:t>37</w:t>
            </w:r>
          </w:p>
        </w:tc>
        <w:tc>
          <w:tcPr>
            <w:tcW w:w="3023" w:type="dxa"/>
            <w:shd w:val="clear" w:color="auto" w:fill="auto"/>
            <w:noWrap/>
            <w:vAlign w:val="bottom"/>
          </w:tcPr>
          <w:p w14:paraId="04307590" w14:textId="4E5404E7" w:rsidR="0094406D" w:rsidRPr="00102FBF" w:rsidRDefault="0094406D" w:rsidP="000143F3">
            <w:pPr>
              <w:spacing w:after="0" w:line="240" w:lineRule="auto"/>
              <w:jc w:val="center"/>
            </w:pPr>
            <w:r w:rsidRPr="00102FBF">
              <w:rPr>
                <w:color w:val="000000"/>
              </w:rPr>
              <w:t>8400</w:t>
            </w:r>
            <w:r>
              <w:rPr>
                <w:color w:val="000000"/>
              </w:rPr>
              <w:t xml:space="preserve"> </w:t>
            </w:r>
          </w:p>
        </w:tc>
      </w:tr>
      <w:tr w:rsidR="0094406D" w:rsidRPr="006329C0" w14:paraId="520F8762" w14:textId="77777777" w:rsidTr="0094406D">
        <w:trPr>
          <w:trHeight w:val="300"/>
        </w:trPr>
        <w:tc>
          <w:tcPr>
            <w:tcW w:w="3022" w:type="dxa"/>
            <w:shd w:val="clear" w:color="auto" w:fill="auto"/>
            <w:noWrap/>
            <w:vAlign w:val="bottom"/>
          </w:tcPr>
          <w:p w14:paraId="5C54664D" w14:textId="77777777" w:rsidR="0094406D" w:rsidRPr="00B42275" w:rsidRDefault="0094406D" w:rsidP="0082169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C2-fluorenes</w:t>
            </w:r>
          </w:p>
        </w:tc>
        <w:tc>
          <w:tcPr>
            <w:tcW w:w="3022" w:type="dxa"/>
            <w:shd w:val="clear" w:color="auto" w:fill="auto"/>
            <w:noWrap/>
            <w:vAlign w:val="bottom"/>
          </w:tcPr>
          <w:p w14:paraId="2CE585E5" w14:textId="62BB11CC" w:rsidR="0094406D" w:rsidRPr="00102FBF" w:rsidRDefault="0094406D" w:rsidP="0082169E">
            <w:pPr>
              <w:spacing w:after="0" w:line="240" w:lineRule="auto"/>
              <w:jc w:val="center"/>
            </w:pPr>
            <w:r w:rsidRPr="00102FBF">
              <w:rPr>
                <w:color w:val="000000"/>
              </w:rPr>
              <w:t>4</w:t>
            </w:r>
            <w:r>
              <w:rPr>
                <w:color w:val="000000"/>
              </w:rPr>
              <w:t>.</w:t>
            </w:r>
            <w:r w:rsidRPr="00102FBF">
              <w:rPr>
                <w:color w:val="000000"/>
              </w:rPr>
              <w:t>819</w:t>
            </w:r>
          </w:p>
        </w:tc>
        <w:tc>
          <w:tcPr>
            <w:tcW w:w="3023" w:type="dxa"/>
            <w:shd w:val="clear" w:color="auto" w:fill="auto"/>
            <w:noWrap/>
            <w:vAlign w:val="bottom"/>
          </w:tcPr>
          <w:p w14:paraId="7C4E6792" w14:textId="084CFF3E" w:rsidR="0094406D" w:rsidRPr="00102FBF" w:rsidRDefault="0094406D" w:rsidP="0082169E">
            <w:pPr>
              <w:spacing w:after="0" w:line="240" w:lineRule="auto"/>
              <w:jc w:val="center"/>
            </w:pPr>
            <w:r w:rsidRPr="00102FBF">
              <w:rPr>
                <w:color w:val="000000"/>
              </w:rPr>
              <w:t>3600</w:t>
            </w:r>
            <w:r>
              <w:rPr>
                <w:color w:val="000000"/>
              </w:rPr>
              <w:t xml:space="preserve"> </w:t>
            </w:r>
          </w:p>
        </w:tc>
      </w:tr>
      <w:tr w:rsidR="0094406D" w:rsidRPr="006329C0" w14:paraId="6B706D1B" w14:textId="77777777" w:rsidTr="0094406D">
        <w:trPr>
          <w:trHeight w:val="300"/>
        </w:trPr>
        <w:tc>
          <w:tcPr>
            <w:tcW w:w="3022" w:type="dxa"/>
            <w:shd w:val="clear" w:color="auto" w:fill="auto"/>
            <w:noWrap/>
            <w:vAlign w:val="bottom"/>
          </w:tcPr>
          <w:p w14:paraId="38C99F28" w14:textId="77777777" w:rsidR="0094406D" w:rsidRPr="00B42275" w:rsidRDefault="0094406D" w:rsidP="0082169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C3-fluorenes</w:t>
            </w:r>
          </w:p>
        </w:tc>
        <w:tc>
          <w:tcPr>
            <w:tcW w:w="3022" w:type="dxa"/>
            <w:shd w:val="clear" w:color="auto" w:fill="auto"/>
            <w:noWrap/>
            <w:vAlign w:val="bottom"/>
          </w:tcPr>
          <w:p w14:paraId="29EB923B" w14:textId="3DE435D1" w:rsidR="0094406D" w:rsidRPr="00102FBF" w:rsidRDefault="0094406D" w:rsidP="0082169E">
            <w:pPr>
              <w:spacing w:after="0" w:line="240" w:lineRule="auto"/>
              <w:jc w:val="center"/>
            </w:pPr>
            <w:r w:rsidRPr="00102FBF">
              <w:rPr>
                <w:color w:val="000000"/>
              </w:rPr>
              <w:t>5</w:t>
            </w:r>
            <w:r>
              <w:rPr>
                <w:color w:val="000000"/>
              </w:rPr>
              <w:t>.</w:t>
            </w:r>
            <w:r w:rsidRPr="00102FBF">
              <w:rPr>
                <w:color w:val="000000"/>
              </w:rPr>
              <w:t>318</w:t>
            </w:r>
          </w:p>
        </w:tc>
        <w:tc>
          <w:tcPr>
            <w:tcW w:w="3023" w:type="dxa"/>
            <w:shd w:val="clear" w:color="auto" w:fill="auto"/>
            <w:noWrap/>
            <w:vAlign w:val="bottom"/>
          </w:tcPr>
          <w:p w14:paraId="4D55ACF6" w14:textId="0CE8A187" w:rsidR="0094406D" w:rsidRPr="00102FBF" w:rsidRDefault="0094406D" w:rsidP="0082169E">
            <w:pPr>
              <w:spacing w:after="0" w:line="240" w:lineRule="auto"/>
              <w:jc w:val="center"/>
            </w:pPr>
            <w:r w:rsidRPr="00102FBF">
              <w:rPr>
                <w:color w:val="000000"/>
              </w:rPr>
              <w:t>1400</w:t>
            </w:r>
            <w:r>
              <w:rPr>
                <w:color w:val="000000"/>
              </w:rPr>
              <w:t xml:space="preserve"> </w:t>
            </w:r>
          </w:p>
        </w:tc>
      </w:tr>
      <w:tr w:rsidR="0094406D" w:rsidRPr="006329C0" w14:paraId="6EB6D9AE" w14:textId="77777777" w:rsidTr="0094406D">
        <w:trPr>
          <w:trHeight w:val="300"/>
        </w:trPr>
        <w:tc>
          <w:tcPr>
            <w:tcW w:w="3022" w:type="dxa"/>
            <w:shd w:val="clear" w:color="auto" w:fill="auto"/>
            <w:noWrap/>
            <w:vAlign w:val="bottom"/>
          </w:tcPr>
          <w:p w14:paraId="5316A59C" w14:textId="7C4016CB" w:rsidR="0094406D" w:rsidRPr="00B42275" w:rsidRDefault="0094406D" w:rsidP="0082169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Phenanthrene</w:t>
            </w:r>
          </w:p>
        </w:tc>
        <w:tc>
          <w:tcPr>
            <w:tcW w:w="3022" w:type="dxa"/>
            <w:shd w:val="clear" w:color="auto" w:fill="auto"/>
            <w:noWrap/>
            <w:vAlign w:val="bottom"/>
          </w:tcPr>
          <w:p w14:paraId="26DC34CE" w14:textId="26AA0F98" w:rsidR="0094406D" w:rsidRPr="00102FBF" w:rsidRDefault="0094406D" w:rsidP="0082169E">
            <w:pPr>
              <w:spacing w:after="0" w:line="240" w:lineRule="auto"/>
              <w:jc w:val="center"/>
            </w:pPr>
            <w:r w:rsidRPr="00102FBF">
              <w:rPr>
                <w:color w:val="000000"/>
              </w:rPr>
              <w:t>4</w:t>
            </w:r>
            <w:r>
              <w:rPr>
                <w:color w:val="000000"/>
              </w:rPr>
              <w:t>.</w:t>
            </w:r>
            <w:r w:rsidRPr="00102FBF">
              <w:rPr>
                <w:color w:val="000000"/>
              </w:rPr>
              <w:t>584</w:t>
            </w:r>
          </w:p>
        </w:tc>
        <w:tc>
          <w:tcPr>
            <w:tcW w:w="3023" w:type="dxa"/>
            <w:shd w:val="clear" w:color="auto" w:fill="auto"/>
            <w:noWrap/>
            <w:vAlign w:val="bottom"/>
          </w:tcPr>
          <w:p w14:paraId="68E28239" w14:textId="53896DC4" w:rsidR="0094406D" w:rsidRPr="00102FBF" w:rsidRDefault="0094406D" w:rsidP="0082169E">
            <w:pPr>
              <w:spacing w:after="0" w:line="240" w:lineRule="auto"/>
              <w:jc w:val="center"/>
            </w:pPr>
            <w:r w:rsidRPr="00102FBF">
              <w:rPr>
                <w:color w:val="000000"/>
              </w:rPr>
              <w:t>62100</w:t>
            </w:r>
            <w:r>
              <w:rPr>
                <w:color w:val="000000"/>
              </w:rPr>
              <w:t xml:space="preserve"> </w:t>
            </w:r>
          </w:p>
        </w:tc>
      </w:tr>
      <w:tr w:rsidR="0094406D" w:rsidRPr="006329C0" w14:paraId="6FDD38A2" w14:textId="77777777" w:rsidTr="0094406D">
        <w:trPr>
          <w:trHeight w:val="300"/>
        </w:trPr>
        <w:tc>
          <w:tcPr>
            <w:tcW w:w="3022" w:type="dxa"/>
            <w:shd w:val="clear" w:color="auto" w:fill="auto"/>
            <w:noWrap/>
            <w:vAlign w:val="bottom"/>
          </w:tcPr>
          <w:p w14:paraId="77C9CB30" w14:textId="77777777" w:rsidR="0094406D" w:rsidRPr="00B42275" w:rsidRDefault="0094406D" w:rsidP="0082169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C1-phenanthrenes/anthracenes</w:t>
            </w:r>
          </w:p>
        </w:tc>
        <w:tc>
          <w:tcPr>
            <w:tcW w:w="3022" w:type="dxa"/>
            <w:shd w:val="clear" w:color="auto" w:fill="auto"/>
            <w:noWrap/>
            <w:vAlign w:val="bottom"/>
          </w:tcPr>
          <w:p w14:paraId="1384EEB2" w14:textId="5629C70A" w:rsidR="0094406D" w:rsidRPr="00102FBF" w:rsidRDefault="0094406D" w:rsidP="0082169E">
            <w:pPr>
              <w:spacing w:after="0" w:line="240" w:lineRule="auto"/>
              <w:jc w:val="center"/>
            </w:pPr>
            <w:r w:rsidRPr="00102FBF">
              <w:rPr>
                <w:color w:val="000000"/>
              </w:rPr>
              <w:t>5</w:t>
            </w:r>
            <w:r>
              <w:rPr>
                <w:color w:val="000000"/>
              </w:rPr>
              <w:t>.</w:t>
            </w:r>
            <w:r w:rsidRPr="00102FBF">
              <w:rPr>
                <w:color w:val="000000"/>
              </w:rPr>
              <w:t>037</w:t>
            </w:r>
          </w:p>
        </w:tc>
        <w:tc>
          <w:tcPr>
            <w:tcW w:w="3023" w:type="dxa"/>
            <w:shd w:val="clear" w:color="auto" w:fill="auto"/>
            <w:noWrap/>
            <w:vAlign w:val="bottom"/>
          </w:tcPr>
          <w:p w14:paraId="6DC5D8AF" w14:textId="5A44DB1B" w:rsidR="0094406D" w:rsidRPr="00102FBF" w:rsidRDefault="0094406D" w:rsidP="0082169E">
            <w:pPr>
              <w:spacing w:after="0" w:line="240" w:lineRule="auto"/>
              <w:jc w:val="center"/>
            </w:pPr>
            <w:r w:rsidRPr="00102FBF">
              <w:rPr>
                <w:color w:val="000000"/>
              </w:rPr>
              <w:t>2300</w:t>
            </w:r>
            <w:r>
              <w:rPr>
                <w:color w:val="000000"/>
              </w:rPr>
              <w:t xml:space="preserve"> </w:t>
            </w:r>
          </w:p>
        </w:tc>
      </w:tr>
      <w:tr w:rsidR="0094406D" w:rsidRPr="006329C0" w14:paraId="47A8DF7D" w14:textId="77777777" w:rsidTr="0094406D">
        <w:trPr>
          <w:trHeight w:val="300"/>
        </w:trPr>
        <w:tc>
          <w:tcPr>
            <w:tcW w:w="3022" w:type="dxa"/>
            <w:shd w:val="clear" w:color="auto" w:fill="auto"/>
            <w:noWrap/>
            <w:vAlign w:val="bottom"/>
          </w:tcPr>
          <w:p w14:paraId="14D28728" w14:textId="77777777" w:rsidR="0094406D" w:rsidRPr="00B42275" w:rsidRDefault="0094406D" w:rsidP="0082169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C2-phenanthrenes/anthracenes</w:t>
            </w:r>
          </w:p>
        </w:tc>
        <w:tc>
          <w:tcPr>
            <w:tcW w:w="3022" w:type="dxa"/>
            <w:shd w:val="clear" w:color="auto" w:fill="auto"/>
            <w:noWrap/>
            <w:vAlign w:val="bottom"/>
          </w:tcPr>
          <w:p w14:paraId="6B97B703" w14:textId="0ADE69A1" w:rsidR="0094406D" w:rsidRPr="00102FBF" w:rsidRDefault="0094406D" w:rsidP="0082169E">
            <w:pPr>
              <w:spacing w:after="0" w:line="240" w:lineRule="auto"/>
              <w:jc w:val="center"/>
            </w:pPr>
            <w:r w:rsidRPr="00102FBF">
              <w:rPr>
                <w:color w:val="000000"/>
              </w:rPr>
              <w:t>5</w:t>
            </w:r>
            <w:r>
              <w:rPr>
                <w:color w:val="000000"/>
              </w:rPr>
              <w:t>.</w:t>
            </w:r>
            <w:r w:rsidRPr="00102FBF">
              <w:rPr>
                <w:color w:val="000000"/>
              </w:rPr>
              <w:t>455</w:t>
            </w:r>
          </w:p>
        </w:tc>
        <w:tc>
          <w:tcPr>
            <w:tcW w:w="3023" w:type="dxa"/>
            <w:shd w:val="clear" w:color="auto" w:fill="auto"/>
            <w:noWrap/>
            <w:vAlign w:val="bottom"/>
          </w:tcPr>
          <w:p w14:paraId="3654D1BF" w14:textId="116CA349" w:rsidR="0094406D" w:rsidRPr="00102FBF" w:rsidRDefault="0094406D" w:rsidP="0082169E">
            <w:pPr>
              <w:spacing w:after="0" w:line="240" w:lineRule="auto"/>
              <w:jc w:val="center"/>
            </w:pPr>
            <w:r w:rsidRPr="00102FBF">
              <w:rPr>
                <w:color w:val="000000"/>
              </w:rPr>
              <w:t>1000</w:t>
            </w:r>
            <w:r>
              <w:rPr>
                <w:color w:val="000000"/>
              </w:rPr>
              <w:t xml:space="preserve"> </w:t>
            </w:r>
          </w:p>
        </w:tc>
      </w:tr>
      <w:tr w:rsidR="0094406D" w:rsidRPr="006329C0" w14:paraId="25A41704" w14:textId="77777777" w:rsidTr="0094406D">
        <w:trPr>
          <w:trHeight w:val="300"/>
        </w:trPr>
        <w:tc>
          <w:tcPr>
            <w:tcW w:w="3022" w:type="dxa"/>
            <w:shd w:val="clear" w:color="auto" w:fill="auto"/>
            <w:noWrap/>
            <w:vAlign w:val="bottom"/>
          </w:tcPr>
          <w:p w14:paraId="3492939B" w14:textId="77777777" w:rsidR="0094406D" w:rsidRPr="00B42275" w:rsidRDefault="0094406D" w:rsidP="0082169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C3-phenanthrenes/anthracenes</w:t>
            </w:r>
          </w:p>
        </w:tc>
        <w:tc>
          <w:tcPr>
            <w:tcW w:w="3022" w:type="dxa"/>
            <w:shd w:val="clear" w:color="auto" w:fill="auto"/>
            <w:noWrap/>
            <w:vAlign w:val="bottom"/>
          </w:tcPr>
          <w:p w14:paraId="763568F0" w14:textId="47B2F750" w:rsidR="0094406D" w:rsidRPr="00102FBF" w:rsidRDefault="00243C93" w:rsidP="0082169E">
            <w:pPr>
              <w:spacing w:after="0" w:line="240" w:lineRule="auto"/>
              <w:jc w:val="center"/>
            </w:pPr>
            <w:r>
              <w:t>5.99</w:t>
            </w:r>
          </w:p>
        </w:tc>
        <w:tc>
          <w:tcPr>
            <w:tcW w:w="3023" w:type="dxa"/>
            <w:shd w:val="clear" w:color="auto" w:fill="auto"/>
            <w:noWrap/>
            <w:vAlign w:val="bottom"/>
          </w:tcPr>
          <w:p w14:paraId="7A07B1E6" w14:textId="27F68829" w:rsidR="0094406D" w:rsidRPr="00102FBF" w:rsidRDefault="00243C93" w:rsidP="0082169E">
            <w:pPr>
              <w:spacing w:after="0" w:line="240" w:lineRule="auto"/>
              <w:jc w:val="center"/>
            </w:pPr>
            <w:r>
              <w:rPr>
                <w:color w:val="000000"/>
              </w:rPr>
              <w:t>190</w:t>
            </w:r>
          </w:p>
        </w:tc>
      </w:tr>
      <w:tr w:rsidR="0094406D" w:rsidRPr="006329C0" w14:paraId="12EB1693" w14:textId="77777777" w:rsidTr="0094406D">
        <w:trPr>
          <w:trHeight w:val="300"/>
        </w:trPr>
        <w:tc>
          <w:tcPr>
            <w:tcW w:w="3022" w:type="dxa"/>
            <w:shd w:val="clear" w:color="auto" w:fill="auto"/>
            <w:noWrap/>
            <w:vAlign w:val="bottom"/>
          </w:tcPr>
          <w:p w14:paraId="2313B0FF" w14:textId="77777777" w:rsidR="0094406D" w:rsidRPr="00B42275" w:rsidRDefault="0094406D" w:rsidP="0082169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C4-phenanthrenes/anthracenes</w:t>
            </w:r>
          </w:p>
        </w:tc>
        <w:tc>
          <w:tcPr>
            <w:tcW w:w="3022" w:type="dxa"/>
            <w:shd w:val="clear" w:color="auto" w:fill="auto"/>
            <w:noWrap/>
            <w:vAlign w:val="bottom"/>
          </w:tcPr>
          <w:p w14:paraId="4579F77C" w14:textId="026BA902" w:rsidR="0094406D" w:rsidRPr="00102FBF" w:rsidRDefault="0094406D" w:rsidP="0082169E">
            <w:pPr>
              <w:spacing w:after="0" w:line="240" w:lineRule="auto"/>
              <w:jc w:val="center"/>
            </w:pPr>
            <w:r w:rsidRPr="00102FBF">
              <w:rPr>
                <w:color w:val="000000"/>
              </w:rPr>
              <w:t>6</w:t>
            </w:r>
            <w:r>
              <w:rPr>
                <w:color w:val="000000"/>
              </w:rPr>
              <w:t>.</w:t>
            </w:r>
            <w:r w:rsidRPr="00102FBF">
              <w:rPr>
                <w:color w:val="000000"/>
              </w:rPr>
              <w:t>357</w:t>
            </w:r>
          </w:p>
        </w:tc>
        <w:tc>
          <w:tcPr>
            <w:tcW w:w="3023" w:type="dxa"/>
            <w:shd w:val="clear" w:color="auto" w:fill="auto"/>
            <w:noWrap/>
            <w:vAlign w:val="bottom"/>
          </w:tcPr>
          <w:p w14:paraId="73182982" w14:textId="73EC0253" w:rsidR="0094406D" w:rsidRPr="00102FBF" w:rsidRDefault="0094406D" w:rsidP="0082169E">
            <w:pPr>
              <w:spacing w:after="0" w:line="240" w:lineRule="auto"/>
              <w:jc w:val="center"/>
            </w:pPr>
            <w:r w:rsidRPr="00102FBF">
              <w:rPr>
                <w:color w:val="000000"/>
              </w:rPr>
              <w:t>190</w:t>
            </w:r>
            <w:r>
              <w:rPr>
                <w:color w:val="000000"/>
              </w:rPr>
              <w:t xml:space="preserve"> </w:t>
            </w:r>
          </w:p>
        </w:tc>
      </w:tr>
      <w:tr w:rsidR="0094406D" w:rsidRPr="006329C0" w14:paraId="150B1B6F" w14:textId="77777777" w:rsidTr="0094406D">
        <w:trPr>
          <w:trHeight w:val="300"/>
        </w:trPr>
        <w:tc>
          <w:tcPr>
            <w:tcW w:w="3022" w:type="dxa"/>
            <w:shd w:val="clear" w:color="auto" w:fill="auto"/>
            <w:noWrap/>
            <w:vAlign w:val="bottom"/>
          </w:tcPr>
          <w:p w14:paraId="5FCDADF9" w14:textId="77777777" w:rsidR="0094406D" w:rsidRPr="00B42275" w:rsidRDefault="0094406D" w:rsidP="0082169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Dibenzothiophene</w:t>
            </w:r>
          </w:p>
        </w:tc>
        <w:tc>
          <w:tcPr>
            <w:tcW w:w="3022" w:type="dxa"/>
            <w:shd w:val="clear" w:color="auto" w:fill="auto"/>
            <w:noWrap/>
            <w:vAlign w:val="bottom"/>
          </w:tcPr>
          <w:p w14:paraId="70982439" w14:textId="5808B752" w:rsidR="0094406D" w:rsidRPr="00102FBF" w:rsidRDefault="0094406D" w:rsidP="0082169E">
            <w:pPr>
              <w:spacing w:after="0" w:line="240" w:lineRule="auto"/>
              <w:jc w:val="center"/>
            </w:pPr>
            <w:r w:rsidRPr="00102FBF">
              <w:rPr>
                <w:color w:val="000000"/>
              </w:rPr>
              <w:t>4</w:t>
            </w:r>
            <w:r>
              <w:rPr>
                <w:color w:val="000000"/>
              </w:rPr>
              <w:t>.</w:t>
            </w:r>
            <w:r w:rsidRPr="00102FBF">
              <w:rPr>
                <w:color w:val="000000"/>
              </w:rPr>
              <w:t>341</w:t>
            </w:r>
          </w:p>
        </w:tc>
        <w:tc>
          <w:tcPr>
            <w:tcW w:w="3023" w:type="dxa"/>
            <w:shd w:val="clear" w:color="auto" w:fill="auto"/>
            <w:noWrap/>
            <w:vAlign w:val="bottom"/>
          </w:tcPr>
          <w:p w14:paraId="17B2A37C" w14:textId="40221CDE" w:rsidR="0094406D" w:rsidRPr="00102FBF" w:rsidRDefault="0094406D" w:rsidP="0082169E">
            <w:pPr>
              <w:spacing w:after="0" w:line="240" w:lineRule="auto"/>
              <w:jc w:val="center"/>
            </w:pPr>
            <w:r w:rsidRPr="00102FBF">
              <w:rPr>
                <w:color w:val="000000"/>
              </w:rPr>
              <w:t>9100</w:t>
            </w:r>
            <w:r>
              <w:rPr>
                <w:color w:val="000000"/>
              </w:rPr>
              <w:t xml:space="preserve"> </w:t>
            </w:r>
          </w:p>
        </w:tc>
      </w:tr>
      <w:tr w:rsidR="0094406D" w:rsidRPr="006329C0" w14:paraId="78F62660" w14:textId="77777777" w:rsidTr="0094406D">
        <w:trPr>
          <w:trHeight w:val="300"/>
        </w:trPr>
        <w:tc>
          <w:tcPr>
            <w:tcW w:w="3022" w:type="dxa"/>
            <w:shd w:val="clear" w:color="auto" w:fill="auto"/>
            <w:noWrap/>
            <w:vAlign w:val="bottom"/>
          </w:tcPr>
          <w:p w14:paraId="66282001" w14:textId="77777777" w:rsidR="0094406D" w:rsidRPr="00B42275" w:rsidRDefault="0094406D" w:rsidP="0082169E">
            <w:pPr>
              <w:spacing w:after="0" w:line="240" w:lineRule="auto"/>
              <w:rPr>
                <w:rFonts w:eastAsia="Times New Roman" w:cs="Times New Roman"/>
                <w:b/>
                <w:bCs/>
                <w:i/>
                <w:iCs/>
                <w:color w:val="000000"/>
                <w:lang w:eastAsia="nb-NO"/>
              </w:rPr>
            </w:pPr>
            <w:r w:rsidRPr="00B42275">
              <w:rPr>
                <w:rFonts w:cs="Arial"/>
              </w:rPr>
              <w:t>C1-dibenzothiophenes</w:t>
            </w:r>
          </w:p>
        </w:tc>
        <w:tc>
          <w:tcPr>
            <w:tcW w:w="3022" w:type="dxa"/>
            <w:shd w:val="clear" w:color="auto" w:fill="auto"/>
            <w:noWrap/>
            <w:vAlign w:val="bottom"/>
          </w:tcPr>
          <w:p w14:paraId="2C60A66C" w14:textId="461210A9" w:rsidR="0094406D" w:rsidRPr="00102FBF" w:rsidRDefault="0094406D" w:rsidP="0082169E">
            <w:pPr>
              <w:spacing w:after="0" w:line="240" w:lineRule="auto"/>
              <w:jc w:val="center"/>
            </w:pPr>
            <w:r w:rsidRPr="00102FBF">
              <w:rPr>
                <w:color w:val="000000"/>
              </w:rPr>
              <w:t>4</w:t>
            </w:r>
            <w:r>
              <w:rPr>
                <w:color w:val="000000"/>
              </w:rPr>
              <w:t>.</w:t>
            </w:r>
            <w:r w:rsidRPr="00102FBF">
              <w:rPr>
                <w:color w:val="000000"/>
              </w:rPr>
              <w:t>859</w:t>
            </w:r>
          </w:p>
        </w:tc>
        <w:tc>
          <w:tcPr>
            <w:tcW w:w="3023" w:type="dxa"/>
            <w:shd w:val="clear" w:color="auto" w:fill="auto"/>
            <w:noWrap/>
            <w:vAlign w:val="bottom"/>
          </w:tcPr>
          <w:p w14:paraId="12DD51D5" w14:textId="7B41E2A4" w:rsidR="0094406D" w:rsidRPr="00102FBF" w:rsidRDefault="0094406D" w:rsidP="0082169E">
            <w:pPr>
              <w:spacing w:after="0" w:line="240" w:lineRule="auto"/>
              <w:jc w:val="center"/>
            </w:pPr>
            <w:r w:rsidRPr="00102FBF">
              <w:rPr>
                <w:color w:val="000000"/>
              </w:rPr>
              <w:t>3400</w:t>
            </w:r>
            <w:r>
              <w:rPr>
                <w:color w:val="000000"/>
              </w:rPr>
              <w:t xml:space="preserve"> </w:t>
            </w:r>
          </w:p>
        </w:tc>
      </w:tr>
      <w:tr w:rsidR="0094406D" w:rsidRPr="006329C0" w14:paraId="0A1DE5E4" w14:textId="77777777" w:rsidTr="0094406D">
        <w:trPr>
          <w:trHeight w:val="300"/>
        </w:trPr>
        <w:tc>
          <w:tcPr>
            <w:tcW w:w="3022" w:type="dxa"/>
            <w:shd w:val="clear" w:color="auto" w:fill="auto"/>
            <w:noWrap/>
            <w:vAlign w:val="bottom"/>
          </w:tcPr>
          <w:p w14:paraId="162B3A26" w14:textId="77777777" w:rsidR="0094406D" w:rsidRPr="00B42275" w:rsidRDefault="0094406D" w:rsidP="0082169E">
            <w:pPr>
              <w:spacing w:after="0" w:line="240" w:lineRule="auto"/>
              <w:rPr>
                <w:rFonts w:cs="Arial"/>
              </w:rPr>
            </w:pPr>
            <w:r w:rsidRPr="00B42275">
              <w:rPr>
                <w:rFonts w:cs="Arial"/>
              </w:rPr>
              <w:t>C2-dibenzothiophenes</w:t>
            </w:r>
          </w:p>
        </w:tc>
        <w:tc>
          <w:tcPr>
            <w:tcW w:w="3022" w:type="dxa"/>
            <w:shd w:val="clear" w:color="auto" w:fill="auto"/>
            <w:noWrap/>
            <w:vAlign w:val="bottom"/>
          </w:tcPr>
          <w:p w14:paraId="13626E4B" w14:textId="6B3C4881" w:rsidR="0094406D" w:rsidRPr="00102FBF" w:rsidRDefault="0094406D" w:rsidP="0082169E">
            <w:pPr>
              <w:spacing w:after="0" w:line="240" w:lineRule="auto"/>
              <w:jc w:val="center"/>
            </w:pPr>
            <w:r w:rsidRPr="00102FBF">
              <w:rPr>
                <w:color w:val="000000"/>
              </w:rPr>
              <w:t>5</w:t>
            </w:r>
            <w:r>
              <w:rPr>
                <w:color w:val="000000"/>
              </w:rPr>
              <w:t>.</w:t>
            </w:r>
            <w:r w:rsidRPr="00102FBF">
              <w:rPr>
                <w:color w:val="000000"/>
              </w:rPr>
              <w:t>332</w:t>
            </w:r>
          </w:p>
        </w:tc>
        <w:tc>
          <w:tcPr>
            <w:tcW w:w="3023" w:type="dxa"/>
            <w:shd w:val="clear" w:color="auto" w:fill="auto"/>
            <w:noWrap/>
            <w:vAlign w:val="bottom"/>
          </w:tcPr>
          <w:p w14:paraId="422DE659" w14:textId="1E0EF9AE" w:rsidR="0094406D" w:rsidRPr="00102FBF" w:rsidRDefault="0094406D" w:rsidP="0082169E">
            <w:pPr>
              <w:spacing w:after="0" w:line="240" w:lineRule="auto"/>
              <w:jc w:val="center"/>
            </w:pPr>
            <w:r w:rsidRPr="00102FBF">
              <w:rPr>
                <w:color w:val="000000"/>
              </w:rPr>
              <w:t>1400</w:t>
            </w:r>
          </w:p>
        </w:tc>
      </w:tr>
      <w:tr w:rsidR="0094406D" w:rsidRPr="006329C0" w14:paraId="48AF3428" w14:textId="77777777" w:rsidTr="0094406D">
        <w:trPr>
          <w:trHeight w:val="300"/>
        </w:trPr>
        <w:tc>
          <w:tcPr>
            <w:tcW w:w="3022" w:type="dxa"/>
            <w:shd w:val="clear" w:color="auto" w:fill="auto"/>
            <w:noWrap/>
            <w:vAlign w:val="bottom"/>
          </w:tcPr>
          <w:p w14:paraId="38091BBE" w14:textId="77777777" w:rsidR="0094406D" w:rsidRPr="00B42275" w:rsidRDefault="0094406D" w:rsidP="0082169E">
            <w:pPr>
              <w:spacing w:after="0" w:line="240" w:lineRule="auto"/>
              <w:rPr>
                <w:rFonts w:cs="Arial"/>
              </w:rPr>
            </w:pPr>
            <w:r w:rsidRPr="00B42275">
              <w:rPr>
                <w:rFonts w:cs="Arial"/>
              </w:rPr>
              <w:t>C3-dibenzothiophenes</w:t>
            </w:r>
          </w:p>
        </w:tc>
        <w:tc>
          <w:tcPr>
            <w:tcW w:w="3022" w:type="dxa"/>
            <w:shd w:val="clear" w:color="auto" w:fill="auto"/>
            <w:noWrap/>
            <w:vAlign w:val="bottom"/>
          </w:tcPr>
          <w:p w14:paraId="507A1F8A" w14:textId="29EF34B5" w:rsidR="0094406D" w:rsidRPr="00102FBF" w:rsidRDefault="0094406D" w:rsidP="0082169E">
            <w:pPr>
              <w:spacing w:after="0" w:line="240" w:lineRule="auto"/>
              <w:jc w:val="center"/>
            </w:pPr>
            <w:r w:rsidRPr="00102FBF">
              <w:rPr>
                <w:color w:val="000000"/>
              </w:rPr>
              <w:t>5</w:t>
            </w:r>
            <w:r>
              <w:rPr>
                <w:color w:val="000000"/>
              </w:rPr>
              <w:t>.</w:t>
            </w:r>
            <w:r w:rsidRPr="00102FBF">
              <w:rPr>
                <w:color w:val="000000"/>
              </w:rPr>
              <w:t>81</w:t>
            </w:r>
          </w:p>
        </w:tc>
        <w:tc>
          <w:tcPr>
            <w:tcW w:w="3023" w:type="dxa"/>
            <w:shd w:val="clear" w:color="auto" w:fill="auto"/>
            <w:noWrap/>
            <w:vAlign w:val="bottom"/>
          </w:tcPr>
          <w:p w14:paraId="7818D0F7" w14:textId="064E277A" w:rsidR="0094406D" w:rsidRPr="00102FBF" w:rsidRDefault="0094406D" w:rsidP="0082169E">
            <w:pPr>
              <w:spacing w:after="0" w:line="240" w:lineRule="auto"/>
              <w:jc w:val="center"/>
            </w:pPr>
            <w:r w:rsidRPr="00102FBF">
              <w:rPr>
                <w:color w:val="000000"/>
              </w:rPr>
              <w:t>560</w:t>
            </w:r>
            <w:r>
              <w:rPr>
                <w:color w:val="000000"/>
              </w:rPr>
              <w:t xml:space="preserve"> </w:t>
            </w:r>
          </w:p>
        </w:tc>
      </w:tr>
      <w:tr w:rsidR="0094406D" w:rsidRPr="006329C0" w14:paraId="65370C69" w14:textId="77777777" w:rsidTr="0094406D">
        <w:trPr>
          <w:trHeight w:val="300"/>
        </w:trPr>
        <w:tc>
          <w:tcPr>
            <w:tcW w:w="3022" w:type="dxa"/>
            <w:shd w:val="clear" w:color="auto" w:fill="auto"/>
            <w:noWrap/>
            <w:vAlign w:val="bottom"/>
          </w:tcPr>
          <w:p w14:paraId="0470AC57" w14:textId="77777777" w:rsidR="0094406D" w:rsidRPr="00B42275" w:rsidRDefault="0094406D" w:rsidP="0082169E">
            <w:pPr>
              <w:spacing w:after="0" w:line="240" w:lineRule="auto"/>
              <w:rPr>
                <w:rFonts w:cs="Arial"/>
              </w:rPr>
            </w:pPr>
            <w:r w:rsidRPr="00B42275">
              <w:rPr>
                <w:rFonts w:cs="Arial"/>
              </w:rPr>
              <w:t>C4-dibenzothiophenes</w:t>
            </w:r>
          </w:p>
        </w:tc>
        <w:tc>
          <w:tcPr>
            <w:tcW w:w="3022" w:type="dxa"/>
            <w:shd w:val="clear" w:color="auto" w:fill="auto"/>
            <w:noWrap/>
            <w:vAlign w:val="bottom"/>
          </w:tcPr>
          <w:p w14:paraId="719035DB" w14:textId="4ED1B8EA" w:rsidR="0094406D" w:rsidRPr="00102FBF" w:rsidRDefault="00912096" w:rsidP="0082169E">
            <w:pPr>
              <w:spacing w:after="0" w:line="240" w:lineRule="auto"/>
              <w:jc w:val="center"/>
            </w:pPr>
            <w:r>
              <w:rPr>
                <w:color w:val="000000"/>
              </w:rPr>
              <w:t>6.30</w:t>
            </w:r>
          </w:p>
        </w:tc>
        <w:tc>
          <w:tcPr>
            <w:tcW w:w="3023" w:type="dxa"/>
            <w:shd w:val="clear" w:color="auto" w:fill="auto"/>
            <w:noWrap/>
            <w:vAlign w:val="bottom"/>
          </w:tcPr>
          <w:p w14:paraId="446F11DD" w14:textId="4BFF4F03" w:rsidR="0094406D" w:rsidRPr="00102FBF" w:rsidRDefault="00912096" w:rsidP="0082169E">
            <w:pPr>
              <w:spacing w:after="0" w:line="240" w:lineRule="auto"/>
              <w:jc w:val="center"/>
            </w:pPr>
            <w:r>
              <w:rPr>
                <w:color w:val="000000"/>
              </w:rPr>
              <w:t>190</w:t>
            </w:r>
          </w:p>
        </w:tc>
      </w:tr>
      <w:tr w:rsidR="0094406D" w:rsidRPr="006329C0" w14:paraId="6BE12754" w14:textId="77777777" w:rsidTr="0094406D">
        <w:trPr>
          <w:trHeight w:val="300"/>
        </w:trPr>
        <w:tc>
          <w:tcPr>
            <w:tcW w:w="3022" w:type="dxa"/>
            <w:shd w:val="clear" w:color="auto" w:fill="auto"/>
            <w:noWrap/>
            <w:vAlign w:val="bottom"/>
          </w:tcPr>
          <w:p w14:paraId="0BE40FCF" w14:textId="77777777" w:rsidR="0094406D" w:rsidRPr="00B42275" w:rsidRDefault="0094406D" w:rsidP="0082169E">
            <w:pPr>
              <w:spacing w:after="0" w:line="240" w:lineRule="auto"/>
              <w:rPr>
                <w:rFonts w:cs="Arial"/>
              </w:rPr>
            </w:pPr>
            <w:r w:rsidRPr="00B42275">
              <w:rPr>
                <w:rFonts w:cs="Arial"/>
              </w:rPr>
              <w:t>Fluoranthene/Pyrene</w:t>
            </w:r>
          </w:p>
        </w:tc>
        <w:tc>
          <w:tcPr>
            <w:tcW w:w="3022" w:type="dxa"/>
            <w:shd w:val="clear" w:color="auto" w:fill="auto"/>
            <w:noWrap/>
            <w:vAlign w:val="bottom"/>
          </w:tcPr>
          <w:p w14:paraId="473F2EBF" w14:textId="374A13DC" w:rsidR="0094406D" w:rsidRPr="00102FBF" w:rsidRDefault="00DD5450" w:rsidP="0082169E">
            <w:pPr>
              <w:spacing w:after="0" w:line="240" w:lineRule="auto"/>
              <w:jc w:val="center"/>
            </w:pPr>
            <w:r>
              <w:t>5.22</w:t>
            </w:r>
          </w:p>
        </w:tc>
        <w:tc>
          <w:tcPr>
            <w:tcW w:w="3023" w:type="dxa"/>
            <w:shd w:val="clear" w:color="auto" w:fill="auto"/>
            <w:noWrap/>
            <w:vAlign w:val="bottom"/>
          </w:tcPr>
          <w:p w14:paraId="5DF13837" w14:textId="0E065421" w:rsidR="0094406D" w:rsidRPr="00102FBF" w:rsidRDefault="00DD5450" w:rsidP="0082169E">
            <w:pPr>
              <w:spacing w:after="0" w:line="240" w:lineRule="auto"/>
              <w:jc w:val="center"/>
            </w:pPr>
            <w:r>
              <w:t>1700</w:t>
            </w:r>
          </w:p>
        </w:tc>
      </w:tr>
      <w:tr w:rsidR="0094406D" w:rsidRPr="006329C0" w14:paraId="71E0F8B1" w14:textId="77777777" w:rsidTr="0094406D">
        <w:trPr>
          <w:trHeight w:val="300"/>
        </w:trPr>
        <w:tc>
          <w:tcPr>
            <w:tcW w:w="3022" w:type="dxa"/>
            <w:shd w:val="clear" w:color="auto" w:fill="auto"/>
            <w:noWrap/>
            <w:vAlign w:val="bottom"/>
          </w:tcPr>
          <w:p w14:paraId="37AEA279" w14:textId="77777777" w:rsidR="0094406D" w:rsidRPr="00B42275" w:rsidRDefault="0094406D" w:rsidP="000143F3">
            <w:pPr>
              <w:spacing w:after="0" w:line="240" w:lineRule="auto"/>
              <w:rPr>
                <w:rFonts w:cs="Arial"/>
              </w:rPr>
            </w:pPr>
            <w:r w:rsidRPr="00B42275">
              <w:rPr>
                <w:rFonts w:cs="Arial"/>
              </w:rPr>
              <w:t>C1-fluoranthrenes/pyrenes</w:t>
            </w:r>
          </w:p>
        </w:tc>
        <w:tc>
          <w:tcPr>
            <w:tcW w:w="3022" w:type="dxa"/>
            <w:shd w:val="clear" w:color="auto" w:fill="auto"/>
            <w:noWrap/>
            <w:vAlign w:val="bottom"/>
          </w:tcPr>
          <w:p w14:paraId="419BD798" w14:textId="538B26A8" w:rsidR="0094406D" w:rsidRPr="00102FBF" w:rsidRDefault="006C68C7" w:rsidP="000143F3">
            <w:pPr>
              <w:spacing w:after="0" w:line="240" w:lineRule="auto"/>
              <w:jc w:val="center"/>
            </w:pPr>
            <w:r>
              <w:rPr>
                <w:color w:val="000000"/>
              </w:rPr>
              <w:t>5.72</w:t>
            </w:r>
          </w:p>
        </w:tc>
        <w:tc>
          <w:tcPr>
            <w:tcW w:w="3023" w:type="dxa"/>
            <w:shd w:val="clear" w:color="auto" w:fill="auto"/>
            <w:noWrap/>
            <w:vAlign w:val="bottom"/>
          </w:tcPr>
          <w:p w14:paraId="12AAC1AE" w14:textId="7590D9C5" w:rsidR="0094406D" w:rsidRPr="00102FBF" w:rsidRDefault="006C68C7" w:rsidP="000143F3">
            <w:pPr>
              <w:spacing w:after="0" w:line="240" w:lineRule="auto"/>
              <w:jc w:val="center"/>
            </w:pPr>
            <w:r>
              <w:rPr>
                <w:color w:val="000000"/>
              </w:rPr>
              <w:t>1600</w:t>
            </w:r>
          </w:p>
        </w:tc>
      </w:tr>
      <w:tr w:rsidR="0094406D" w:rsidRPr="006329C0" w14:paraId="014AA036" w14:textId="77777777" w:rsidTr="0094406D">
        <w:trPr>
          <w:trHeight w:val="300"/>
        </w:trPr>
        <w:tc>
          <w:tcPr>
            <w:tcW w:w="3022" w:type="dxa"/>
            <w:shd w:val="clear" w:color="auto" w:fill="auto"/>
            <w:noWrap/>
            <w:vAlign w:val="bottom"/>
          </w:tcPr>
          <w:p w14:paraId="5EB18CBE" w14:textId="77777777" w:rsidR="0094406D" w:rsidRPr="00B42275" w:rsidRDefault="0094406D" w:rsidP="000143F3">
            <w:pPr>
              <w:spacing w:after="0" w:line="240" w:lineRule="auto"/>
              <w:rPr>
                <w:rFonts w:cs="Arial"/>
              </w:rPr>
            </w:pPr>
            <w:r w:rsidRPr="00B42275">
              <w:rPr>
                <w:rFonts w:cs="Arial"/>
              </w:rPr>
              <w:t>C2-fluoranthenes/pyrenes</w:t>
            </w:r>
          </w:p>
        </w:tc>
        <w:tc>
          <w:tcPr>
            <w:tcW w:w="3022" w:type="dxa"/>
            <w:shd w:val="clear" w:color="auto" w:fill="auto"/>
            <w:noWrap/>
            <w:vAlign w:val="bottom"/>
          </w:tcPr>
          <w:p w14:paraId="5C714B55" w14:textId="5E5D88AA" w:rsidR="0094406D" w:rsidRPr="00102FBF" w:rsidRDefault="0094406D" w:rsidP="000143F3">
            <w:pPr>
              <w:spacing w:after="0" w:line="240" w:lineRule="auto"/>
              <w:jc w:val="center"/>
            </w:pPr>
            <w:r w:rsidRPr="00102FBF">
              <w:rPr>
                <w:color w:val="000000"/>
              </w:rPr>
              <w:t>5</w:t>
            </w:r>
            <w:r>
              <w:rPr>
                <w:color w:val="000000"/>
              </w:rPr>
              <w:t>.</w:t>
            </w:r>
            <w:r w:rsidRPr="00102FBF">
              <w:rPr>
                <w:color w:val="000000"/>
              </w:rPr>
              <w:t>557</w:t>
            </w:r>
          </w:p>
        </w:tc>
        <w:tc>
          <w:tcPr>
            <w:tcW w:w="3023" w:type="dxa"/>
            <w:shd w:val="clear" w:color="auto" w:fill="auto"/>
            <w:noWrap/>
            <w:vAlign w:val="bottom"/>
          </w:tcPr>
          <w:p w14:paraId="0163F4D1" w14:textId="45E7F634" w:rsidR="0094406D" w:rsidRPr="00102FBF" w:rsidRDefault="0094406D" w:rsidP="000143F3">
            <w:pPr>
              <w:spacing w:after="0" w:line="240" w:lineRule="auto"/>
              <w:jc w:val="center"/>
            </w:pPr>
            <w:r w:rsidRPr="00102FBF">
              <w:rPr>
                <w:color w:val="000000"/>
              </w:rPr>
              <w:t>950</w:t>
            </w:r>
          </w:p>
        </w:tc>
      </w:tr>
      <w:tr w:rsidR="0094406D" w:rsidRPr="006329C0" w14:paraId="03DD09C1" w14:textId="77777777" w:rsidTr="0094406D">
        <w:trPr>
          <w:trHeight w:val="300"/>
        </w:trPr>
        <w:tc>
          <w:tcPr>
            <w:tcW w:w="3022" w:type="dxa"/>
            <w:shd w:val="clear" w:color="auto" w:fill="auto"/>
            <w:noWrap/>
            <w:vAlign w:val="bottom"/>
          </w:tcPr>
          <w:p w14:paraId="26F0F9A2" w14:textId="77777777" w:rsidR="0094406D" w:rsidRPr="00B42275" w:rsidRDefault="0094406D" w:rsidP="000143F3">
            <w:pPr>
              <w:spacing w:after="0" w:line="240" w:lineRule="auto"/>
              <w:rPr>
                <w:rFonts w:cs="Arial"/>
              </w:rPr>
            </w:pPr>
            <w:r w:rsidRPr="00B42275">
              <w:rPr>
                <w:rFonts w:cs="Arial"/>
              </w:rPr>
              <w:t>C3-fluoranthenes/pyrenes</w:t>
            </w:r>
          </w:p>
        </w:tc>
        <w:tc>
          <w:tcPr>
            <w:tcW w:w="3022" w:type="dxa"/>
            <w:shd w:val="clear" w:color="auto" w:fill="auto"/>
            <w:noWrap/>
            <w:vAlign w:val="bottom"/>
          </w:tcPr>
          <w:p w14:paraId="05A5704E" w14:textId="474A9675" w:rsidR="0094406D" w:rsidRPr="00102FBF" w:rsidRDefault="0094406D" w:rsidP="000143F3">
            <w:pPr>
              <w:spacing w:after="0" w:line="240" w:lineRule="auto"/>
              <w:jc w:val="center"/>
            </w:pPr>
            <w:r w:rsidRPr="00102FBF">
              <w:rPr>
                <w:color w:val="000000"/>
              </w:rPr>
              <w:t>6</w:t>
            </w:r>
            <w:r>
              <w:rPr>
                <w:color w:val="000000"/>
              </w:rPr>
              <w:t>.</w:t>
            </w:r>
            <w:r w:rsidRPr="00102FBF">
              <w:rPr>
                <w:color w:val="000000"/>
              </w:rPr>
              <w:t>384</w:t>
            </w:r>
          </w:p>
        </w:tc>
        <w:tc>
          <w:tcPr>
            <w:tcW w:w="3023" w:type="dxa"/>
            <w:shd w:val="clear" w:color="auto" w:fill="auto"/>
            <w:noWrap/>
            <w:vAlign w:val="bottom"/>
          </w:tcPr>
          <w:p w14:paraId="36D22502" w14:textId="17FECA6D" w:rsidR="0094406D" w:rsidRPr="00102FBF" w:rsidRDefault="0094406D" w:rsidP="000143F3">
            <w:pPr>
              <w:spacing w:after="0" w:line="240" w:lineRule="auto"/>
              <w:jc w:val="center"/>
            </w:pPr>
            <w:r w:rsidRPr="00102FBF">
              <w:rPr>
                <w:color w:val="000000"/>
              </w:rPr>
              <w:t>190</w:t>
            </w:r>
          </w:p>
        </w:tc>
      </w:tr>
      <w:tr w:rsidR="0094406D" w:rsidRPr="006329C0" w14:paraId="3767007D" w14:textId="77777777" w:rsidTr="0094406D">
        <w:trPr>
          <w:trHeight w:val="300"/>
        </w:trPr>
        <w:tc>
          <w:tcPr>
            <w:tcW w:w="3022" w:type="dxa"/>
            <w:shd w:val="clear" w:color="auto" w:fill="auto"/>
            <w:noWrap/>
            <w:vAlign w:val="bottom"/>
          </w:tcPr>
          <w:p w14:paraId="51CBDF7E" w14:textId="77777777" w:rsidR="0094406D" w:rsidRPr="00B42275" w:rsidRDefault="0094406D" w:rsidP="000143F3">
            <w:pPr>
              <w:spacing w:after="0" w:line="240" w:lineRule="auto"/>
              <w:rPr>
                <w:rFonts w:cs="Arial"/>
              </w:rPr>
            </w:pPr>
            <w:r w:rsidRPr="00B42275">
              <w:rPr>
                <w:rFonts w:cs="Arial"/>
              </w:rPr>
              <w:t>Chrysene</w:t>
            </w:r>
          </w:p>
        </w:tc>
        <w:tc>
          <w:tcPr>
            <w:tcW w:w="3022" w:type="dxa"/>
            <w:shd w:val="clear" w:color="auto" w:fill="auto"/>
            <w:noWrap/>
            <w:vAlign w:val="bottom"/>
          </w:tcPr>
          <w:p w14:paraId="1549CF53" w14:textId="6D4512E5" w:rsidR="0094406D" w:rsidRPr="00102FBF" w:rsidRDefault="0094406D" w:rsidP="000143F3">
            <w:pPr>
              <w:spacing w:after="0" w:line="240" w:lineRule="auto"/>
              <w:jc w:val="center"/>
            </w:pPr>
            <w:r w:rsidRPr="00102FBF">
              <w:rPr>
                <w:color w:val="000000"/>
              </w:rPr>
              <w:t>5</w:t>
            </w:r>
            <w:r>
              <w:rPr>
                <w:color w:val="000000"/>
              </w:rPr>
              <w:t>.</w:t>
            </w:r>
            <w:r w:rsidRPr="00102FBF">
              <w:rPr>
                <w:color w:val="000000"/>
              </w:rPr>
              <w:t>782</w:t>
            </w:r>
          </w:p>
        </w:tc>
        <w:tc>
          <w:tcPr>
            <w:tcW w:w="3023" w:type="dxa"/>
            <w:shd w:val="clear" w:color="auto" w:fill="auto"/>
            <w:noWrap/>
            <w:vAlign w:val="bottom"/>
          </w:tcPr>
          <w:p w14:paraId="4BA361DE" w14:textId="26B5F774" w:rsidR="0094406D" w:rsidRPr="00102FBF" w:rsidRDefault="0094406D" w:rsidP="000143F3">
            <w:pPr>
              <w:spacing w:after="0" w:line="240" w:lineRule="auto"/>
              <w:jc w:val="center"/>
            </w:pPr>
            <w:r w:rsidRPr="00102FBF">
              <w:rPr>
                <w:color w:val="000000"/>
              </w:rPr>
              <w:t>376</w:t>
            </w:r>
          </w:p>
        </w:tc>
      </w:tr>
      <w:tr w:rsidR="0094406D" w:rsidRPr="006329C0" w14:paraId="23DF6136" w14:textId="77777777" w:rsidTr="0094406D">
        <w:trPr>
          <w:trHeight w:val="300"/>
        </w:trPr>
        <w:tc>
          <w:tcPr>
            <w:tcW w:w="3022" w:type="dxa"/>
            <w:shd w:val="clear" w:color="auto" w:fill="auto"/>
            <w:noWrap/>
            <w:vAlign w:val="bottom"/>
          </w:tcPr>
          <w:p w14:paraId="058A9807" w14:textId="77777777" w:rsidR="0094406D" w:rsidRPr="00B42275" w:rsidRDefault="0094406D" w:rsidP="000143F3">
            <w:pPr>
              <w:spacing w:after="0" w:line="240" w:lineRule="auto"/>
              <w:rPr>
                <w:rFonts w:cs="Arial"/>
              </w:rPr>
            </w:pPr>
            <w:r w:rsidRPr="00B42275">
              <w:rPr>
                <w:rFonts w:cs="Arial"/>
              </w:rPr>
              <w:t>C1-chrysenes</w:t>
            </w:r>
          </w:p>
        </w:tc>
        <w:tc>
          <w:tcPr>
            <w:tcW w:w="3022" w:type="dxa"/>
            <w:shd w:val="clear" w:color="auto" w:fill="auto"/>
            <w:noWrap/>
            <w:vAlign w:val="bottom"/>
          </w:tcPr>
          <w:p w14:paraId="30F6E523" w14:textId="4401FD6F" w:rsidR="0094406D" w:rsidRPr="00102FBF" w:rsidRDefault="00901596" w:rsidP="000143F3">
            <w:pPr>
              <w:spacing w:after="0" w:line="240" w:lineRule="auto"/>
              <w:jc w:val="center"/>
            </w:pPr>
            <w:r>
              <w:rPr>
                <w:color w:val="000000"/>
              </w:rPr>
              <w:t>6.42</w:t>
            </w:r>
          </w:p>
        </w:tc>
        <w:tc>
          <w:tcPr>
            <w:tcW w:w="3023" w:type="dxa"/>
            <w:shd w:val="clear" w:color="auto" w:fill="auto"/>
            <w:noWrap/>
            <w:vAlign w:val="bottom"/>
          </w:tcPr>
          <w:p w14:paraId="0AC14A15" w14:textId="3CEC8CD5" w:rsidR="0094406D" w:rsidRPr="00102FBF" w:rsidRDefault="00901596" w:rsidP="000143F3">
            <w:pPr>
              <w:spacing w:after="0" w:line="240" w:lineRule="auto"/>
              <w:jc w:val="center"/>
            </w:pPr>
            <w:r>
              <w:rPr>
                <w:color w:val="000000"/>
              </w:rPr>
              <w:t>130</w:t>
            </w:r>
          </w:p>
        </w:tc>
      </w:tr>
      <w:tr w:rsidR="0094406D" w:rsidRPr="006329C0" w14:paraId="7250E1AC" w14:textId="77777777" w:rsidTr="0094406D">
        <w:trPr>
          <w:trHeight w:val="300"/>
        </w:trPr>
        <w:tc>
          <w:tcPr>
            <w:tcW w:w="3022" w:type="dxa"/>
            <w:shd w:val="clear" w:color="auto" w:fill="auto"/>
            <w:noWrap/>
            <w:vAlign w:val="bottom"/>
          </w:tcPr>
          <w:p w14:paraId="4BA129F6" w14:textId="77777777" w:rsidR="0094406D" w:rsidRPr="00B42275" w:rsidRDefault="0094406D" w:rsidP="000143F3">
            <w:pPr>
              <w:spacing w:after="0" w:line="240" w:lineRule="auto"/>
              <w:rPr>
                <w:rFonts w:cs="Arial"/>
              </w:rPr>
            </w:pPr>
            <w:r w:rsidRPr="00B42275">
              <w:rPr>
                <w:rFonts w:cs="Arial"/>
              </w:rPr>
              <w:t>C2-chrysenes</w:t>
            </w:r>
          </w:p>
        </w:tc>
        <w:tc>
          <w:tcPr>
            <w:tcW w:w="3022" w:type="dxa"/>
            <w:shd w:val="clear" w:color="auto" w:fill="auto"/>
            <w:noWrap/>
            <w:vAlign w:val="bottom"/>
          </w:tcPr>
          <w:p w14:paraId="00D397F1" w14:textId="375C1483" w:rsidR="0094406D" w:rsidRPr="00102FBF" w:rsidRDefault="0094406D" w:rsidP="000143F3">
            <w:pPr>
              <w:spacing w:after="0" w:line="240" w:lineRule="auto"/>
              <w:jc w:val="center"/>
            </w:pPr>
            <w:r w:rsidRPr="00102FBF">
              <w:rPr>
                <w:color w:val="000000"/>
              </w:rPr>
              <w:t>6</w:t>
            </w:r>
            <w:r>
              <w:rPr>
                <w:color w:val="000000"/>
              </w:rPr>
              <w:t>.</w:t>
            </w:r>
            <w:r w:rsidRPr="00102FBF">
              <w:rPr>
                <w:color w:val="000000"/>
              </w:rPr>
              <w:t>593</w:t>
            </w:r>
          </w:p>
        </w:tc>
        <w:tc>
          <w:tcPr>
            <w:tcW w:w="3023" w:type="dxa"/>
            <w:shd w:val="clear" w:color="auto" w:fill="auto"/>
            <w:noWrap/>
            <w:vAlign w:val="bottom"/>
          </w:tcPr>
          <w:p w14:paraId="5078964C" w14:textId="066954FC" w:rsidR="0094406D" w:rsidRPr="00102FBF" w:rsidRDefault="0094406D" w:rsidP="000143F3">
            <w:pPr>
              <w:spacing w:after="0" w:line="240" w:lineRule="auto"/>
              <w:jc w:val="center"/>
            </w:pPr>
            <w:r w:rsidRPr="00102FBF">
              <w:rPr>
                <w:color w:val="000000"/>
              </w:rPr>
              <w:t>130</w:t>
            </w:r>
          </w:p>
        </w:tc>
      </w:tr>
      <w:tr w:rsidR="00E87552" w:rsidRPr="006329C0" w14:paraId="75929EFF" w14:textId="77777777" w:rsidTr="0094406D">
        <w:trPr>
          <w:trHeight w:val="300"/>
        </w:trPr>
        <w:tc>
          <w:tcPr>
            <w:tcW w:w="3022" w:type="dxa"/>
            <w:shd w:val="clear" w:color="auto" w:fill="auto"/>
            <w:noWrap/>
            <w:vAlign w:val="bottom"/>
          </w:tcPr>
          <w:p w14:paraId="23EE7FA5" w14:textId="77777777" w:rsidR="00E87552" w:rsidRPr="00B42275" w:rsidRDefault="00E87552" w:rsidP="00E87552">
            <w:pPr>
              <w:spacing w:after="0" w:line="240" w:lineRule="auto"/>
              <w:rPr>
                <w:rFonts w:cs="Arial"/>
              </w:rPr>
            </w:pPr>
            <w:r w:rsidRPr="00B42275">
              <w:rPr>
                <w:rFonts w:cs="Arial"/>
              </w:rPr>
              <w:t>C3-chrysenes</w:t>
            </w:r>
          </w:p>
        </w:tc>
        <w:tc>
          <w:tcPr>
            <w:tcW w:w="3022" w:type="dxa"/>
            <w:shd w:val="clear" w:color="auto" w:fill="auto"/>
            <w:noWrap/>
            <w:vAlign w:val="bottom"/>
          </w:tcPr>
          <w:p w14:paraId="0FA38FAC" w14:textId="23C5EBDF" w:rsidR="00E87552" w:rsidRPr="00E87552" w:rsidRDefault="00E87552" w:rsidP="00E87552">
            <w:pPr>
              <w:spacing w:after="0" w:line="240" w:lineRule="auto"/>
              <w:jc w:val="center"/>
            </w:pPr>
            <w:r w:rsidRPr="00E87552">
              <w:rPr>
                <w:rFonts w:ascii="Calibri" w:hAnsi="Calibri"/>
                <w:color w:val="000000"/>
              </w:rPr>
              <w:t>7</w:t>
            </w:r>
            <w:r>
              <w:rPr>
                <w:rFonts w:ascii="Calibri" w:hAnsi="Calibri"/>
                <w:color w:val="000000"/>
              </w:rPr>
              <w:t>.</w:t>
            </w:r>
            <w:r w:rsidRPr="00E87552">
              <w:rPr>
                <w:rFonts w:ascii="Calibri" w:hAnsi="Calibri"/>
                <w:color w:val="000000"/>
              </w:rPr>
              <w:t>05</w:t>
            </w:r>
          </w:p>
        </w:tc>
        <w:tc>
          <w:tcPr>
            <w:tcW w:w="3023" w:type="dxa"/>
            <w:shd w:val="clear" w:color="auto" w:fill="auto"/>
            <w:noWrap/>
            <w:vAlign w:val="bottom"/>
          </w:tcPr>
          <w:p w14:paraId="10CB6BD7" w14:textId="33A7F26D" w:rsidR="00E87552" w:rsidRPr="00102FBF" w:rsidRDefault="008B2F2A" w:rsidP="00E87552">
            <w:pPr>
              <w:spacing w:after="0" w:line="240" w:lineRule="auto"/>
              <w:jc w:val="center"/>
            </w:pPr>
            <w:r>
              <w:t>62</w:t>
            </w:r>
          </w:p>
        </w:tc>
      </w:tr>
      <w:tr w:rsidR="00E87552" w:rsidRPr="006329C0" w14:paraId="5BE59DF1" w14:textId="77777777" w:rsidTr="0094406D">
        <w:trPr>
          <w:trHeight w:val="300"/>
        </w:trPr>
        <w:tc>
          <w:tcPr>
            <w:tcW w:w="3022" w:type="dxa"/>
            <w:shd w:val="clear" w:color="auto" w:fill="auto"/>
            <w:noWrap/>
            <w:vAlign w:val="bottom"/>
          </w:tcPr>
          <w:p w14:paraId="14EA9127" w14:textId="77777777" w:rsidR="00E87552" w:rsidRPr="00B42275" w:rsidRDefault="00E87552" w:rsidP="00E87552">
            <w:pPr>
              <w:spacing w:after="0" w:line="240" w:lineRule="auto"/>
              <w:rPr>
                <w:rFonts w:cs="Arial"/>
              </w:rPr>
            </w:pPr>
            <w:r w:rsidRPr="00B42275">
              <w:rPr>
                <w:rFonts w:cs="Arial"/>
              </w:rPr>
              <w:t>C4-chrysenes</w:t>
            </w:r>
          </w:p>
        </w:tc>
        <w:tc>
          <w:tcPr>
            <w:tcW w:w="3022" w:type="dxa"/>
            <w:shd w:val="clear" w:color="auto" w:fill="auto"/>
            <w:noWrap/>
            <w:vAlign w:val="bottom"/>
          </w:tcPr>
          <w:p w14:paraId="05CF4A08" w14:textId="6163661A" w:rsidR="00E87552" w:rsidRPr="00E87552" w:rsidRDefault="00E87552" w:rsidP="00E87552">
            <w:pPr>
              <w:spacing w:after="0" w:line="240" w:lineRule="auto"/>
              <w:jc w:val="center"/>
            </w:pPr>
            <w:r w:rsidRPr="00E87552">
              <w:rPr>
                <w:rFonts w:ascii="Calibri" w:hAnsi="Calibri"/>
                <w:color w:val="000000"/>
              </w:rPr>
              <w:t>7</w:t>
            </w:r>
            <w:r>
              <w:rPr>
                <w:rFonts w:ascii="Calibri" w:hAnsi="Calibri"/>
                <w:color w:val="000000"/>
              </w:rPr>
              <w:t>.</w:t>
            </w:r>
            <w:r w:rsidRPr="00E87552">
              <w:rPr>
                <w:rFonts w:ascii="Calibri" w:hAnsi="Calibri"/>
                <w:color w:val="000000"/>
              </w:rPr>
              <w:t>54</w:t>
            </w:r>
          </w:p>
        </w:tc>
        <w:tc>
          <w:tcPr>
            <w:tcW w:w="3023" w:type="dxa"/>
            <w:shd w:val="clear" w:color="auto" w:fill="auto"/>
            <w:noWrap/>
            <w:vAlign w:val="bottom"/>
          </w:tcPr>
          <w:p w14:paraId="7C57C59B" w14:textId="453350F4" w:rsidR="00E87552" w:rsidRPr="00102FBF" w:rsidRDefault="008B2F2A" w:rsidP="00E87552">
            <w:pPr>
              <w:spacing w:after="0" w:line="240" w:lineRule="auto"/>
              <w:jc w:val="center"/>
            </w:pPr>
            <w:r>
              <w:t>26</w:t>
            </w:r>
          </w:p>
        </w:tc>
      </w:tr>
      <w:tr w:rsidR="0094406D" w:rsidRPr="006329C0" w14:paraId="05C42525" w14:textId="77777777" w:rsidTr="0094406D">
        <w:trPr>
          <w:trHeight w:val="300"/>
        </w:trPr>
        <w:tc>
          <w:tcPr>
            <w:tcW w:w="3022" w:type="dxa"/>
            <w:shd w:val="clear" w:color="auto" w:fill="auto"/>
            <w:noWrap/>
            <w:vAlign w:val="bottom"/>
          </w:tcPr>
          <w:p w14:paraId="12E91466" w14:textId="77777777" w:rsidR="0094406D" w:rsidRPr="00B42275" w:rsidRDefault="0094406D" w:rsidP="000143F3">
            <w:pPr>
              <w:spacing w:after="0" w:line="240" w:lineRule="auto"/>
              <w:rPr>
                <w:rFonts w:cs="Arial"/>
              </w:rPr>
            </w:pPr>
            <w:r w:rsidRPr="00B42275">
              <w:rPr>
                <w:rFonts w:cs="Arial"/>
              </w:rPr>
              <w:t>Benzo(a)pyrene</w:t>
            </w:r>
          </w:p>
        </w:tc>
        <w:tc>
          <w:tcPr>
            <w:tcW w:w="3022" w:type="dxa"/>
            <w:shd w:val="clear" w:color="auto" w:fill="auto"/>
            <w:noWrap/>
            <w:vAlign w:val="bottom"/>
          </w:tcPr>
          <w:p w14:paraId="12C04B79" w14:textId="227E7BB3" w:rsidR="0094406D" w:rsidRPr="00102FBF" w:rsidRDefault="0094406D" w:rsidP="000143F3">
            <w:pPr>
              <w:spacing w:after="0" w:line="240" w:lineRule="auto"/>
              <w:jc w:val="center"/>
            </w:pPr>
            <w:r w:rsidRPr="00102FBF">
              <w:rPr>
                <w:color w:val="000000"/>
              </w:rPr>
              <w:t>6</w:t>
            </w:r>
            <w:r>
              <w:rPr>
                <w:color w:val="000000"/>
              </w:rPr>
              <w:t>.</w:t>
            </w:r>
            <w:r w:rsidRPr="00102FBF">
              <w:rPr>
                <w:color w:val="000000"/>
              </w:rPr>
              <w:t>409</w:t>
            </w:r>
          </w:p>
        </w:tc>
        <w:tc>
          <w:tcPr>
            <w:tcW w:w="3023" w:type="dxa"/>
            <w:shd w:val="clear" w:color="auto" w:fill="auto"/>
            <w:noWrap/>
            <w:vAlign w:val="bottom"/>
          </w:tcPr>
          <w:p w14:paraId="761C2032" w14:textId="73193D04" w:rsidR="0094406D" w:rsidRPr="00102FBF" w:rsidRDefault="0094406D" w:rsidP="000143F3">
            <w:pPr>
              <w:spacing w:after="0" w:line="240" w:lineRule="auto"/>
              <w:jc w:val="center"/>
            </w:pPr>
            <w:r w:rsidRPr="00102FBF">
              <w:rPr>
                <w:color w:val="000000"/>
              </w:rPr>
              <w:t>116</w:t>
            </w:r>
          </w:p>
        </w:tc>
      </w:tr>
      <w:tr w:rsidR="0094406D" w:rsidRPr="006329C0" w14:paraId="741452E9" w14:textId="77777777" w:rsidTr="0094406D">
        <w:trPr>
          <w:trHeight w:val="300"/>
        </w:trPr>
        <w:tc>
          <w:tcPr>
            <w:tcW w:w="3022" w:type="dxa"/>
            <w:shd w:val="clear" w:color="auto" w:fill="auto"/>
            <w:noWrap/>
            <w:vAlign w:val="bottom"/>
          </w:tcPr>
          <w:p w14:paraId="0ECF0368" w14:textId="01B9A9D5" w:rsidR="0094406D" w:rsidRPr="00B42275" w:rsidRDefault="0094406D" w:rsidP="000143F3">
            <w:pPr>
              <w:spacing w:after="0" w:line="240" w:lineRule="auto"/>
              <w:rPr>
                <w:rFonts w:cs="Arial"/>
              </w:rPr>
            </w:pPr>
            <w:r>
              <w:rPr>
                <w:rFonts w:cs="Arial"/>
              </w:rPr>
              <w:t>4- to 5-ring PACs</w:t>
            </w:r>
          </w:p>
        </w:tc>
        <w:tc>
          <w:tcPr>
            <w:tcW w:w="3022" w:type="dxa"/>
            <w:shd w:val="clear" w:color="auto" w:fill="auto"/>
            <w:noWrap/>
            <w:vAlign w:val="bottom"/>
          </w:tcPr>
          <w:p w14:paraId="36C2705E" w14:textId="77777777" w:rsidR="0094406D" w:rsidRPr="00102FBF" w:rsidRDefault="0094406D" w:rsidP="000143F3">
            <w:pPr>
              <w:spacing w:after="0" w:line="240" w:lineRule="auto"/>
              <w:jc w:val="center"/>
              <w:rPr>
                <w:color w:val="000000"/>
              </w:rPr>
            </w:pPr>
          </w:p>
        </w:tc>
        <w:tc>
          <w:tcPr>
            <w:tcW w:w="3023" w:type="dxa"/>
            <w:shd w:val="clear" w:color="auto" w:fill="auto"/>
            <w:noWrap/>
            <w:vAlign w:val="bottom"/>
          </w:tcPr>
          <w:p w14:paraId="5C5D99D8" w14:textId="77777777" w:rsidR="0094406D" w:rsidRPr="00102FBF" w:rsidRDefault="0094406D" w:rsidP="000143F3">
            <w:pPr>
              <w:spacing w:after="0" w:line="240" w:lineRule="auto"/>
              <w:jc w:val="center"/>
              <w:rPr>
                <w:color w:val="000000"/>
              </w:rPr>
            </w:pPr>
          </w:p>
        </w:tc>
      </w:tr>
    </w:tbl>
    <w:p w14:paraId="1D8AC508" w14:textId="79FEADC0" w:rsidR="00891E61" w:rsidRDefault="003273D7" w:rsidP="000D094E">
      <w:pPr>
        <w:jc w:val="both"/>
        <w:rPr>
          <w:lang w:val="en-US"/>
        </w:rPr>
      </w:pPr>
      <w:r w:rsidRPr="00705C25">
        <w:rPr>
          <w:vertAlign w:val="superscript"/>
          <w:lang w:val="en-US"/>
        </w:rPr>
        <w:t>A)</w:t>
      </w:r>
      <w:r w:rsidRPr="00705C25">
        <w:rPr>
          <w:lang w:val="en-US"/>
        </w:rPr>
        <w:t xml:space="preserve"> </w:t>
      </w:r>
      <w:r w:rsidR="00A9291E" w:rsidRPr="00891E61">
        <w:rPr>
          <w:lang w:val="en-US"/>
        </w:rPr>
        <w:t>McGrath, J. A., Di Toro, D. M.</w:t>
      </w:r>
      <w:r w:rsidR="00BC370A" w:rsidRPr="00891E61">
        <w:rPr>
          <w:lang w:val="en-US"/>
        </w:rPr>
        <w:t>,</w:t>
      </w:r>
      <w:r w:rsidR="00A9291E" w:rsidRPr="00891E61">
        <w:rPr>
          <w:lang w:val="en-US"/>
        </w:rPr>
        <w:t xml:space="preserve"> 2009</w:t>
      </w:r>
      <w:r w:rsidR="00A9291E" w:rsidRPr="00A9291E">
        <w:rPr>
          <w:lang w:val="en-US"/>
        </w:rPr>
        <w:t>. Validation of the target lipid model for toxicity assessment of residual petroleum constituents: monocyclic and polycyclic aromatic hydrocarbons. Environmental Toxicology and Chemistry: An International Journal, 28(6), 1130-1148.</w:t>
      </w:r>
    </w:p>
    <w:p w14:paraId="0ADC4F33" w14:textId="316C29C2" w:rsidR="000D094E" w:rsidRPr="007764A5" w:rsidRDefault="003273D7" w:rsidP="000D094E">
      <w:pPr>
        <w:jc w:val="both"/>
        <w:rPr>
          <w:lang w:val="en-US"/>
        </w:rPr>
      </w:pPr>
      <w:r w:rsidRPr="00705C25">
        <w:rPr>
          <w:vertAlign w:val="superscript"/>
          <w:lang w:val="en-US"/>
        </w:rPr>
        <w:t xml:space="preserve">B) </w:t>
      </w:r>
      <w:r w:rsidR="00705C25" w:rsidRPr="00705C25">
        <w:rPr>
          <w:lang w:val="en-US"/>
        </w:rPr>
        <w:t>% dissolved to SW compared to a</w:t>
      </w:r>
      <w:r w:rsidR="00705C25">
        <w:rPr>
          <w:lang w:val="en-US"/>
        </w:rPr>
        <w:t xml:space="preserve">mounts left on </w:t>
      </w:r>
      <w:r w:rsidR="00616117">
        <w:rPr>
          <w:lang w:val="en-US"/>
        </w:rPr>
        <w:t xml:space="preserve">Fluortex adsorbents </w:t>
      </w:r>
      <w:r w:rsidR="00705C25" w:rsidRPr="00705C25">
        <w:rPr>
          <w:lang w:val="en-US"/>
        </w:rPr>
        <w:t xml:space="preserve">after 5 days of </w:t>
      </w:r>
      <w:r w:rsidR="00482F37" w:rsidRPr="00705C25">
        <w:rPr>
          <w:lang w:val="en-US"/>
        </w:rPr>
        <w:t>incubation.</w:t>
      </w:r>
      <w:r w:rsidR="00705C25" w:rsidRPr="00705C25">
        <w:rPr>
          <w:lang w:val="en-US"/>
        </w:rPr>
        <w:t xml:space="preserve"> </w:t>
      </w:r>
    </w:p>
    <w:p w14:paraId="53954306" w14:textId="77F46117" w:rsidR="0095773B" w:rsidRDefault="0095773B">
      <w:pPr>
        <w:rPr>
          <w:lang w:val="en-US"/>
        </w:rPr>
      </w:pPr>
      <w:r>
        <w:rPr>
          <w:lang w:val="en-US"/>
        </w:rPr>
        <w:br w:type="page"/>
      </w:r>
    </w:p>
    <w:p w14:paraId="753D9CBF" w14:textId="343568CF" w:rsidR="00B22FC9" w:rsidRDefault="00F20C4B" w:rsidP="00B22FC9">
      <w:pPr>
        <w:rPr>
          <w:lang w:val="en-US"/>
        </w:rPr>
      </w:pPr>
      <w:r w:rsidRPr="00F12F72">
        <w:rPr>
          <w:b/>
          <w:bCs/>
          <w:lang w:val="en-US"/>
        </w:rPr>
        <w:lastRenderedPageBreak/>
        <w:t>Table S</w:t>
      </w:r>
      <w:r w:rsidR="007F4159">
        <w:rPr>
          <w:b/>
          <w:bCs/>
          <w:lang w:val="en-US"/>
        </w:rPr>
        <w:t>10</w:t>
      </w:r>
      <w:r w:rsidR="00FA38E5">
        <w:rPr>
          <w:lang w:val="en-US"/>
        </w:rPr>
        <w:t xml:space="preserve">: </w:t>
      </w:r>
      <w:r w:rsidR="00FA38E5" w:rsidRPr="00F12F72">
        <w:rPr>
          <w:i/>
          <w:iCs/>
          <w:lang w:val="en-US"/>
        </w:rPr>
        <w:t xml:space="preserve">DNA concentrations </w:t>
      </w:r>
      <w:r w:rsidR="00943E27">
        <w:rPr>
          <w:i/>
          <w:iCs/>
          <w:lang w:val="en-US"/>
        </w:rPr>
        <w:t xml:space="preserve">(ng/µL±SD) </w:t>
      </w:r>
      <w:r w:rsidR="00FA38E5" w:rsidRPr="00F12F72">
        <w:rPr>
          <w:i/>
          <w:iCs/>
          <w:lang w:val="en-US"/>
        </w:rPr>
        <w:t xml:space="preserve">in nucleic acid extracts determined </w:t>
      </w:r>
      <w:r w:rsidR="00F12F72" w:rsidRPr="00F12F72">
        <w:rPr>
          <w:i/>
          <w:iCs/>
          <w:lang w:val="en-US"/>
        </w:rPr>
        <w:t>by Qubit analyses.</w:t>
      </w:r>
      <w:r w:rsidR="000C3635">
        <w:rPr>
          <w:i/>
          <w:iCs/>
          <w:lang w:val="en-US"/>
        </w:rPr>
        <w:t xml:space="preserve"> The extracts from treatments with oil included 5 replicates, while </w:t>
      </w:r>
      <w:r w:rsidR="00996710">
        <w:rPr>
          <w:i/>
          <w:iCs/>
          <w:lang w:val="en-US"/>
        </w:rPr>
        <w:t>blanks without oil included 3 replicates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05"/>
        <w:gridCol w:w="1819"/>
        <w:gridCol w:w="1143"/>
        <w:gridCol w:w="1159"/>
        <w:gridCol w:w="1159"/>
        <w:gridCol w:w="1159"/>
        <w:gridCol w:w="1218"/>
      </w:tblGrid>
      <w:tr w:rsidR="007F781F" w14:paraId="20FF3AC1" w14:textId="77777777" w:rsidTr="00AA4A04">
        <w:tc>
          <w:tcPr>
            <w:tcW w:w="1413" w:type="dxa"/>
            <w:vMerge w:val="restart"/>
          </w:tcPr>
          <w:p w14:paraId="09CA4209" w14:textId="77777777" w:rsidR="007F781F" w:rsidRDefault="007F781F" w:rsidP="00B22FC9">
            <w:pPr>
              <w:rPr>
                <w:lang w:val="en-US"/>
              </w:rPr>
            </w:pPr>
          </w:p>
          <w:p w14:paraId="4A3E5ADD" w14:textId="14BBF59D" w:rsidR="007F781F" w:rsidRDefault="007F781F" w:rsidP="00B22FC9">
            <w:pPr>
              <w:rPr>
                <w:lang w:val="en-US"/>
              </w:rPr>
            </w:pPr>
            <w:r>
              <w:rPr>
                <w:lang w:val="en-US"/>
              </w:rPr>
              <w:t>Test system</w:t>
            </w:r>
          </w:p>
        </w:tc>
        <w:tc>
          <w:tcPr>
            <w:tcW w:w="1843" w:type="dxa"/>
            <w:vMerge w:val="restart"/>
          </w:tcPr>
          <w:p w14:paraId="4337FA38" w14:textId="77777777" w:rsidR="007F781F" w:rsidRDefault="007F781F" w:rsidP="00B22FC9">
            <w:pPr>
              <w:rPr>
                <w:lang w:val="en-US"/>
              </w:rPr>
            </w:pPr>
          </w:p>
          <w:p w14:paraId="55309DE9" w14:textId="2F53F703" w:rsidR="007F781F" w:rsidRDefault="007F781F" w:rsidP="00B22FC9">
            <w:pPr>
              <w:rPr>
                <w:lang w:val="en-US"/>
              </w:rPr>
            </w:pPr>
            <w:r>
              <w:rPr>
                <w:lang w:val="en-US"/>
              </w:rPr>
              <w:t>Treatment</w:t>
            </w:r>
          </w:p>
        </w:tc>
        <w:tc>
          <w:tcPr>
            <w:tcW w:w="5806" w:type="dxa"/>
            <w:gridSpan w:val="5"/>
            <w:vAlign w:val="center"/>
          </w:tcPr>
          <w:p w14:paraId="5D18F1C0" w14:textId="38AF3B4A" w:rsidR="007F781F" w:rsidRDefault="007F781F" w:rsidP="0018620E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Sampling</w:t>
            </w:r>
          </w:p>
        </w:tc>
      </w:tr>
      <w:tr w:rsidR="007F781F" w14:paraId="3FF5C7FF" w14:textId="77777777" w:rsidTr="00AA4A04">
        <w:tc>
          <w:tcPr>
            <w:tcW w:w="1413" w:type="dxa"/>
            <w:vMerge/>
          </w:tcPr>
          <w:p w14:paraId="7A7DB615" w14:textId="6F6D6A86" w:rsidR="007F781F" w:rsidRDefault="007F781F" w:rsidP="00861D4D">
            <w:pPr>
              <w:rPr>
                <w:lang w:val="en-US"/>
              </w:rPr>
            </w:pPr>
          </w:p>
        </w:tc>
        <w:tc>
          <w:tcPr>
            <w:tcW w:w="1843" w:type="dxa"/>
            <w:vMerge/>
          </w:tcPr>
          <w:p w14:paraId="43BF37C5" w14:textId="0A68DEB5" w:rsidR="007F781F" w:rsidRDefault="007F781F" w:rsidP="00861D4D">
            <w:pPr>
              <w:rPr>
                <w:lang w:val="en-US"/>
              </w:rPr>
            </w:pPr>
          </w:p>
        </w:tc>
        <w:tc>
          <w:tcPr>
            <w:tcW w:w="1161" w:type="dxa"/>
          </w:tcPr>
          <w:p w14:paraId="19CB4906" w14:textId="61CDB9D9" w:rsidR="007F781F" w:rsidRDefault="007F781F" w:rsidP="00AA4A0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T0</w:t>
            </w:r>
          </w:p>
        </w:tc>
        <w:tc>
          <w:tcPr>
            <w:tcW w:w="1161" w:type="dxa"/>
          </w:tcPr>
          <w:p w14:paraId="26BD3775" w14:textId="6CA21D45" w:rsidR="007F781F" w:rsidRDefault="007F781F" w:rsidP="00AA4A0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T1</w:t>
            </w:r>
          </w:p>
        </w:tc>
        <w:tc>
          <w:tcPr>
            <w:tcW w:w="1161" w:type="dxa"/>
          </w:tcPr>
          <w:p w14:paraId="440559E5" w14:textId="0647932A" w:rsidR="007F781F" w:rsidRDefault="007F781F" w:rsidP="00AA4A0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T2</w:t>
            </w:r>
          </w:p>
        </w:tc>
        <w:tc>
          <w:tcPr>
            <w:tcW w:w="1161" w:type="dxa"/>
          </w:tcPr>
          <w:p w14:paraId="5295C8C5" w14:textId="77777777" w:rsidR="007F781F" w:rsidRDefault="007F781F" w:rsidP="00AA4A0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T3</w:t>
            </w:r>
          </w:p>
        </w:tc>
        <w:tc>
          <w:tcPr>
            <w:tcW w:w="1162" w:type="dxa"/>
          </w:tcPr>
          <w:p w14:paraId="1C569098" w14:textId="1E7197BB" w:rsidR="007F781F" w:rsidRDefault="007F781F" w:rsidP="00AA4A0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T4</w:t>
            </w:r>
          </w:p>
        </w:tc>
      </w:tr>
      <w:tr w:rsidR="00E33DA8" w14:paraId="3F726AC7" w14:textId="77777777" w:rsidTr="00AA4A04">
        <w:tc>
          <w:tcPr>
            <w:tcW w:w="1413" w:type="dxa"/>
            <w:vMerge w:val="restart"/>
            <w:vAlign w:val="center"/>
          </w:tcPr>
          <w:p w14:paraId="530664FE" w14:textId="35AB9C95" w:rsidR="00E33DA8" w:rsidRDefault="00E33DA8" w:rsidP="00E33DA8">
            <w:pPr>
              <w:rPr>
                <w:lang w:val="en-US"/>
              </w:rPr>
            </w:pPr>
            <w:r>
              <w:rPr>
                <w:lang w:val="en-US"/>
              </w:rPr>
              <w:t>Fluortex adsorbents</w:t>
            </w:r>
          </w:p>
        </w:tc>
        <w:tc>
          <w:tcPr>
            <w:tcW w:w="1843" w:type="dxa"/>
          </w:tcPr>
          <w:p w14:paraId="375D3892" w14:textId="05F1B68B" w:rsidR="00E33DA8" w:rsidRDefault="00E33DA8" w:rsidP="00E33DA8">
            <w:pPr>
              <w:rPr>
                <w:lang w:val="en-US"/>
              </w:rPr>
            </w:pPr>
            <w:r>
              <w:rPr>
                <w:lang w:val="en-US"/>
              </w:rPr>
              <w:t>Uncovered-oil</w:t>
            </w:r>
          </w:p>
        </w:tc>
        <w:tc>
          <w:tcPr>
            <w:tcW w:w="1161" w:type="dxa"/>
          </w:tcPr>
          <w:p w14:paraId="0E4FF9C8" w14:textId="5DF1C28E" w:rsidR="00E33DA8" w:rsidRPr="00616EE5" w:rsidRDefault="00616EE5" w:rsidP="00AA06F0">
            <w:pPr>
              <w:jc w:val="center"/>
              <w:rPr>
                <w:vertAlign w:val="superscript"/>
                <w:lang w:val="en-US"/>
              </w:rPr>
            </w:pPr>
            <w:r>
              <w:rPr>
                <w:lang w:val="en-US"/>
              </w:rPr>
              <w:t>&lt;DL</w:t>
            </w:r>
            <w:r>
              <w:rPr>
                <w:vertAlign w:val="superscript"/>
                <w:lang w:val="en-US"/>
              </w:rPr>
              <w:t>A)</w:t>
            </w:r>
          </w:p>
        </w:tc>
        <w:tc>
          <w:tcPr>
            <w:tcW w:w="1161" w:type="dxa"/>
          </w:tcPr>
          <w:p w14:paraId="2D2E1EBC" w14:textId="75E5A22B" w:rsidR="00E33DA8" w:rsidRDefault="00B47955" w:rsidP="00AA06F0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54.9±31.6</w:t>
            </w:r>
          </w:p>
        </w:tc>
        <w:tc>
          <w:tcPr>
            <w:tcW w:w="1161" w:type="dxa"/>
          </w:tcPr>
          <w:p w14:paraId="5D5DEB29" w14:textId="02AEB599" w:rsidR="00E33DA8" w:rsidRDefault="00B47955" w:rsidP="00AA06F0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95.3±</w:t>
            </w:r>
            <w:r w:rsidR="00DC0FFD">
              <w:rPr>
                <w:lang w:val="en-US"/>
              </w:rPr>
              <w:t>51.9</w:t>
            </w:r>
          </w:p>
        </w:tc>
        <w:tc>
          <w:tcPr>
            <w:tcW w:w="1161" w:type="dxa"/>
          </w:tcPr>
          <w:p w14:paraId="71A38B65" w14:textId="3214E6B6" w:rsidR="00E33DA8" w:rsidRDefault="00DC0FFD" w:rsidP="00AA06F0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33.5±10.9</w:t>
            </w:r>
          </w:p>
        </w:tc>
        <w:tc>
          <w:tcPr>
            <w:tcW w:w="1162" w:type="dxa"/>
          </w:tcPr>
          <w:p w14:paraId="77136E11" w14:textId="0051810E" w:rsidR="00E33DA8" w:rsidRDefault="00DC0FFD" w:rsidP="00AA06F0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207.8±</w:t>
            </w:r>
            <w:r w:rsidR="008E081F">
              <w:rPr>
                <w:lang w:val="en-US"/>
              </w:rPr>
              <w:t>65.8</w:t>
            </w:r>
          </w:p>
        </w:tc>
      </w:tr>
      <w:tr w:rsidR="00E33DA8" w14:paraId="41C9E775" w14:textId="77777777" w:rsidTr="00AA4A04">
        <w:tc>
          <w:tcPr>
            <w:tcW w:w="1413" w:type="dxa"/>
            <w:vMerge/>
            <w:vAlign w:val="center"/>
          </w:tcPr>
          <w:p w14:paraId="23771DA6" w14:textId="37A04182" w:rsidR="00E33DA8" w:rsidRDefault="00E33DA8" w:rsidP="00E33DA8">
            <w:pPr>
              <w:rPr>
                <w:lang w:val="en-US"/>
              </w:rPr>
            </w:pPr>
          </w:p>
        </w:tc>
        <w:tc>
          <w:tcPr>
            <w:tcW w:w="1843" w:type="dxa"/>
          </w:tcPr>
          <w:p w14:paraId="2BB93C7A" w14:textId="24F4B52F" w:rsidR="00E33DA8" w:rsidRDefault="00E33DA8" w:rsidP="00E33DA8">
            <w:pPr>
              <w:rPr>
                <w:lang w:val="en-US"/>
              </w:rPr>
            </w:pPr>
            <w:r>
              <w:rPr>
                <w:lang w:val="en-US"/>
              </w:rPr>
              <w:t>Covered-oil</w:t>
            </w:r>
          </w:p>
        </w:tc>
        <w:tc>
          <w:tcPr>
            <w:tcW w:w="1161" w:type="dxa"/>
          </w:tcPr>
          <w:p w14:paraId="7C51DF9F" w14:textId="2D13F0A8" w:rsidR="00E33DA8" w:rsidRDefault="008E081F" w:rsidP="00AA06F0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&lt;DL</w:t>
            </w:r>
            <w:r>
              <w:rPr>
                <w:vertAlign w:val="superscript"/>
                <w:lang w:val="en-US"/>
              </w:rPr>
              <w:t>A)</w:t>
            </w:r>
          </w:p>
        </w:tc>
        <w:tc>
          <w:tcPr>
            <w:tcW w:w="1161" w:type="dxa"/>
          </w:tcPr>
          <w:p w14:paraId="6BFCC5A7" w14:textId="2BBFEB35" w:rsidR="00E33DA8" w:rsidRDefault="00D31130" w:rsidP="00AA06F0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48.1±7.7</w:t>
            </w:r>
          </w:p>
        </w:tc>
        <w:tc>
          <w:tcPr>
            <w:tcW w:w="1161" w:type="dxa"/>
          </w:tcPr>
          <w:p w14:paraId="5B379146" w14:textId="4C158250" w:rsidR="00E33DA8" w:rsidRDefault="00DE4BB1" w:rsidP="00AA06F0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72.9±37.9</w:t>
            </w:r>
          </w:p>
        </w:tc>
        <w:tc>
          <w:tcPr>
            <w:tcW w:w="1161" w:type="dxa"/>
          </w:tcPr>
          <w:p w14:paraId="186B6514" w14:textId="7A42B619" w:rsidR="00E33DA8" w:rsidRDefault="00DE4BB1" w:rsidP="00AA06F0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46.0±24.4</w:t>
            </w:r>
          </w:p>
        </w:tc>
        <w:tc>
          <w:tcPr>
            <w:tcW w:w="1162" w:type="dxa"/>
          </w:tcPr>
          <w:p w14:paraId="7DCD2323" w14:textId="3FFBBD4C" w:rsidR="00E33DA8" w:rsidRDefault="00DE4BB1" w:rsidP="00AA06F0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104.6±93.2</w:t>
            </w:r>
          </w:p>
        </w:tc>
      </w:tr>
      <w:tr w:rsidR="00E33DA8" w14:paraId="740B835A" w14:textId="77777777" w:rsidTr="00AA4A04">
        <w:tc>
          <w:tcPr>
            <w:tcW w:w="1413" w:type="dxa"/>
            <w:vMerge/>
            <w:vAlign w:val="center"/>
          </w:tcPr>
          <w:p w14:paraId="79C14326" w14:textId="19FDDED0" w:rsidR="00E33DA8" w:rsidRDefault="00E33DA8" w:rsidP="00E33DA8">
            <w:pPr>
              <w:rPr>
                <w:lang w:val="en-US"/>
              </w:rPr>
            </w:pPr>
          </w:p>
        </w:tc>
        <w:tc>
          <w:tcPr>
            <w:tcW w:w="1843" w:type="dxa"/>
          </w:tcPr>
          <w:p w14:paraId="063A0C3C" w14:textId="5AD798E0" w:rsidR="00E33DA8" w:rsidRDefault="00E33DA8" w:rsidP="00E33DA8">
            <w:pPr>
              <w:rPr>
                <w:lang w:val="en-US"/>
              </w:rPr>
            </w:pPr>
            <w:r>
              <w:rPr>
                <w:lang w:val="en-US"/>
              </w:rPr>
              <w:t>Uncovered-blank</w:t>
            </w:r>
          </w:p>
        </w:tc>
        <w:tc>
          <w:tcPr>
            <w:tcW w:w="1161" w:type="dxa"/>
          </w:tcPr>
          <w:p w14:paraId="7BF3FDFC" w14:textId="71043226" w:rsidR="00E33DA8" w:rsidRDefault="008E081F" w:rsidP="00AA06F0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&lt;DL</w:t>
            </w:r>
            <w:r>
              <w:rPr>
                <w:vertAlign w:val="superscript"/>
                <w:lang w:val="en-US"/>
              </w:rPr>
              <w:t>A)</w:t>
            </w:r>
          </w:p>
        </w:tc>
        <w:tc>
          <w:tcPr>
            <w:tcW w:w="1161" w:type="dxa"/>
          </w:tcPr>
          <w:p w14:paraId="5A63A27C" w14:textId="2BD62A1E" w:rsidR="00E33DA8" w:rsidRDefault="00F63BFD" w:rsidP="00AA06F0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0.2±0.2</w:t>
            </w:r>
          </w:p>
        </w:tc>
        <w:tc>
          <w:tcPr>
            <w:tcW w:w="1161" w:type="dxa"/>
          </w:tcPr>
          <w:p w14:paraId="3B5D454A" w14:textId="5E66FFEF" w:rsidR="00E33DA8" w:rsidRDefault="00B01437" w:rsidP="00AA06F0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0.4±0.1</w:t>
            </w:r>
          </w:p>
        </w:tc>
        <w:tc>
          <w:tcPr>
            <w:tcW w:w="1161" w:type="dxa"/>
          </w:tcPr>
          <w:p w14:paraId="584EC29F" w14:textId="02ED78D6" w:rsidR="00E33DA8" w:rsidRDefault="00B01437" w:rsidP="00AA06F0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4.2±0.7</w:t>
            </w:r>
          </w:p>
        </w:tc>
        <w:tc>
          <w:tcPr>
            <w:tcW w:w="1162" w:type="dxa"/>
          </w:tcPr>
          <w:p w14:paraId="04380459" w14:textId="2B70964D" w:rsidR="00E33DA8" w:rsidRDefault="00B01437" w:rsidP="00AA06F0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13.7±2.5</w:t>
            </w:r>
          </w:p>
        </w:tc>
      </w:tr>
      <w:tr w:rsidR="00E33DA8" w14:paraId="0EECE7B8" w14:textId="77777777" w:rsidTr="00AA4A04">
        <w:tc>
          <w:tcPr>
            <w:tcW w:w="1413" w:type="dxa"/>
            <w:vMerge/>
            <w:vAlign w:val="center"/>
          </w:tcPr>
          <w:p w14:paraId="78BAF64C" w14:textId="3B598916" w:rsidR="00E33DA8" w:rsidRDefault="00E33DA8" w:rsidP="00E33DA8">
            <w:pPr>
              <w:rPr>
                <w:lang w:val="en-US"/>
              </w:rPr>
            </w:pPr>
          </w:p>
        </w:tc>
        <w:tc>
          <w:tcPr>
            <w:tcW w:w="1843" w:type="dxa"/>
          </w:tcPr>
          <w:p w14:paraId="3787C350" w14:textId="1C10AA2F" w:rsidR="00E33DA8" w:rsidRDefault="00E33DA8" w:rsidP="00E33DA8">
            <w:pPr>
              <w:rPr>
                <w:lang w:val="en-US"/>
              </w:rPr>
            </w:pPr>
            <w:r>
              <w:rPr>
                <w:lang w:val="en-US"/>
              </w:rPr>
              <w:t>Covered-blank</w:t>
            </w:r>
          </w:p>
        </w:tc>
        <w:tc>
          <w:tcPr>
            <w:tcW w:w="1161" w:type="dxa"/>
          </w:tcPr>
          <w:p w14:paraId="6E5C97B8" w14:textId="4904D9D5" w:rsidR="00E33DA8" w:rsidRDefault="008E081F" w:rsidP="00AA06F0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&lt;DL</w:t>
            </w:r>
            <w:r>
              <w:rPr>
                <w:vertAlign w:val="superscript"/>
                <w:lang w:val="en-US"/>
              </w:rPr>
              <w:t>A)</w:t>
            </w:r>
          </w:p>
        </w:tc>
        <w:tc>
          <w:tcPr>
            <w:tcW w:w="1161" w:type="dxa"/>
          </w:tcPr>
          <w:p w14:paraId="71356EDE" w14:textId="22E039B6" w:rsidR="00E33DA8" w:rsidRDefault="00A14B43" w:rsidP="00AA06F0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0.1±0.0</w:t>
            </w:r>
          </w:p>
        </w:tc>
        <w:tc>
          <w:tcPr>
            <w:tcW w:w="1161" w:type="dxa"/>
          </w:tcPr>
          <w:p w14:paraId="29EB32C3" w14:textId="47FE59F2" w:rsidR="00E33DA8" w:rsidRDefault="00AA06F0" w:rsidP="00AA06F0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&lt;DL</w:t>
            </w:r>
            <w:r>
              <w:rPr>
                <w:vertAlign w:val="superscript"/>
                <w:lang w:val="en-US"/>
              </w:rPr>
              <w:t>A)</w:t>
            </w:r>
          </w:p>
        </w:tc>
        <w:tc>
          <w:tcPr>
            <w:tcW w:w="1161" w:type="dxa"/>
          </w:tcPr>
          <w:p w14:paraId="56702E3B" w14:textId="7B030C0F" w:rsidR="00E33DA8" w:rsidRDefault="00AA06F0" w:rsidP="00AA06F0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2.2±1.0</w:t>
            </w:r>
          </w:p>
        </w:tc>
        <w:tc>
          <w:tcPr>
            <w:tcW w:w="1162" w:type="dxa"/>
          </w:tcPr>
          <w:p w14:paraId="3F071CE9" w14:textId="3DB6A9D4" w:rsidR="00E33DA8" w:rsidRDefault="00AA06F0" w:rsidP="00AA06F0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3.8±0.5</w:t>
            </w:r>
          </w:p>
        </w:tc>
      </w:tr>
      <w:tr w:rsidR="00E33DA8" w14:paraId="00B873C8" w14:textId="77777777" w:rsidTr="00AA4A04">
        <w:tc>
          <w:tcPr>
            <w:tcW w:w="1413" w:type="dxa"/>
            <w:vMerge w:val="restart"/>
            <w:vAlign w:val="center"/>
          </w:tcPr>
          <w:p w14:paraId="318245DA" w14:textId="27AD9BA8" w:rsidR="00E33DA8" w:rsidRDefault="00E33DA8" w:rsidP="00E33DA8">
            <w:pPr>
              <w:rPr>
                <w:lang w:val="en-US"/>
              </w:rPr>
            </w:pPr>
            <w:r>
              <w:rPr>
                <w:lang w:val="en-US"/>
              </w:rPr>
              <w:t>Clay beads</w:t>
            </w:r>
          </w:p>
        </w:tc>
        <w:tc>
          <w:tcPr>
            <w:tcW w:w="1843" w:type="dxa"/>
          </w:tcPr>
          <w:p w14:paraId="6DBE8506" w14:textId="465D9AA0" w:rsidR="00E33DA8" w:rsidRDefault="00E33DA8" w:rsidP="00E33DA8">
            <w:pPr>
              <w:rPr>
                <w:lang w:val="en-US"/>
              </w:rPr>
            </w:pPr>
            <w:r>
              <w:rPr>
                <w:lang w:val="en-US"/>
              </w:rPr>
              <w:t>Oil</w:t>
            </w:r>
          </w:p>
        </w:tc>
        <w:tc>
          <w:tcPr>
            <w:tcW w:w="1161" w:type="dxa"/>
          </w:tcPr>
          <w:p w14:paraId="4102264C" w14:textId="5A25AE4C" w:rsidR="00E33DA8" w:rsidRDefault="008E081F" w:rsidP="00AA06F0">
            <w:pPr>
              <w:jc w:val="center"/>
              <w:rPr>
                <w:lang w:val="en-US"/>
              </w:rPr>
            </w:pPr>
            <w:bookmarkStart w:id="2" w:name="OLE_LINK1"/>
            <w:r>
              <w:rPr>
                <w:lang w:val="en-US"/>
              </w:rPr>
              <w:t>&lt;DL</w:t>
            </w:r>
            <w:r>
              <w:rPr>
                <w:vertAlign w:val="superscript"/>
                <w:lang w:val="en-US"/>
              </w:rPr>
              <w:t>A)</w:t>
            </w:r>
            <w:bookmarkEnd w:id="2"/>
          </w:p>
        </w:tc>
        <w:tc>
          <w:tcPr>
            <w:tcW w:w="1161" w:type="dxa"/>
          </w:tcPr>
          <w:p w14:paraId="0A8419D7" w14:textId="5CFBA2B4" w:rsidR="00E33DA8" w:rsidRDefault="00343398" w:rsidP="00AA06F0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0.03±</w:t>
            </w:r>
            <w:r w:rsidR="006E5A2F">
              <w:rPr>
                <w:lang w:val="en-US"/>
              </w:rPr>
              <w:t>0.02</w:t>
            </w:r>
          </w:p>
        </w:tc>
        <w:tc>
          <w:tcPr>
            <w:tcW w:w="1161" w:type="dxa"/>
          </w:tcPr>
          <w:p w14:paraId="08DFF39F" w14:textId="367153C1" w:rsidR="00E33DA8" w:rsidRDefault="006E5A2F" w:rsidP="00AA06F0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0.82±0.51</w:t>
            </w:r>
          </w:p>
        </w:tc>
        <w:tc>
          <w:tcPr>
            <w:tcW w:w="1161" w:type="dxa"/>
          </w:tcPr>
          <w:p w14:paraId="3AB41C75" w14:textId="66338F5E" w:rsidR="00E33DA8" w:rsidRDefault="006E5A2F" w:rsidP="00AA06F0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2.38±1.68</w:t>
            </w:r>
          </w:p>
        </w:tc>
        <w:tc>
          <w:tcPr>
            <w:tcW w:w="1162" w:type="dxa"/>
          </w:tcPr>
          <w:p w14:paraId="1291DC2D" w14:textId="5288274A" w:rsidR="00E33DA8" w:rsidRDefault="006E5A2F" w:rsidP="00AA06F0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2.06±0.54</w:t>
            </w:r>
          </w:p>
        </w:tc>
      </w:tr>
      <w:tr w:rsidR="00E33DA8" w14:paraId="30ACF7AD" w14:textId="77777777" w:rsidTr="00AA4A04">
        <w:tc>
          <w:tcPr>
            <w:tcW w:w="1413" w:type="dxa"/>
            <w:vMerge/>
          </w:tcPr>
          <w:p w14:paraId="490A55F9" w14:textId="77777777" w:rsidR="00E33DA8" w:rsidRDefault="00E33DA8" w:rsidP="00E33DA8">
            <w:pPr>
              <w:rPr>
                <w:lang w:val="en-US"/>
              </w:rPr>
            </w:pPr>
          </w:p>
        </w:tc>
        <w:tc>
          <w:tcPr>
            <w:tcW w:w="1843" w:type="dxa"/>
          </w:tcPr>
          <w:p w14:paraId="2C91157D" w14:textId="1001C5E4" w:rsidR="00E33DA8" w:rsidRDefault="00E33DA8" w:rsidP="00E33DA8">
            <w:pPr>
              <w:rPr>
                <w:lang w:val="en-US"/>
              </w:rPr>
            </w:pPr>
            <w:r>
              <w:rPr>
                <w:lang w:val="en-US"/>
              </w:rPr>
              <w:t>Blank</w:t>
            </w:r>
          </w:p>
        </w:tc>
        <w:tc>
          <w:tcPr>
            <w:tcW w:w="1161" w:type="dxa"/>
          </w:tcPr>
          <w:p w14:paraId="54F222B1" w14:textId="7DA9FA06" w:rsidR="00E33DA8" w:rsidRDefault="003969E0" w:rsidP="00AA06F0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0.01</w:t>
            </w:r>
            <w:r w:rsidRPr="00CC6E1B">
              <w:rPr>
                <w:vertAlign w:val="superscript"/>
                <w:lang w:val="en-US"/>
              </w:rPr>
              <w:t>B)</w:t>
            </w:r>
          </w:p>
        </w:tc>
        <w:tc>
          <w:tcPr>
            <w:tcW w:w="1161" w:type="dxa"/>
          </w:tcPr>
          <w:p w14:paraId="6829C8AC" w14:textId="2D4D999C" w:rsidR="00E33DA8" w:rsidRDefault="003969E0" w:rsidP="00AA06F0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0.02</w:t>
            </w:r>
            <w:r w:rsidRPr="00CC6E1B">
              <w:rPr>
                <w:vertAlign w:val="superscript"/>
                <w:lang w:val="en-US"/>
              </w:rPr>
              <w:t>B)</w:t>
            </w:r>
          </w:p>
        </w:tc>
        <w:tc>
          <w:tcPr>
            <w:tcW w:w="1161" w:type="dxa"/>
          </w:tcPr>
          <w:p w14:paraId="26046FAA" w14:textId="57410EDE" w:rsidR="00E33DA8" w:rsidRDefault="003969E0" w:rsidP="00AA06F0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0.06</w:t>
            </w:r>
            <w:r w:rsidRPr="00CC6E1B">
              <w:rPr>
                <w:vertAlign w:val="superscript"/>
                <w:lang w:val="en-US"/>
              </w:rPr>
              <w:t>B)</w:t>
            </w:r>
          </w:p>
        </w:tc>
        <w:tc>
          <w:tcPr>
            <w:tcW w:w="1161" w:type="dxa"/>
          </w:tcPr>
          <w:p w14:paraId="133C85EE" w14:textId="2560D5C8" w:rsidR="00E33DA8" w:rsidRDefault="003969E0" w:rsidP="00AA06F0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&lt;DL</w:t>
            </w:r>
            <w:r>
              <w:rPr>
                <w:vertAlign w:val="superscript"/>
                <w:lang w:val="en-US"/>
              </w:rPr>
              <w:t>A)</w:t>
            </w:r>
          </w:p>
        </w:tc>
        <w:tc>
          <w:tcPr>
            <w:tcW w:w="1162" w:type="dxa"/>
          </w:tcPr>
          <w:p w14:paraId="13EAC5A5" w14:textId="0EF6171A" w:rsidR="00E33DA8" w:rsidRDefault="003969E0" w:rsidP="00AA06F0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&lt;DL</w:t>
            </w:r>
            <w:r>
              <w:rPr>
                <w:vertAlign w:val="superscript"/>
                <w:lang w:val="en-US"/>
              </w:rPr>
              <w:t>A)</w:t>
            </w:r>
          </w:p>
        </w:tc>
      </w:tr>
    </w:tbl>
    <w:p w14:paraId="4622BD56" w14:textId="15381E96" w:rsidR="00D668BD" w:rsidRDefault="00CC6E1B" w:rsidP="00B22FC9">
      <w:pPr>
        <w:rPr>
          <w:lang w:val="en-US"/>
        </w:rPr>
      </w:pPr>
      <w:r>
        <w:rPr>
          <w:vertAlign w:val="superscript"/>
          <w:lang w:val="en-US"/>
        </w:rPr>
        <w:t>A)</w:t>
      </w:r>
      <w:r>
        <w:rPr>
          <w:lang w:val="en-US"/>
        </w:rPr>
        <w:t xml:space="preserve"> </w:t>
      </w:r>
      <w:r w:rsidR="00902C53">
        <w:rPr>
          <w:lang w:val="en-US"/>
        </w:rPr>
        <w:t xml:space="preserve">&lt;DL, below detection limit; </w:t>
      </w:r>
      <w:r w:rsidR="00902C53">
        <w:rPr>
          <w:vertAlign w:val="superscript"/>
          <w:lang w:val="en-US"/>
        </w:rPr>
        <w:t>B)</w:t>
      </w:r>
      <w:r w:rsidR="003774D7">
        <w:rPr>
          <w:vertAlign w:val="superscript"/>
          <w:lang w:val="en-US"/>
        </w:rPr>
        <w:t xml:space="preserve"> </w:t>
      </w:r>
      <w:r w:rsidR="003774D7">
        <w:rPr>
          <w:lang w:val="en-US"/>
        </w:rPr>
        <w:t>only one replicate above detection limit.</w:t>
      </w:r>
    </w:p>
    <w:p w14:paraId="2910A070" w14:textId="77777777" w:rsidR="00D668BD" w:rsidRDefault="00D668BD" w:rsidP="00B22FC9">
      <w:pPr>
        <w:rPr>
          <w:lang w:val="en-US"/>
        </w:rPr>
      </w:pPr>
    </w:p>
    <w:p w14:paraId="0DEF8C01" w14:textId="77777777" w:rsidR="00640E08" w:rsidRDefault="00640E08">
      <w:pPr>
        <w:rPr>
          <w:rFonts w:cstheme="minorHAnsi"/>
          <w:b/>
          <w:bCs/>
          <w:lang w:val="en-GB"/>
        </w:rPr>
      </w:pPr>
      <w:r>
        <w:rPr>
          <w:rFonts w:cstheme="minorHAnsi"/>
          <w:b/>
          <w:bCs/>
          <w:lang w:val="en-GB"/>
        </w:rPr>
        <w:br w:type="page"/>
      </w:r>
    </w:p>
    <w:p w14:paraId="4829C6F8" w14:textId="72C5F8FF" w:rsidR="007B44F3" w:rsidRPr="00204D1C" w:rsidRDefault="00D668BD" w:rsidP="00204D1C">
      <w:pPr>
        <w:spacing w:line="276" w:lineRule="auto"/>
        <w:jc w:val="both"/>
        <w:rPr>
          <w:i/>
          <w:iCs/>
          <w:lang w:val="en-GB"/>
        </w:rPr>
      </w:pPr>
      <w:r w:rsidRPr="00107EAC">
        <w:rPr>
          <w:b/>
          <w:bCs/>
          <w:lang w:val="en-GB"/>
        </w:rPr>
        <w:lastRenderedPageBreak/>
        <w:t>Table S</w:t>
      </w:r>
      <w:r w:rsidR="00107EAC">
        <w:rPr>
          <w:b/>
          <w:bCs/>
          <w:lang w:val="en-GB"/>
        </w:rPr>
        <w:t>1</w:t>
      </w:r>
      <w:r w:rsidR="007F4159">
        <w:rPr>
          <w:b/>
          <w:bCs/>
          <w:lang w:val="en-GB"/>
        </w:rPr>
        <w:t>1</w:t>
      </w:r>
      <w:r w:rsidRPr="7F0805AA">
        <w:rPr>
          <w:b/>
          <w:bCs/>
          <w:lang w:val="en-GB"/>
        </w:rPr>
        <w:t xml:space="preserve">: </w:t>
      </w:r>
      <w:r w:rsidRPr="7F0805AA">
        <w:rPr>
          <w:i/>
          <w:iCs/>
          <w:lang w:val="en-GB"/>
        </w:rPr>
        <w:t xml:space="preserve">One-Way PERMANOVA analysis </w:t>
      </w:r>
      <w:r w:rsidR="00B33274">
        <w:rPr>
          <w:i/>
          <w:iCs/>
          <w:lang w:val="en-GB"/>
        </w:rPr>
        <w:t xml:space="preserve">based on Bray-Curtis similarities </w:t>
      </w:r>
      <w:r w:rsidRPr="7F0805AA">
        <w:rPr>
          <w:i/>
          <w:iCs/>
          <w:lang w:val="en-GB"/>
        </w:rPr>
        <w:t xml:space="preserve">for significance testing of the Fluortex </w:t>
      </w:r>
      <w:r w:rsidR="00640E08" w:rsidRPr="7F0805AA">
        <w:rPr>
          <w:i/>
          <w:iCs/>
          <w:lang w:val="en-GB"/>
        </w:rPr>
        <w:t>adsorbent</w:t>
      </w:r>
      <w:r w:rsidR="007464C5">
        <w:rPr>
          <w:i/>
          <w:iCs/>
          <w:lang w:val="en-GB"/>
        </w:rPr>
        <w:t xml:space="preserve"> and clay bead</w:t>
      </w:r>
      <w:r w:rsidR="00640E08" w:rsidRPr="7F0805AA">
        <w:rPr>
          <w:i/>
          <w:iCs/>
          <w:lang w:val="en-GB"/>
        </w:rPr>
        <w:t xml:space="preserve"> </w:t>
      </w:r>
      <w:r w:rsidRPr="7F0805AA">
        <w:rPr>
          <w:i/>
          <w:iCs/>
          <w:lang w:val="en-GB"/>
        </w:rPr>
        <w:t>system</w:t>
      </w:r>
      <w:r w:rsidR="007464C5">
        <w:rPr>
          <w:i/>
          <w:iCs/>
          <w:lang w:val="en-GB"/>
        </w:rPr>
        <w:t>s</w:t>
      </w:r>
      <w:r w:rsidRPr="7F0805AA">
        <w:rPr>
          <w:i/>
          <w:iCs/>
          <w:lang w:val="en-GB"/>
        </w:rPr>
        <w:t>. Values represent p-values of respective comparisons. Significantly different replicate groups are marked in orange.</w:t>
      </w:r>
    </w:p>
    <w:p w14:paraId="1FC0A73E" w14:textId="02333ABC" w:rsidR="00807B6F" w:rsidRPr="00D668BD" w:rsidRDefault="00241FEF" w:rsidP="00D668BD">
      <w:pPr>
        <w:rPr>
          <w:lang w:val="en-US"/>
        </w:rPr>
      </w:pPr>
      <w:r w:rsidRPr="00241FEF">
        <w:rPr>
          <w:noProof/>
          <w:lang w:val="en-US"/>
        </w:rPr>
        <w:drawing>
          <wp:inline distT="0" distB="0" distL="0" distR="0" wp14:anchorId="1911BE86" wp14:editId="3EF7A9F3">
            <wp:extent cx="6637866" cy="4873037"/>
            <wp:effectExtent l="0" t="0" r="0" b="3810"/>
            <wp:docPr id="1655946079" name="Picture 16559460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47333" cy="48799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sectPr w:rsidR="00807B6F" w:rsidRPr="00D668BD" w:rsidSect="00D81636">
      <w:footerReference w:type="default" r:id="rId27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547F366" w14:textId="77777777" w:rsidR="00C23F9E" w:rsidRDefault="00C23F9E" w:rsidP="00900F2F">
      <w:pPr>
        <w:spacing w:after="0" w:line="240" w:lineRule="auto"/>
      </w:pPr>
      <w:r>
        <w:separator/>
      </w:r>
    </w:p>
  </w:endnote>
  <w:endnote w:type="continuationSeparator" w:id="0">
    <w:p w14:paraId="2D19E443" w14:textId="77777777" w:rsidR="00C23F9E" w:rsidRDefault="00C23F9E" w:rsidP="00900F2F">
      <w:pPr>
        <w:spacing w:after="0" w:line="240" w:lineRule="auto"/>
      </w:pPr>
      <w:r>
        <w:continuationSeparator/>
      </w:r>
    </w:p>
  </w:endnote>
  <w:endnote w:type="continuationNotice" w:id="1">
    <w:p w14:paraId="7607E661" w14:textId="77777777" w:rsidR="00C23F9E" w:rsidRDefault="00C23F9E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762491320"/>
      <w:docPartObj>
        <w:docPartGallery w:val="Page Numbers (Bottom of Page)"/>
        <w:docPartUnique/>
      </w:docPartObj>
    </w:sdtPr>
    <w:sdtEndPr/>
    <w:sdtContent>
      <w:p w14:paraId="27406A4A" w14:textId="3D0189BA" w:rsidR="00D15F52" w:rsidRDefault="00D15F52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D81636">
          <w:rPr>
            <w:noProof/>
          </w:rPr>
          <w:t>2</w:t>
        </w:r>
        <w:r>
          <w:fldChar w:fldCharType="end"/>
        </w:r>
      </w:p>
    </w:sdtContent>
  </w:sdt>
  <w:p w14:paraId="6D7E3BAC" w14:textId="77777777" w:rsidR="00900F2F" w:rsidRDefault="00900F2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9C738D7" w14:textId="77777777" w:rsidR="00C23F9E" w:rsidRDefault="00C23F9E" w:rsidP="00900F2F">
      <w:pPr>
        <w:spacing w:after="0" w:line="240" w:lineRule="auto"/>
      </w:pPr>
      <w:r>
        <w:separator/>
      </w:r>
    </w:p>
  </w:footnote>
  <w:footnote w:type="continuationSeparator" w:id="0">
    <w:p w14:paraId="0549558C" w14:textId="77777777" w:rsidR="00C23F9E" w:rsidRDefault="00C23F9E" w:rsidP="00900F2F">
      <w:pPr>
        <w:spacing w:after="0" w:line="240" w:lineRule="auto"/>
      </w:pPr>
      <w:r>
        <w:continuationSeparator/>
      </w:r>
    </w:p>
  </w:footnote>
  <w:footnote w:type="continuationNotice" w:id="1">
    <w:p w14:paraId="2A56953C" w14:textId="77777777" w:rsidR="00C23F9E" w:rsidRDefault="00C23F9E">
      <w:pPr>
        <w:spacing w:after="0" w:line="240" w:lineRule="auto"/>
      </w:pP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41A1C"/>
    <w:rsid w:val="00002208"/>
    <w:rsid w:val="00006F1C"/>
    <w:rsid w:val="00011A64"/>
    <w:rsid w:val="00013CD1"/>
    <w:rsid w:val="000143F3"/>
    <w:rsid w:val="00017972"/>
    <w:rsid w:val="000210D6"/>
    <w:rsid w:val="00021789"/>
    <w:rsid w:val="000273B3"/>
    <w:rsid w:val="000279B5"/>
    <w:rsid w:val="00027A10"/>
    <w:rsid w:val="00031F10"/>
    <w:rsid w:val="0003286A"/>
    <w:rsid w:val="00035602"/>
    <w:rsid w:val="0003647E"/>
    <w:rsid w:val="00040182"/>
    <w:rsid w:val="00042E64"/>
    <w:rsid w:val="000479DE"/>
    <w:rsid w:val="00052327"/>
    <w:rsid w:val="0005408A"/>
    <w:rsid w:val="00056341"/>
    <w:rsid w:val="000575C3"/>
    <w:rsid w:val="000610B3"/>
    <w:rsid w:val="000610FF"/>
    <w:rsid w:val="00062E6A"/>
    <w:rsid w:val="00064045"/>
    <w:rsid w:val="00064C47"/>
    <w:rsid w:val="00064F99"/>
    <w:rsid w:val="00066FF5"/>
    <w:rsid w:val="00073907"/>
    <w:rsid w:val="00074E49"/>
    <w:rsid w:val="000752F5"/>
    <w:rsid w:val="0007641C"/>
    <w:rsid w:val="00076A56"/>
    <w:rsid w:val="0008016C"/>
    <w:rsid w:val="00081F65"/>
    <w:rsid w:val="00092C32"/>
    <w:rsid w:val="000A3C1B"/>
    <w:rsid w:val="000A4386"/>
    <w:rsid w:val="000A477A"/>
    <w:rsid w:val="000C2637"/>
    <w:rsid w:val="000C3635"/>
    <w:rsid w:val="000C3DB1"/>
    <w:rsid w:val="000D094E"/>
    <w:rsid w:val="000D5A54"/>
    <w:rsid w:val="000E0C2D"/>
    <w:rsid w:val="000E16F2"/>
    <w:rsid w:val="000E18AE"/>
    <w:rsid w:val="000E6397"/>
    <w:rsid w:val="000E7449"/>
    <w:rsid w:val="000F2021"/>
    <w:rsid w:val="00102734"/>
    <w:rsid w:val="00102FBF"/>
    <w:rsid w:val="00103EC2"/>
    <w:rsid w:val="00107EAC"/>
    <w:rsid w:val="0011090A"/>
    <w:rsid w:val="00114C7F"/>
    <w:rsid w:val="00116B29"/>
    <w:rsid w:val="00117581"/>
    <w:rsid w:val="00120D32"/>
    <w:rsid w:val="001216F9"/>
    <w:rsid w:val="00122613"/>
    <w:rsid w:val="001246C8"/>
    <w:rsid w:val="00126567"/>
    <w:rsid w:val="00126F13"/>
    <w:rsid w:val="00135805"/>
    <w:rsid w:val="00142451"/>
    <w:rsid w:val="00142ADD"/>
    <w:rsid w:val="00143497"/>
    <w:rsid w:val="001435E4"/>
    <w:rsid w:val="00146359"/>
    <w:rsid w:val="00150D43"/>
    <w:rsid w:val="00151019"/>
    <w:rsid w:val="001532C8"/>
    <w:rsid w:val="001554E0"/>
    <w:rsid w:val="0015725B"/>
    <w:rsid w:val="00164D7A"/>
    <w:rsid w:val="0018620E"/>
    <w:rsid w:val="00191B04"/>
    <w:rsid w:val="00191E47"/>
    <w:rsid w:val="00194276"/>
    <w:rsid w:val="00196011"/>
    <w:rsid w:val="00196E41"/>
    <w:rsid w:val="001A1FEC"/>
    <w:rsid w:val="001A318C"/>
    <w:rsid w:val="001A50DF"/>
    <w:rsid w:val="001A5223"/>
    <w:rsid w:val="001A52B7"/>
    <w:rsid w:val="001A5709"/>
    <w:rsid w:val="001B4E46"/>
    <w:rsid w:val="001B70AD"/>
    <w:rsid w:val="001C3DF8"/>
    <w:rsid w:val="001D2471"/>
    <w:rsid w:val="001E0271"/>
    <w:rsid w:val="001E09DB"/>
    <w:rsid w:val="001E0EFB"/>
    <w:rsid w:val="001E24C7"/>
    <w:rsid w:val="001E584A"/>
    <w:rsid w:val="001E6A72"/>
    <w:rsid w:val="001E6D5C"/>
    <w:rsid w:val="001E7F4F"/>
    <w:rsid w:val="001F15C1"/>
    <w:rsid w:val="001F5E67"/>
    <w:rsid w:val="001F6AC8"/>
    <w:rsid w:val="00204762"/>
    <w:rsid w:val="00204D1C"/>
    <w:rsid w:val="00205957"/>
    <w:rsid w:val="00206B9B"/>
    <w:rsid w:val="00207694"/>
    <w:rsid w:val="00227B65"/>
    <w:rsid w:val="002338AE"/>
    <w:rsid w:val="0023443E"/>
    <w:rsid w:val="00240AE4"/>
    <w:rsid w:val="00241FEF"/>
    <w:rsid w:val="002432E3"/>
    <w:rsid w:val="00243C93"/>
    <w:rsid w:val="00253C44"/>
    <w:rsid w:val="002540A9"/>
    <w:rsid w:val="00270FC0"/>
    <w:rsid w:val="00275889"/>
    <w:rsid w:val="00277655"/>
    <w:rsid w:val="00282090"/>
    <w:rsid w:val="00286765"/>
    <w:rsid w:val="00290870"/>
    <w:rsid w:val="00294115"/>
    <w:rsid w:val="002A4014"/>
    <w:rsid w:val="002A6494"/>
    <w:rsid w:val="002A7543"/>
    <w:rsid w:val="002B11D6"/>
    <w:rsid w:val="002B1327"/>
    <w:rsid w:val="002B39A3"/>
    <w:rsid w:val="002B7009"/>
    <w:rsid w:val="002C3BE1"/>
    <w:rsid w:val="002D0185"/>
    <w:rsid w:val="002E352F"/>
    <w:rsid w:val="002E7900"/>
    <w:rsid w:val="002F3642"/>
    <w:rsid w:val="002F3992"/>
    <w:rsid w:val="002F3CF7"/>
    <w:rsid w:val="002F5775"/>
    <w:rsid w:val="00302E07"/>
    <w:rsid w:val="003070B2"/>
    <w:rsid w:val="00321F4F"/>
    <w:rsid w:val="003233AA"/>
    <w:rsid w:val="003273D7"/>
    <w:rsid w:val="00330D9B"/>
    <w:rsid w:val="00332E16"/>
    <w:rsid w:val="003333F9"/>
    <w:rsid w:val="0033523F"/>
    <w:rsid w:val="00343398"/>
    <w:rsid w:val="00356C7E"/>
    <w:rsid w:val="00362990"/>
    <w:rsid w:val="00365ECF"/>
    <w:rsid w:val="00370E7F"/>
    <w:rsid w:val="003745AC"/>
    <w:rsid w:val="003774D7"/>
    <w:rsid w:val="0038194F"/>
    <w:rsid w:val="003917DD"/>
    <w:rsid w:val="003950F3"/>
    <w:rsid w:val="003954E4"/>
    <w:rsid w:val="003969E0"/>
    <w:rsid w:val="003A00DE"/>
    <w:rsid w:val="003A21E5"/>
    <w:rsid w:val="003A6674"/>
    <w:rsid w:val="003B17E8"/>
    <w:rsid w:val="003B24D6"/>
    <w:rsid w:val="003B45F3"/>
    <w:rsid w:val="003B75B5"/>
    <w:rsid w:val="003C20E8"/>
    <w:rsid w:val="003C3C3F"/>
    <w:rsid w:val="003D002E"/>
    <w:rsid w:val="003D0C4B"/>
    <w:rsid w:val="003D0E6B"/>
    <w:rsid w:val="003D5969"/>
    <w:rsid w:val="003E5186"/>
    <w:rsid w:val="003E549D"/>
    <w:rsid w:val="003E7A33"/>
    <w:rsid w:val="003F360B"/>
    <w:rsid w:val="003F760C"/>
    <w:rsid w:val="00400041"/>
    <w:rsid w:val="0040128E"/>
    <w:rsid w:val="00402564"/>
    <w:rsid w:val="004034DD"/>
    <w:rsid w:val="004074B8"/>
    <w:rsid w:val="00413A08"/>
    <w:rsid w:val="0041605A"/>
    <w:rsid w:val="0041662F"/>
    <w:rsid w:val="004301E6"/>
    <w:rsid w:val="00430343"/>
    <w:rsid w:val="0043138E"/>
    <w:rsid w:val="00432F73"/>
    <w:rsid w:val="00433403"/>
    <w:rsid w:val="004367CA"/>
    <w:rsid w:val="00441088"/>
    <w:rsid w:val="00444BA6"/>
    <w:rsid w:val="00452519"/>
    <w:rsid w:val="0045631E"/>
    <w:rsid w:val="0046033D"/>
    <w:rsid w:val="0048141B"/>
    <w:rsid w:val="00482F37"/>
    <w:rsid w:val="00483AA6"/>
    <w:rsid w:val="00486C1B"/>
    <w:rsid w:val="004914B0"/>
    <w:rsid w:val="00493963"/>
    <w:rsid w:val="00495055"/>
    <w:rsid w:val="004966D1"/>
    <w:rsid w:val="004A5147"/>
    <w:rsid w:val="004A5F94"/>
    <w:rsid w:val="004A6EAA"/>
    <w:rsid w:val="004B1A11"/>
    <w:rsid w:val="004C2894"/>
    <w:rsid w:val="004C73A8"/>
    <w:rsid w:val="004D60CC"/>
    <w:rsid w:val="004D6855"/>
    <w:rsid w:val="004E0531"/>
    <w:rsid w:val="004E0DDB"/>
    <w:rsid w:val="004E328B"/>
    <w:rsid w:val="004E337F"/>
    <w:rsid w:val="004E45A2"/>
    <w:rsid w:val="004F15EC"/>
    <w:rsid w:val="004F3F56"/>
    <w:rsid w:val="00501823"/>
    <w:rsid w:val="005048BA"/>
    <w:rsid w:val="00505380"/>
    <w:rsid w:val="00511B9B"/>
    <w:rsid w:val="00512ABE"/>
    <w:rsid w:val="00515D71"/>
    <w:rsid w:val="00521DDA"/>
    <w:rsid w:val="00522610"/>
    <w:rsid w:val="005302A4"/>
    <w:rsid w:val="00532E3F"/>
    <w:rsid w:val="00533B5B"/>
    <w:rsid w:val="00536846"/>
    <w:rsid w:val="00541A1C"/>
    <w:rsid w:val="00542CF0"/>
    <w:rsid w:val="00551ABC"/>
    <w:rsid w:val="00562C20"/>
    <w:rsid w:val="00562F04"/>
    <w:rsid w:val="00564E10"/>
    <w:rsid w:val="00566CEE"/>
    <w:rsid w:val="00571FFB"/>
    <w:rsid w:val="00572759"/>
    <w:rsid w:val="00574364"/>
    <w:rsid w:val="005753A0"/>
    <w:rsid w:val="00575C0E"/>
    <w:rsid w:val="00592DB2"/>
    <w:rsid w:val="00594F62"/>
    <w:rsid w:val="005A02A8"/>
    <w:rsid w:val="005A1456"/>
    <w:rsid w:val="005A1852"/>
    <w:rsid w:val="005A1FF2"/>
    <w:rsid w:val="005B08ED"/>
    <w:rsid w:val="005B264B"/>
    <w:rsid w:val="005C67C4"/>
    <w:rsid w:val="005C74F3"/>
    <w:rsid w:val="005D1234"/>
    <w:rsid w:val="005D1C7F"/>
    <w:rsid w:val="005D2835"/>
    <w:rsid w:val="005D64A7"/>
    <w:rsid w:val="005D73A5"/>
    <w:rsid w:val="005E13DB"/>
    <w:rsid w:val="00600B4C"/>
    <w:rsid w:val="006116D8"/>
    <w:rsid w:val="00616117"/>
    <w:rsid w:val="0061617B"/>
    <w:rsid w:val="00616BB7"/>
    <w:rsid w:val="00616EE5"/>
    <w:rsid w:val="006317CF"/>
    <w:rsid w:val="00632A6F"/>
    <w:rsid w:val="00640A9B"/>
    <w:rsid w:val="00640E08"/>
    <w:rsid w:val="006424F0"/>
    <w:rsid w:val="00645635"/>
    <w:rsid w:val="006461F4"/>
    <w:rsid w:val="006471F2"/>
    <w:rsid w:val="0064737B"/>
    <w:rsid w:val="0065069E"/>
    <w:rsid w:val="0065461B"/>
    <w:rsid w:val="0065491F"/>
    <w:rsid w:val="00654ABE"/>
    <w:rsid w:val="0065511B"/>
    <w:rsid w:val="0065589E"/>
    <w:rsid w:val="006609BB"/>
    <w:rsid w:val="00666450"/>
    <w:rsid w:val="00670268"/>
    <w:rsid w:val="006713D5"/>
    <w:rsid w:val="00681B60"/>
    <w:rsid w:val="00682354"/>
    <w:rsid w:val="00682C0A"/>
    <w:rsid w:val="00686126"/>
    <w:rsid w:val="0068739A"/>
    <w:rsid w:val="00687A44"/>
    <w:rsid w:val="00693C05"/>
    <w:rsid w:val="006A221D"/>
    <w:rsid w:val="006A3112"/>
    <w:rsid w:val="006A4864"/>
    <w:rsid w:val="006A57E2"/>
    <w:rsid w:val="006B63F0"/>
    <w:rsid w:val="006B69FB"/>
    <w:rsid w:val="006C1050"/>
    <w:rsid w:val="006C2D75"/>
    <w:rsid w:val="006C3AD3"/>
    <w:rsid w:val="006C4EF2"/>
    <w:rsid w:val="006C68C7"/>
    <w:rsid w:val="006C6A7D"/>
    <w:rsid w:val="006D00D3"/>
    <w:rsid w:val="006D24AC"/>
    <w:rsid w:val="006D3353"/>
    <w:rsid w:val="006D70F9"/>
    <w:rsid w:val="006D7299"/>
    <w:rsid w:val="006D75B2"/>
    <w:rsid w:val="006D7876"/>
    <w:rsid w:val="006E0E79"/>
    <w:rsid w:val="006E22E5"/>
    <w:rsid w:val="006E2E73"/>
    <w:rsid w:val="006E5A2F"/>
    <w:rsid w:val="006F06BA"/>
    <w:rsid w:val="006F1436"/>
    <w:rsid w:val="006F63C5"/>
    <w:rsid w:val="00701683"/>
    <w:rsid w:val="007026AE"/>
    <w:rsid w:val="00705C25"/>
    <w:rsid w:val="007070EF"/>
    <w:rsid w:val="00712EE8"/>
    <w:rsid w:val="0071302D"/>
    <w:rsid w:val="00714B49"/>
    <w:rsid w:val="007152B2"/>
    <w:rsid w:val="00716ADD"/>
    <w:rsid w:val="0071740C"/>
    <w:rsid w:val="0072245D"/>
    <w:rsid w:val="0072275D"/>
    <w:rsid w:val="007237EE"/>
    <w:rsid w:val="00726420"/>
    <w:rsid w:val="007269BD"/>
    <w:rsid w:val="00726D0A"/>
    <w:rsid w:val="007335BD"/>
    <w:rsid w:val="0073399F"/>
    <w:rsid w:val="0073592C"/>
    <w:rsid w:val="00735A10"/>
    <w:rsid w:val="007377BE"/>
    <w:rsid w:val="007405B0"/>
    <w:rsid w:val="00740F5D"/>
    <w:rsid w:val="007421FE"/>
    <w:rsid w:val="0074544E"/>
    <w:rsid w:val="007464C5"/>
    <w:rsid w:val="00747BD7"/>
    <w:rsid w:val="00750F72"/>
    <w:rsid w:val="00756E39"/>
    <w:rsid w:val="00760657"/>
    <w:rsid w:val="00760661"/>
    <w:rsid w:val="007621A7"/>
    <w:rsid w:val="00763A57"/>
    <w:rsid w:val="007667C7"/>
    <w:rsid w:val="007704A9"/>
    <w:rsid w:val="00772830"/>
    <w:rsid w:val="00774D22"/>
    <w:rsid w:val="007764A5"/>
    <w:rsid w:val="00782FFF"/>
    <w:rsid w:val="007831BD"/>
    <w:rsid w:val="00792C97"/>
    <w:rsid w:val="007A731A"/>
    <w:rsid w:val="007B0044"/>
    <w:rsid w:val="007B1BCB"/>
    <w:rsid w:val="007B44F3"/>
    <w:rsid w:val="007C3FD1"/>
    <w:rsid w:val="007C5FAC"/>
    <w:rsid w:val="007D2540"/>
    <w:rsid w:val="007E65FE"/>
    <w:rsid w:val="007E72D9"/>
    <w:rsid w:val="007F4159"/>
    <w:rsid w:val="007F781F"/>
    <w:rsid w:val="007F79D3"/>
    <w:rsid w:val="008035D2"/>
    <w:rsid w:val="00807B6F"/>
    <w:rsid w:val="0081172C"/>
    <w:rsid w:val="0081231E"/>
    <w:rsid w:val="00812ED6"/>
    <w:rsid w:val="0082169E"/>
    <w:rsid w:val="00823938"/>
    <w:rsid w:val="00836E6C"/>
    <w:rsid w:val="00843F9F"/>
    <w:rsid w:val="00846399"/>
    <w:rsid w:val="00847366"/>
    <w:rsid w:val="00847C4B"/>
    <w:rsid w:val="0085109F"/>
    <w:rsid w:val="008540E1"/>
    <w:rsid w:val="00857099"/>
    <w:rsid w:val="008601CD"/>
    <w:rsid w:val="00860261"/>
    <w:rsid w:val="00860EFE"/>
    <w:rsid w:val="00861D4D"/>
    <w:rsid w:val="00867462"/>
    <w:rsid w:val="008704AE"/>
    <w:rsid w:val="008715C9"/>
    <w:rsid w:val="00871B7B"/>
    <w:rsid w:val="00872137"/>
    <w:rsid w:val="00877D2E"/>
    <w:rsid w:val="00881D49"/>
    <w:rsid w:val="00881F63"/>
    <w:rsid w:val="00885A81"/>
    <w:rsid w:val="00890E09"/>
    <w:rsid w:val="00891604"/>
    <w:rsid w:val="00891E61"/>
    <w:rsid w:val="008A06E5"/>
    <w:rsid w:val="008A0FEC"/>
    <w:rsid w:val="008A11EF"/>
    <w:rsid w:val="008A5AFC"/>
    <w:rsid w:val="008B2BE2"/>
    <w:rsid w:val="008B2F2A"/>
    <w:rsid w:val="008C38C5"/>
    <w:rsid w:val="008C4537"/>
    <w:rsid w:val="008C70C8"/>
    <w:rsid w:val="008D1543"/>
    <w:rsid w:val="008D2557"/>
    <w:rsid w:val="008D5FAE"/>
    <w:rsid w:val="008E081F"/>
    <w:rsid w:val="008F360A"/>
    <w:rsid w:val="00900F2F"/>
    <w:rsid w:val="00901596"/>
    <w:rsid w:val="00902C53"/>
    <w:rsid w:val="00904777"/>
    <w:rsid w:val="00911556"/>
    <w:rsid w:val="00912096"/>
    <w:rsid w:val="00922DA7"/>
    <w:rsid w:val="0092526D"/>
    <w:rsid w:val="009271FF"/>
    <w:rsid w:val="00927C37"/>
    <w:rsid w:val="0093672C"/>
    <w:rsid w:val="00941429"/>
    <w:rsid w:val="009414CA"/>
    <w:rsid w:val="00941882"/>
    <w:rsid w:val="00941943"/>
    <w:rsid w:val="00943E27"/>
    <w:rsid w:val="0094406D"/>
    <w:rsid w:val="00945787"/>
    <w:rsid w:val="00947A2C"/>
    <w:rsid w:val="009514DF"/>
    <w:rsid w:val="00952512"/>
    <w:rsid w:val="00953F4B"/>
    <w:rsid w:val="0095773B"/>
    <w:rsid w:val="00964814"/>
    <w:rsid w:val="00966EE5"/>
    <w:rsid w:val="0097225E"/>
    <w:rsid w:val="00981AB1"/>
    <w:rsid w:val="00982AAC"/>
    <w:rsid w:val="00982E5A"/>
    <w:rsid w:val="0098687F"/>
    <w:rsid w:val="00992F0B"/>
    <w:rsid w:val="00996710"/>
    <w:rsid w:val="009A25A0"/>
    <w:rsid w:val="009A2793"/>
    <w:rsid w:val="009A650C"/>
    <w:rsid w:val="009A7A09"/>
    <w:rsid w:val="009B6979"/>
    <w:rsid w:val="009B7D09"/>
    <w:rsid w:val="009C0390"/>
    <w:rsid w:val="009D2E78"/>
    <w:rsid w:val="009D4822"/>
    <w:rsid w:val="009D5714"/>
    <w:rsid w:val="009E2901"/>
    <w:rsid w:val="009F0730"/>
    <w:rsid w:val="009F418C"/>
    <w:rsid w:val="009F453C"/>
    <w:rsid w:val="009F79D3"/>
    <w:rsid w:val="00A04C7D"/>
    <w:rsid w:val="00A0711F"/>
    <w:rsid w:val="00A14B43"/>
    <w:rsid w:val="00A2048F"/>
    <w:rsid w:val="00A21018"/>
    <w:rsid w:val="00A22237"/>
    <w:rsid w:val="00A25AEE"/>
    <w:rsid w:val="00A33684"/>
    <w:rsid w:val="00A37170"/>
    <w:rsid w:val="00A44946"/>
    <w:rsid w:val="00A46DB9"/>
    <w:rsid w:val="00A60A03"/>
    <w:rsid w:val="00A62A0B"/>
    <w:rsid w:val="00A64CE7"/>
    <w:rsid w:val="00A77304"/>
    <w:rsid w:val="00A836CA"/>
    <w:rsid w:val="00A83FF1"/>
    <w:rsid w:val="00A848E1"/>
    <w:rsid w:val="00A84ACF"/>
    <w:rsid w:val="00A9291E"/>
    <w:rsid w:val="00AA0159"/>
    <w:rsid w:val="00AA06F0"/>
    <w:rsid w:val="00AA47DE"/>
    <w:rsid w:val="00AA4A04"/>
    <w:rsid w:val="00AB3273"/>
    <w:rsid w:val="00AC659D"/>
    <w:rsid w:val="00AD2960"/>
    <w:rsid w:val="00AD3CCE"/>
    <w:rsid w:val="00AD7432"/>
    <w:rsid w:val="00AE1326"/>
    <w:rsid w:val="00AE1AE9"/>
    <w:rsid w:val="00AE65B4"/>
    <w:rsid w:val="00AE6A8E"/>
    <w:rsid w:val="00AE6FE1"/>
    <w:rsid w:val="00AF0024"/>
    <w:rsid w:val="00B01437"/>
    <w:rsid w:val="00B04274"/>
    <w:rsid w:val="00B101BE"/>
    <w:rsid w:val="00B133F4"/>
    <w:rsid w:val="00B16762"/>
    <w:rsid w:val="00B22FC9"/>
    <w:rsid w:val="00B2377A"/>
    <w:rsid w:val="00B26308"/>
    <w:rsid w:val="00B276BA"/>
    <w:rsid w:val="00B3122B"/>
    <w:rsid w:val="00B31BE0"/>
    <w:rsid w:val="00B31DF1"/>
    <w:rsid w:val="00B33274"/>
    <w:rsid w:val="00B34C72"/>
    <w:rsid w:val="00B410AA"/>
    <w:rsid w:val="00B4203F"/>
    <w:rsid w:val="00B42275"/>
    <w:rsid w:val="00B42CC7"/>
    <w:rsid w:val="00B47955"/>
    <w:rsid w:val="00B56B2F"/>
    <w:rsid w:val="00B572C9"/>
    <w:rsid w:val="00B80A13"/>
    <w:rsid w:val="00B83757"/>
    <w:rsid w:val="00B838A0"/>
    <w:rsid w:val="00B855AB"/>
    <w:rsid w:val="00B901D7"/>
    <w:rsid w:val="00B97475"/>
    <w:rsid w:val="00BA2B18"/>
    <w:rsid w:val="00BB391A"/>
    <w:rsid w:val="00BB4BF4"/>
    <w:rsid w:val="00BC1890"/>
    <w:rsid w:val="00BC366A"/>
    <w:rsid w:val="00BC370A"/>
    <w:rsid w:val="00BC4697"/>
    <w:rsid w:val="00BC5124"/>
    <w:rsid w:val="00BD5ADA"/>
    <w:rsid w:val="00BD6E98"/>
    <w:rsid w:val="00BE3E0D"/>
    <w:rsid w:val="00BE7E09"/>
    <w:rsid w:val="00BF1779"/>
    <w:rsid w:val="00BF36CD"/>
    <w:rsid w:val="00C03B04"/>
    <w:rsid w:val="00C04F09"/>
    <w:rsid w:val="00C101AC"/>
    <w:rsid w:val="00C20658"/>
    <w:rsid w:val="00C20970"/>
    <w:rsid w:val="00C22891"/>
    <w:rsid w:val="00C22C9B"/>
    <w:rsid w:val="00C23F9E"/>
    <w:rsid w:val="00C309D7"/>
    <w:rsid w:val="00C3243C"/>
    <w:rsid w:val="00C33890"/>
    <w:rsid w:val="00C416A8"/>
    <w:rsid w:val="00C42E53"/>
    <w:rsid w:val="00C47DFA"/>
    <w:rsid w:val="00C50261"/>
    <w:rsid w:val="00C5395F"/>
    <w:rsid w:val="00C56530"/>
    <w:rsid w:val="00C5746F"/>
    <w:rsid w:val="00C62CB6"/>
    <w:rsid w:val="00C65637"/>
    <w:rsid w:val="00C67C04"/>
    <w:rsid w:val="00C71BAE"/>
    <w:rsid w:val="00C71DAA"/>
    <w:rsid w:val="00C75B10"/>
    <w:rsid w:val="00C81725"/>
    <w:rsid w:val="00C93D92"/>
    <w:rsid w:val="00C94D1E"/>
    <w:rsid w:val="00CA00FA"/>
    <w:rsid w:val="00CA33D2"/>
    <w:rsid w:val="00CB4AE8"/>
    <w:rsid w:val="00CC6E1B"/>
    <w:rsid w:val="00CC7071"/>
    <w:rsid w:val="00CD5BE0"/>
    <w:rsid w:val="00CE1C91"/>
    <w:rsid w:val="00CE2592"/>
    <w:rsid w:val="00CE3FDD"/>
    <w:rsid w:val="00CE6522"/>
    <w:rsid w:val="00CF1B8D"/>
    <w:rsid w:val="00CF49D6"/>
    <w:rsid w:val="00D00254"/>
    <w:rsid w:val="00D012ED"/>
    <w:rsid w:val="00D073AE"/>
    <w:rsid w:val="00D13E9C"/>
    <w:rsid w:val="00D15F52"/>
    <w:rsid w:val="00D212B2"/>
    <w:rsid w:val="00D309A7"/>
    <w:rsid w:val="00D31130"/>
    <w:rsid w:val="00D331C4"/>
    <w:rsid w:val="00D33800"/>
    <w:rsid w:val="00D36055"/>
    <w:rsid w:val="00D4156B"/>
    <w:rsid w:val="00D42027"/>
    <w:rsid w:val="00D441A0"/>
    <w:rsid w:val="00D668BD"/>
    <w:rsid w:val="00D7177C"/>
    <w:rsid w:val="00D803FE"/>
    <w:rsid w:val="00D8041D"/>
    <w:rsid w:val="00D80ACE"/>
    <w:rsid w:val="00D81636"/>
    <w:rsid w:val="00D83486"/>
    <w:rsid w:val="00D8440B"/>
    <w:rsid w:val="00D87CAF"/>
    <w:rsid w:val="00D902F5"/>
    <w:rsid w:val="00D95610"/>
    <w:rsid w:val="00D95D96"/>
    <w:rsid w:val="00DA0AAA"/>
    <w:rsid w:val="00DA55A3"/>
    <w:rsid w:val="00DA7461"/>
    <w:rsid w:val="00DB5D9A"/>
    <w:rsid w:val="00DB7198"/>
    <w:rsid w:val="00DC0FFD"/>
    <w:rsid w:val="00DC1C9D"/>
    <w:rsid w:val="00DC637F"/>
    <w:rsid w:val="00DD0453"/>
    <w:rsid w:val="00DD0522"/>
    <w:rsid w:val="00DD5450"/>
    <w:rsid w:val="00DE3C10"/>
    <w:rsid w:val="00DE444A"/>
    <w:rsid w:val="00DE4BB1"/>
    <w:rsid w:val="00DF17AC"/>
    <w:rsid w:val="00E05431"/>
    <w:rsid w:val="00E05976"/>
    <w:rsid w:val="00E0766E"/>
    <w:rsid w:val="00E22104"/>
    <w:rsid w:val="00E271CD"/>
    <w:rsid w:val="00E3087D"/>
    <w:rsid w:val="00E32550"/>
    <w:rsid w:val="00E33DA8"/>
    <w:rsid w:val="00E363A3"/>
    <w:rsid w:val="00E374EA"/>
    <w:rsid w:val="00E377D4"/>
    <w:rsid w:val="00E4020A"/>
    <w:rsid w:val="00E4510A"/>
    <w:rsid w:val="00E451C1"/>
    <w:rsid w:val="00E5396E"/>
    <w:rsid w:val="00E543B5"/>
    <w:rsid w:val="00E551B6"/>
    <w:rsid w:val="00E55817"/>
    <w:rsid w:val="00E60174"/>
    <w:rsid w:val="00E601C3"/>
    <w:rsid w:val="00E650FA"/>
    <w:rsid w:val="00E702B6"/>
    <w:rsid w:val="00E70860"/>
    <w:rsid w:val="00E732E2"/>
    <w:rsid w:val="00E82AA0"/>
    <w:rsid w:val="00E86965"/>
    <w:rsid w:val="00E87552"/>
    <w:rsid w:val="00E91621"/>
    <w:rsid w:val="00E9303E"/>
    <w:rsid w:val="00E97755"/>
    <w:rsid w:val="00EA3D5C"/>
    <w:rsid w:val="00EA6EEB"/>
    <w:rsid w:val="00EA76AF"/>
    <w:rsid w:val="00EB2EAD"/>
    <w:rsid w:val="00EB695D"/>
    <w:rsid w:val="00EC02F4"/>
    <w:rsid w:val="00EC3925"/>
    <w:rsid w:val="00EC6194"/>
    <w:rsid w:val="00EC7D0C"/>
    <w:rsid w:val="00EF18C7"/>
    <w:rsid w:val="00EF3E80"/>
    <w:rsid w:val="00EF6326"/>
    <w:rsid w:val="00EF63DE"/>
    <w:rsid w:val="00EF7289"/>
    <w:rsid w:val="00F04201"/>
    <w:rsid w:val="00F07F77"/>
    <w:rsid w:val="00F109EB"/>
    <w:rsid w:val="00F114A7"/>
    <w:rsid w:val="00F129DE"/>
    <w:rsid w:val="00F12F72"/>
    <w:rsid w:val="00F134AB"/>
    <w:rsid w:val="00F143AB"/>
    <w:rsid w:val="00F20C4B"/>
    <w:rsid w:val="00F34B03"/>
    <w:rsid w:val="00F42FF6"/>
    <w:rsid w:val="00F4390D"/>
    <w:rsid w:val="00F53E34"/>
    <w:rsid w:val="00F54DB7"/>
    <w:rsid w:val="00F566E0"/>
    <w:rsid w:val="00F629AE"/>
    <w:rsid w:val="00F63BFD"/>
    <w:rsid w:val="00F6595A"/>
    <w:rsid w:val="00F66134"/>
    <w:rsid w:val="00F8163F"/>
    <w:rsid w:val="00F84E3C"/>
    <w:rsid w:val="00F85B6C"/>
    <w:rsid w:val="00F9285A"/>
    <w:rsid w:val="00F94D6C"/>
    <w:rsid w:val="00FA2ADF"/>
    <w:rsid w:val="00FA38E5"/>
    <w:rsid w:val="00FB2DFC"/>
    <w:rsid w:val="00FB37F4"/>
    <w:rsid w:val="00FB4C9C"/>
    <w:rsid w:val="00FC1887"/>
    <w:rsid w:val="00FC1A87"/>
    <w:rsid w:val="00FC4207"/>
    <w:rsid w:val="00FE2D6C"/>
    <w:rsid w:val="00FF1076"/>
    <w:rsid w:val="00FF63A8"/>
    <w:rsid w:val="06B4347B"/>
    <w:rsid w:val="07AA819F"/>
    <w:rsid w:val="14CC352E"/>
    <w:rsid w:val="15724FE3"/>
    <w:rsid w:val="170E2044"/>
    <w:rsid w:val="2D22B332"/>
    <w:rsid w:val="3683124C"/>
    <w:rsid w:val="386C95F5"/>
    <w:rsid w:val="38F1EF97"/>
    <w:rsid w:val="54DAD972"/>
    <w:rsid w:val="683F74A5"/>
    <w:rsid w:val="7E38D516"/>
    <w:rsid w:val="7F0805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5FA8AD5"/>
  <w15:chartTrackingRefBased/>
  <w15:docId w15:val="{AAE736AC-F4AA-4C73-9AE2-973AB470F7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nb-NO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3B75B5"/>
    <w:pPr>
      <w:spacing w:after="0" w:line="240" w:lineRule="auto"/>
    </w:pPr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AD7432"/>
    <w:pPr>
      <w:ind w:left="720"/>
      <w:contextualSpacing/>
    </w:pPr>
  </w:style>
  <w:style w:type="paragraph" w:styleId="Revision">
    <w:name w:val="Revision"/>
    <w:hidden/>
    <w:uiPriority w:val="99"/>
    <w:semiHidden/>
    <w:rsid w:val="00716ADD"/>
    <w:pPr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2B39A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B39A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B39A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B39A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B39A3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900F2F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00F2F"/>
  </w:style>
  <w:style w:type="paragraph" w:styleId="Footer">
    <w:name w:val="footer"/>
    <w:basedOn w:val="Normal"/>
    <w:link w:val="FooterChar"/>
    <w:uiPriority w:val="99"/>
    <w:unhideWhenUsed/>
    <w:rsid w:val="00900F2F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00F2F"/>
  </w:style>
  <w:style w:type="character" w:styleId="LineNumber">
    <w:name w:val="line number"/>
    <w:basedOn w:val="DefaultParagraphFont"/>
    <w:uiPriority w:val="99"/>
    <w:semiHidden/>
    <w:unhideWhenUsed/>
    <w:rsid w:val="00C5653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49462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490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289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704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908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990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726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171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293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773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335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345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331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520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image" Target="media/image4.png"/><Relationship Id="rId18" Type="http://schemas.openxmlformats.org/officeDocument/2006/relationships/image" Target="media/image9.tiff"/><Relationship Id="rId26" Type="http://schemas.openxmlformats.org/officeDocument/2006/relationships/image" Target="media/image17.emf"/><Relationship Id="rId3" Type="http://schemas.openxmlformats.org/officeDocument/2006/relationships/customXml" Target="../customXml/item3.xml"/><Relationship Id="rId21" Type="http://schemas.openxmlformats.org/officeDocument/2006/relationships/image" Target="media/image12.tiff"/><Relationship Id="rId7" Type="http://schemas.openxmlformats.org/officeDocument/2006/relationships/webSettings" Target="webSettings.xml"/><Relationship Id="rId12" Type="http://schemas.openxmlformats.org/officeDocument/2006/relationships/image" Target="media/image3.png"/><Relationship Id="rId17" Type="http://schemas.openxmlformats.org/officeDocument/2006/relationships/image" Target="media/image8.tif"/><Relationship Id="rId25" Type="http://schemas.openxmlformats.org/officeDocument/2006/relationships/image" Target="media/image16.tiff"/><Relationship Id="rId2" Type="http://schemas.openxmlformats.org/officeDocument/2006/relationships/customXml" Target="../customXml/item2.xml"/><Relationship Id="rId16" Type="http://schemas.openxmlformats.org/officeDocument/2006/relationships/image" Target="media/image7.tiff"/><Relationship Id="rId20" Type="http://schemas.openxmlformats.org/officeDocument/2006/relationships/image" Target="media/image11.tiff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2.tiff"/><Relationship Id="rId24" Type="http://schemas.openxmlformats.org/officeDocument/2006/relationships/image" Target="media/image15.tiff"/><Relationship Id="rId5" Type="http://schemas.openxmlformats.org/officeDocument/2006/relationships/styles" Target="styles.xml"/><Relationship Id="rId15" Type="http://schemas.openxmlformats.org/officeDocument/2006/relationships/image" Target="media/image6.tiff"/><Relationship Id="rId23" Type="http://schemas.openxmlformats.org/officeDocument/2006/relationships/image" Target="media/image14.tiff"/><Relationship Id="rId28" Type="http://schemas.openxmlformats.org/officeDocument/2006/relationships/fontTable" Target="fontTable.xml"/><Relationship Id="rId10" Type="http://schemas.openxmlformats.org/officeDocument/2006/relationships/image" Target="media/image1.tif"/><Relationship Id="rId19" Type="http://schemas.openxmlformats.org/officeDocument/2006/relationships/image" Target="media/image10.tiff"/><Relationship Id="rId4" Type="http://schemas.openxmlformats.org/officeDocument/2006/relationships/customXml" Target="../customXml/item4.xml"/><Relationship Id="rId9" Type="http://schemas.openxmlformats.org/officeDocument/2006/relationships/endnotes" Target="endnotes.xml"/><Relationship Id="rId14" Type="http://schemas.openxmlformats.org/officeDocument/2006/relationships/image" Target="media/image5.tif"/><Relationship Id="rId22" Type="http://schemas.openxmlformats.org/officeDocument/2006/relationships/image" Target="media/image13.tiff"/><Relationship Id="rId27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CorpDocClassificationEnUs xmlns="8bbd4995-53b7-43e2-b62f-10947586ac31">Unrestricted</CorpDocClassificationEnUs>
    <CorpDocClassificationNbNo xmlns="8bbd4995-53b7-43e2-b62f-10947586ac31">Åpen</CorpDocClassificationNbNo>
    <CorpDocPageClassificationEnUs xmlns="8bbd4995-53b7-43e2-b62f-10947586ac31">Unrestricted</CorpDocPageClassificationEnUs>
    <CorpDocPageClassificationNbNo xmlns="8bbd4995-53b7-43e2-b62f-10947586ac31">Åpen</CorpDocPageClassificationNbNo>
    <CorpSiteAccess xmlns="8bbd4995-53b7-43e2-b62f-10947586ac31">Kun navngitte medlemmer</CorpSiteAccess>
    <CorpSiteClassification xmlns="8bbd4995-53b7-43e2-b62f-10947586ac31">Åpen</CorpSiteClassification>
    <CorpSiteZipContact xmlns="8bbd4995-53b7-43e2-b62f-10947586ac31" xsi:nil="true"/>
    <CorpSiteProjectLeader xmlns="8bbd4995-53b7-43e2-b62f-10947586ac31">
      <UserInfo>
        <DisplayName/>
        <AccountId xsi:nil="true"/>
        <AccountType/>
      </UserInfo>
    </CorpSiteProjectLeader>
    <TaxCatchAll xmlns="affba3bf-2dc1-4ed4-af5d-584be63585f4" xsi:nil="true"/>
    <CorpSiteSubTitle xmlns="8bbd4995-53b7-43e2-b62f-10947586ac31" xsi:nil="true"/>
    <CorpSiteTags xmlns="8bbd4995-53b7-43e2-b62f-10947586ac31" xsi:nil="true"/>
    <CorpSiteISBN xmlns="8bbd4995-53b7-43e2-b62f-10947586ac31" xsi:nil="true"/>
    <CorpSiteInstitute xmlns="8bbd4995-53b7-43e2-b62f-10947586ac31" xsi:nil="true"/>
    <ArchiveRecNo xmlns="950e5aa4-a46d-4570-b32e-6f70eb9c3fd6" xsi:nil="true"/>
    <CorpWorkflowFeedback xmlns="8bbd4995-53b7-43e2-b62f-10947586ac31" xsi:nil="true"/>
    <CorpSiteRecipientPerson xmlns="8bbd4995-53b7-43e2-b62f-10947586ac31" xsi:nil="true"/>
    <CorpSiteProjectNumber xmlns="8bbd4995-53b7-43e2-b62f-10947586ac31" xsi:nil="true"/>
    <CorpSiteProjectName xmlns="8bbd4995-53b7-43e2-b62f-10947586ac31" xsi:nil="true"/>
    <CorpDocInstitute xmlns="8bbd4995-53b7-43e2-b62f-10947586ac31" xsi:nil="true"/>
    <CorpSiteInstitutePhone xmlns="8bbd4995-53b7-43e2-b62f-10947586ac31" xsi:nil="true"/>
    <CorpSiteProjectOwner xmlns="8bbd4995-53b7-43e2-b62f-10947586ac31">
      <UserInfo>
        <DisplayName/>
        <AccountId xsi:nil="true"/>
        <AccountType/>
      </UserInfo>
    </CorpSiteProjectOwner>
    <CorpWorkflowStatus xmlns="8bbd4995-53b7-43e2-b62f-10947586ac31" xsi:nil="true"/>
    <CorpSiteInstituteEmail xmlns="8bbd4995-53b7-43e2-b62f-10947586ac31" xsi:nil="true"/>
    <CorpSiteCoAuthors xmlns="8bbd4995-53b7-43e2-b62f-10947586ac31" xsi:nil="true"/>
    <CorpSiteDocumentAuthor xmlns="8bbd4995-53b7-43e2-b62f-10947586ac31">
      <UserInfo>
        <DisplayName/>
        <AccountId xsi:nil="true"/>
        <AccountType/>
      </UserInfo>
    </CorpSiteDocumentAuthor>
    <CorpSiteInstituteEnUs xmlns="8bbd4995-53b7-43e2-b62f-10947586ac31" xsi:nil="true"/>
    <CorpSiteRecipientCompany xmlns="8bbd4995-53b7-43e2-b62f-10947586ac31" xsi:nil="true"/>
    <CorpSiteDocLanguage xmlns="8bbd4995-53b7-43e2-b62f-10947586ac31" xsi:nil="true"/>
    <CorpDocVersion xmlns="8bbd4995-53b7-43e2-b62f-10947586ac31" xsi:nil="true"/>
    <CorpWorkflowApproval xmlns="8bbd4995-53b7-43e2-b62f-10947586ac31" xsi:nil="true"/>
    <lcf76f155ced4ddcb4097134ff3c332f xmlns="950e5aa4-a46d-4570-b32e-6f70eb9c3fd6">
      <Terms xmlns="http://schemas.microsoft.com/office/infopath/2007/PartnerControls"/>
    </lcf76f155ced4ddcb4097134ff3c332f>
    <ArchiveStatus xmlns="8bbd4995-53b7-43e2-b62f-10947586ac31" xsi:nil="true"/>
    <CorpSiteProjectQA xmlns="8bbd4995-53b7-43e2-b62f-10947586ac31">
      <UserInfo>
        <DisplayName/>
        <AccountId xsi:nil="true"/>
        <AccountType/>
      </UserInfo>
    </CorpSiteProjectQA>
    <CorpSiteZipAddress xmlns="8bbd4995-53b7-43e2-b62f-10947586ac31" xsi:nil="true"/>
    <CorpSiteVATNumber xmlns="8bbd4995-53b7-43e2-b62f-10947586ac31" xsi:nil="true"/>
    <CorpSiteReportNumber xmlns="8bbd4995-53b7-43e2-b62f-10947586ac31" xsi:nil="true"/>
    <CorpSiteOurRef xmlns="8bbd4995-53b7-43e2-b62f-10947586ac31" xsi:nil="true"/>
  </documentManagement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Generic document" ma:contentTypeID="0x01010031B82B69D2361148B4D8F7EC156802130800F351C58EEE70E046A86194A976B0D991" ma:contentTypeVersion="55" ma:contentTypeDescription="Create a new document." ma:contentTypeScope="" ma:versionID="062ac6372cf725d8dc30539a430f7090">
  <xsd:schema xmlns:xsd="http://www.w3.org/2001/XMLSchema" xmlns:xs="http://www.w3.org/2001/XMLSchema" xmlns:p="http://schemas.microsoft.com/office/2006/metadata/properties" xmlns:ns2="8bbd4995-53b7-43e2-b62f-10947586ac31" xmlns:ns3="950e5aa4-a46d-4570-b32e-6f70eb9c3fd6" xmlns:ns4="affba3bf-2dc1-4ed4-af5d-584be63585f4" targetNamespace="http://schemas.microsoft.com/office/2006/metadata/properties" ma:root="true" ma:fieldsID="397b6c765aa17908cb79c7bb47bd3b53" ns2:_="" ns3:_="" ns4:_="">
    <xsd:import namespace="8bbd4995-53b7-43e2-b62f-10947586ac31"/>
    <xsd:import namespace="950e5aa4-a46d-4570-b32e-6f70eb9c3fd6"/>
    <xsd:import namespace="affba3bf-2dc1-4ed4-af5d-584be63585f4"/>
    <xsd:element name="properties">
      <xsd:complexType>
        <xsd:sequence>
          <xsd:element name="documentManagement">
            <xsd:complexType>
              <xsd:all>
                <xsd:element ref="ns2:ArchiveStatus" minOccurs="0"/>
                <xsd:element ref="ns2:CorpWorkflowApproval" minOccurs="0"/>
                <xsd:element ref="ns2:CorpWorkflowFeedback" minOccurs="0"/>
                <xsd:element ref="ns2:CorpSiteProjectNumber" minOccurs="0"/>
                <xsd:element ref="ns2:CorpSiteProjectName" minOccurs="0"/>
                <xsd:element ref="ns2:CorpSiteSubTitle" minOccurs="0"/>
                <xsd:element ref="ns2:CorpSiteAccess" minOccurs="0"/>
                <xsd:element ref="ns2:CorpSiteClassification" minOccurs="0"/>
                <xsd:element ref="ns2:CorpSiteTags" minOccurs="0"/>
                <xsd:element ref="ns2:CorpSiteProjectQA" minOccurs="0"/>
                <xsd:element ref="ns2:CorpSiteProjectOwner" minOccurs="0"/>
                <xsd:element ref="ns2:CorpSiteProjectLeader" minOccurs="0"/>
                <xsd:element ref="ns2:CorpSiteReportNumber" minOccurs="0"/>
                <xsd:element ref="ns2:CorpSiteISBN" minOccurs="0"/>
                <xsd:element ref="ns2:CorpSiteCoAuthors" minOccurs="0"/>
                <xsd:element ref="ns2:CorpSiteRecipientCompany" minOccurs="0"/>
                <xsd:element ref="ns2:CorpSiteRecipientPerson" minOccurs="0"/>
                <xsd:element ref="ns2:CorpSiteOurRef" minOccurs="0"/>
                <xsd:element ref="ns2:CorpSiteDocumentAuthor" minOccurs="0"/>
                <xsd:element ref="ns2:CorpSiteZipAddress" minOccurs="0"/>
                <xsd:element ref="ns2:CorpSiteZipContact" minOccurs="0"/>
                <xsd:element ref="ns2:CorpSiteVATNumber" minOccurs="0"/>
                <xsd:element ref="ns2:CorpSiteInstitute" minOccurs="0"/>
                <xsd:element ref="ns2:CorpSiteInstituteEmail" minOccurs="0"/>
                <xsd:element ref="ns2:CorpDocPageClassificationNbNo" minOccurs="0"/>
                <xsd:element ref="ns2:CorpDocClassificationEnUs" minOccurs="0"/>
                <xsd:element ref="ns2:CorpDocPageClassificationEnUs" minOccurs="0"/>
                <xsd:element ref="ns2:CorpSiteInstituteEnUs" minOccurs="0"/>
                <xsd:element ref="ns2:CorpSiteInstitutePhone" minOccurs="0"/>
                <xsd:element ref="ns2:CorpSiteDocLanguage" minOccurs="0"/>
                <xsd:element ref="ns2:CorpDocInstitute" minOccurs="0"/>
                <xsd:element ref="ns2:CorpDocClassificationNbNo" minOccurs="0"/>
                <xsd:element ref="ns2:CorpDocVersion" minOccurs="0"/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Location" minOccurs="0"/>
                <xsd:element ref="ns4:SharedWithUsers" minOccurs="0"/>
                <xsd:element ref="ns4:SharedWithDetails" minOccurs="0"/>
                <xsd:element ref="ns3:MediaServiceGenerationTime" minOccurs="0"/>
                <xsd:element ref="ns3:MediaServiceEventHashCode" minOccurs="0"/>
                <xsd:element ref="ns3:MediaServiceOCR" minOccurs="0"/>
                <xsd:element ref="ns3:ArchiveRecNo" minOccurs="0"/>
                <xsd:element ref="ns3:MediaServiceAutoKeyPoints" minOccurs="0"/>
                <xsd:element ref="ns3:MediaServiceKeyPoints" minOccurs="0"/>
                <xsd:element ref="ns2:CorpWorkflowStatus" minOccurs="0"/>
                <xsd:element ref="ns3:lcf76f155ced4ddcb4097134ff3c332f" minOccurs="0"/>
                <xsd:element ref="ns4:TaxCatchAll" minOccurs="0"/>
                <xsd:element ref="ns3:MediaServiceObjectDetectorVersion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bbd4995-53b7-43e2-b62f-10947586ac31" elementFormDefault="qualified">
    <xsd:import namespace="http://schemas.microsoft.com/office/2006/documentManagement/types"/>
    <xsd:import namespace="http://schemas.microsoft.com/office/infopath/2007/PartnerControls"/>
    <xsd:element name="ArchiveStatus" ma:index="8" nillable="true" ma:displayName="Archive status" ma:internalName="ArchiveStatus">
      <xsd:simpleType>
        <xsd:restriction base="dms:Text">
          <xsd:maxLength value="255"/>
        </xsd:restriction>
      </xsd:simpleType>
    </xsd:element>
    <xsd:element name="CorpWorkflowApproval" ma:index="9" nillable="true" ma:displayName="Approval Status" ma:internalName="CorpWorkflowApproval">
      <xsd:simpleType>
        <xsd:restriction base="dms:Text">
          <xsd:maxLength value="255"/>
        </xsd:restriction>
      </xsd:simpleType>
    </xsd:element>
    <xsd:element name="CorpWorkflowFeedback" ma:index="10" nillable="true" ma:displayName="Reviewal Status" ma:internalName="CorpWorkflowFeedback">
      <xsd:simpleType>
        <xsd:restriction base="dms:Text">
          <xsd:maxLength value="255"/>
        </xsd:restriction>
      </xsd:simpleType>
    </xsd:element>
    <xsd:element name="CorpSiteProjectNumber" ma:index="11" nillable="true" ma:displayName="Project number" ma:default="" ma:internalName="CorpSiteProjectNumber">
      <xsd:simpleType>
        <xsd:restriction base="dms:Text">
          <xsd:maxLength value="255"/>
        </xsd:restriction>
      </xsd:simpleType>
    </xsd:element>
    <xsd:element name="CorpSiteProjectName" ma:index="12" nillable="true" ma:displayName="Project name" ma:internalName="CorpSiteProjectName">
      <xsd:simpleType>
        <xsd:restriction base="dms:Text">
          <xsd:maxLength value="255"/>
        </xsd:restriction>
      </xsd:simpleType>
    </xsd:element>
    <xsd:element name="CorpSiteSubTitle" ma:index="13" nillable="true" ma:displayName="Sub Title" ma:internalName="CorpSiteSubTitle">
      <xsd:simpleType>
        <xsd:restriction base="dms:Text">
          <xsd:maxLength value="255"/>
        </xsd:restriction>
      </xsd:simpleType>
    </xsd:element>
    <xsd:element name="CorpSiteAccess" ma:index="14" nillable="true" ma:displayName="Access level" ma:default="Kun navngitte medlemmer" ma:format="Dropdown" ma:internalName="CorpSiteAccess">
      <xsd:simpleType>
        <xsd:restriction base="dms:Choice">
          <xsd:enumeration value="Kun navngitte medlemmer"/>
          <xsd:enumeration value="SINTEF"/>
          <xsd:enumeration value="Institutt"/>
          <xsd:enumeration value="Avdeling"/>
          <xsd:maxLength value="255"/>
        </xsd:restriction>
      </xsd:simpleType>
    </xsd:element>
    <xsd:element name="CorpSiteClassification" ma:index="15" nillable="true" ma:displayName="Classification" ma:default="Åpen" ma:internalName="CorpSiteClassification">
      <xsd:simpleType>
        <xsd:restriction base="dms:Choice">
          <xsd:enumeration value="Åpen"/>
          <xsd:enumeration value="Fortrolig"/>
          <xsd:enumeration value="Strengt fortrolig"/>
          <xsd:maxLength value="255"/>
        </xsd:restriction>
      </xsd:simpleType>
    </xsd:element>
    <xsd:element name="CorpSiteTags" ma:index="16" nillable="true" ma:displayName="Tags" ma:internalName="CorpSiteTags">
      <xsd:simpleType>
        <xsd:restriction base="dms:Text">
          <xsd:maxLength value="255"/>
        </xsd:restriction>
      </xsd:simpleType>
    </xsd:element>
    <xsd:element name="CorpSiteProjectQA" ma:index="17" nillable="true" ma:displayName="QA" ma:list="UserInfo" ma:SharePointGroup="0" ma:internalName="CorpSiteProjectQA" ma:showField="ImnName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CorpSiteProjectOwner" ma:index="18" nillable="true" ma:displayName="Project owner" ma:list="UserInfo" ma:SharePointGroup="0" ma:internalName="CorpSiteProjectOwner" ma:showField="ImnName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CorpSiteProjectLeader" ma:index="19" nillable="true" ma:displayName="Project leader" ma:list="UserInfo" ma:SharePointGroup="0" ma:internalName="CorpSiteProjectLeader" ma:showField="ImnName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CorpSiteReportNumber" ma:index="20" nillable="true" ma:displayName="Report number" ma:internalName="CorpSiteReportNumber">
      <xsd:simpleType>
        <xsd:restriction base="dms:Text">
          <xsd:maxLength value="255"/>
        </xsd:restriction>
      </xsd:simpleType>
    </xsd:element>
    <xsd:element name="CorpSiteISBN" ma:index="21" nillable="true" ma:displayName="ISBN" ma:internalName="CorpSiteISBN">
      <xsd:simpleType>
        <xsd:restriction base="dms:Text">
          <xsd:maxLength value="255"/>
        </xsd:restriction>
      </xsd:simpleType>
    </xsd:element>
    <xsd:element name="CorpSiteCoAuthors" ma:index="22" nillable="true" ma:displayName="Co Authors" ma:internalName="CorpSiteCoAuthors">
      <xsd:simpleType>
        <xsd:restriction base="dms:Text">
          <xsd:maxLength value="255"/>
        </xsd:restriction>
      </xsd:simpleType>
    </xsd:element>
    <xsd:element name="CorpSiteRecipientCompany" ma:index="23" nillable="true" ma:displayName="Recipient company" ma:internalName="CorpSiteRecipientCompany">
      <xsd:simpleType>
        <xsd:restriction base="dms:Text">
          <xsd:maxLength value="255"/>
        </xsd:restriction>
      </xsd:simpleType>
    </xsd:element>
    <xsd:element name="CorpSiteRecipientPerson" ma:index="24" nillable="true" ma:displayName="Recipient person" ma:internalName="CorpSiteRecipientPerson">
      <xsd:simpleType>
        <xsd:restriction base="dms:Text">
          <xsd:maxLength value="255"/>
        </xsd:restriction>
      </xsd:simpleType>
    </xsd:element>
    <xsd:element name="CorpSiteOurRef" ma:index="25" nillable="true" ma:displayName="Our ref" ma:internalName="CorpSiteOurRef">
      <xsd:simpleType>
        <xsd:restriction base="dms:Text">
          <xsd:maxLength value="255"/>
        </xsd:restriction>
      </xsd:simpleType>
    </xsd:element>
    <xsd:element name="CorpSiteDocumentAuthor" ma:index="26" nillable="true" ma:displayName="Document Author" ma:internalName="CorpSiteDocumentAuthor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CorpSiteZipAddress" ma:index="27" nillable="true" ma:displayName="Address" ma:internalName="CorpSiteZipAddress">
      <xsd:simpleType>
        <xsd:restriction base="dms:Note">
          <xsd:maxLength value="255"/>
        </xsd:restriction>
      </xsd:simpleType>
    </xsd:element>
    <xsd:element name="CorpSiteZipContact" ma:index="28" nillable="true" ma:displayName="Contact" ma:internalName="CorpSiteZipContact">
      <xsd:simpleType>
        <xsd:restriction base="dms:Note">
          <xsd:maxLength value="255"/>
        </xsd:restriction>
      </xsd:simpleType>
    </xsd:element>
    <xsd:element name="CorpSiteVATNumber" ma:index="29" nillable="true" ma:displayName="{resource:FieldCorpSiteVATNumber}" ma:internalName="CorpSiteVATNumber">
      <xsd:simpleType>
        <xsd:restriction base="dms:Text">
          <xsd:maxLength value="255"/>
        </xsd:restriction>
      </xsd:simpleType>
    </xsd:element>
    <xsd:element name="CorpSiteInstitute" ma:index="30" nillable="true" ma:displayName="Institute" ma:internalName="CorpSiteInstitute">
      <xsd:simpleType>
        <xsd:restriction base="dms:Text">
          <xsd:maxLength value="255"/>
        </xsd:restriction>
      </xsd:simpleType>
    </xsd:element>
    <xsd:element name="CorpSiteInstituteEmail" ma:index="31" nillable="true" ma:displayName="Email institute" ma:internalName="CorpSiteInstituteEmail">
      <xsd:simpleType>
        <xsd:restriction base="dms:Text">
          <xsd:maxLength value="255"/>
        </xsd:restriction>
      </xsd:simpleType>
    </xsd:element>
    <xsd:element name="CorpDocPageClassificationNbNo" ma:index="32" nillable="true" ma:displayName="Gradering Denne Siden" ma:default="Åpen" ma:internalName="CorpDocPageClassificationNbNo">
      <xsd:simpleType>
        <xsd:restriction base="dms:Choice">
          <xsd:enumeration value="Åpen"/>
          <xsd:enumeration value="Intern"/>
          <xsd:enumeration value="Fortrolig"/>
          <xsd:enumeration value="Strengt fortrolig"/>
          <xsd:maxLength value="255"/>
        </xsd:restriction>
      </xsd:simpleType>
    </xsd:element>
    <xsd:element name="CorpDocClassificationEnUs" ma:index="33" nillable="true" ma:displayName="Classification" ma:default="Unrestricted" ma:internalName="CorpDocClassificationEnUs">
      <xsd:simpleType>
        <xsd:restriction base="dms:Choice">
          <xsd:enumeration value="Unrestricted"/>
          <xsd:enumeration value="Internal"/>
          <xsd:enumeration value="Restricted"/>
          <xsd:enumeration value="Confidential"/>
          <xsd:maxLength value="255"/>
        </xsd:restriction>
      </xsd:simpleType>
    </xsd:element>
    <xsd:element name="CorpDocPageClassificationEnUs" ma:index="34" nillable="true" ma:displayName="Classification This Page" ma:default="Unrestricted" ma:internalName="CorpDocPageClassificationEnUs">
      <xsd:simpleType>
        <xsd:restriction base="dms:Choice">
          <xsd:enumeration value="Unrestricted"/>
          <xsd:enumeration value="Internal"/>
          <xsd:enumeration value="Restricted"/>
          <xsd:enumeration value="Confidential"/>
          <xsd:maxLength value="255"/>
        </xsd:restriction>
      </xsd:simpleType>
    </xsd:element>
    <xsd:element name="CorpSiteInstituteEnUs" ma:index="35" nillable="true" ma:displayName="InstituteEng" ma:internalName="CorpSiteInstituteEnUs">
      <xsd:simpleType>
        <xsd:restriction base="dms:Text">
          <xsd:maxLength value="255"/>
        </xsd:restriction>
      </xsd:simpleType>
    </xsd:element>
    <xsd:element name="CorpSiteInstitutePhone" ma:index="36" nillable="true" ma:displayName="Institute phone" ma:internalName="CorpSiteInstitutePhone">
      <xsd:simpleType>
        <xsd:restriction base="dms:Text">
          <xsd:maxLength value="255"/>
        </xsd:restriction>
      </xsd:simpleType>
    </xsd:element>
    <xsd:element name="CorpSiteDocLanguage" ma:index="37" nillable="true" ma:displayName="Language" ma:internalName="CorpSiteDocLanguage">
      <xsd:simpleType>
        <xsd:restriction base="dms:Text">
          <xsd:maxLength value="255"/>
        </xsd:restriction>
      </xsd:simpleType>
    </xsd:element>
    <xsd:element name="CorpDocInstitute" ma:index="38" nillable="true" ma:displayName="Institute" ma:internalName="CorpDocInstitute">
      <xsd:simpleType>
        <xsd:restriction base="dms:Text">
          <xsd:maxLength value="255"/>
        </xsd:restriction>
      </xsd:simpleType>
    </xsd:element>
    <xsd:element name="CorpDocClassificationNbNo" ma:index="39" nillable="true" ma:displayName="Gradering" ma:default="Åpen" ma:internalName="CorpDocClassificationNbNo">
      <xsd:simpleType>
        <xsd:restriction base="dms:Choice">
          <xsd:enumeration value="Åpen"/>
          <xsd:enumeration value="Intern"/>
          <xsd:enumeration value="Fortrolig"/>
          <xsd:enumeration value="Strengt fortrolig"/>
          <xsd:maxLength value="255"/>
        </xsd:restriction>
      </xsd:simpleType>
    </xsd:element>
    <xsd:element name="CorpDocVersion" ma:index="40" nillable="true" ma:displayName="Version" ma:internalName="CorpDocVersion">
      <xsd:simpleType>
        <xsd:restriction base="dms:Text">
          <xsd:maxLength value="255"/>
        </xsd:restriction>
      </xsd:simpleType>
    </xsd:element>
    <xsd:element name="CorpWorkflowStatus" ma:index="54" nillable="true" ma:displayName="Workflow Status" ma:internalName="CorpWorkflowStatus">
      <xsd:simpleType>
        <xsd:restriction base="dms:Text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50e5aa4-a46d-4570-b32e-6f70eb9c3fd6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41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42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43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44" nillable="true" ma:displayName="Tags" ma:internalName="MediaServiceAutoTags" ma:readOnly="true">
      <xsd:simpleType>
        <xsd:restriction base="dms:Text"/>
      </xsd:simpleType>
    </xsd:element>
    <xsd:element name="MediaServiceLocation" ma:index="45" nillable="true" ma:displayName="Location" ma:internalName="MediaServiceLocation" ma:readOnly="true">
      <xsd:simpleType>
        <xsd:restriction base="dms:Text"/>
      </xsd:simpleType>
    </xsd:element>
    <xsd:element name="MediaServiceGenerationTime" ma:index="48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49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50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ArchiveRecNo" ma:index="51" nillable="true" ma:displayName="B360 Arkiv-ID" ma:internalName="ArchiveRecNo">
      <xsd:simpleType>
        <xsd:restriction base="dms:Text"/>
      </xsd:simpleType>
    </xsd:element>
    <xsd:element name="MediaServiceAutoKeyPoints" ma:index="52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53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lcf76f155ced4ddcb4097134ff3c332f" ma:index="56" nillable="true" ma:taxonomy="true" ma:internalName="lcf76f155ced4ddcb4097134ff3c332f" ma:taxonomyFieldName="MediaServiceImageTags" ma:displayName="Image Tags" ma:readOnly="false" ma:fieldId="{5cf76f15-5ced-4ddc-b409-7134ff3c332f}" ma:taxonomyMulti="true" ma:sspId="322a372c-f9c2-4fd8-9939-aea158435baa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58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ffba3bf-2dc1-4ed4-af5d-584be63585f4" elementFormDefault="qualified">
    <xsd:import namespace="http://schemas.microsoft.com/office/2006/documentManagement/types"/>
    <xsd:import namespace="http://schemas.microsoft.com/office/infopath/2007/PartnerControls"/>
    <xsd:element name="SharedWithUsers" ma:index="46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47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57" nillable="true" ma:displayName="Taxonomy Catch All Column" ma:hidden="true" ma:list="{635e8d0c-2e19-44fb-bdaf-11f91b1bb1f2}" ma:internalName="TaxCatchAll" ma:showField="CatchAllData" ma:web="affba3bf-2dc1-4ed4-af5d-584be63585f4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2C859B7-5ECE-478E-B959-47C399B8867F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BAA0EA7F-65E5-46FD-9C52-461FF817560C}">
  <ds:schemaRefs>
    <ds:schemaRef ds:uri="http://schemas.microsoft.com/office/2006/metadata/properties"/>
    <ds:schemaRef ds:uri="http://schemas.microsoft.com/office/infopath/2007/PartnerControls"/>
    <ds:schemaRef ds:uri="8bbd4995-53b7-43e2-b62f-10947586ac31"/>
    <ds:schemaRef ds:uri="affba3bf-2dc1-4ed4-af5d-584be63585f4"/>
    <ds:schemaRef ds:uri="950e5aa4-a46d-4570-b32e-6f70eb9c3fd6"/>
  </ds:schemaRefs>
</ds:datastoreItem>
</file>

<file path=customXml/itemProps3.xml><?xml version="1.0" encoding="utf-8"?>
<ds:datastoreItem xmlns:ds="http://schemas.openxmlformats.org/officeDocument/2006/customXml" ds:itemID="{584F4A4D-EAA5-4823-8F64-56DF42092020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8bbd4995-53b7-43e2-b62f-10947586ac31"/>
    <ds:schemaRef ds:uri="950e5aa4-a46d-4570-b32e-6f70eb9c3fd6"/>
    <ds:schemaRef ds:uri="affba3bf-2dc1-4ed4-af5d-584be63585f4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02FA2A6E-57E6-46BE-9031-BC1FB4B8878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9</TotalTime>
  <Pages>28</Pages>
  <Words>4673</Words>
  <Characters>26637</Characters>
  <Application>Microsoft Office Word</Application>
  <DocSecurity>0</DocSecurity>
  <Lines>221</Lines>
  <Paragraphs>62</Paragraphs>
  <ScaleCrop>false</ScaleCrop>
  <Company/>
  <LinksUpToDate>false</LinksUpToDate>
  <CharactersWithSpaces>312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dd Brakstad</dc:creator>
  <cp:keywords/>
  <dc:description/>
  <cp:lastModifiedBy>Melodie Carcueva</cp:lastModifiedBy>
  <cp:revision>45</cp:revision>
  <dcterms:created xsi:type="dcterms:W3CDTF">2023-09-15T00:33:00Z</dcterms:created>
  <dcterms:modified xsi:type="dcterms:W3CDTF">2023-12-11T10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31B82B69D2361148B4D8F7EC156802130800F351C58EEE70E046A86194A976B0D991</vt:lpwstr>
  </property>
  <property fmtid="{D5CDD505-2E9C-101B-9397-08002B2CF9AE}" pid="3" name="MediaServiceImageTags">
    <vt:lpwstr/>
  </property>
  <property fmtid="{D5CDD505-2E9C-101B-9397-08002B2CF9AE}" pid="4" name="ZOTERO_PREF_1">
    <vt:lpwstr>&lt;data data-version="3" zotero-version="6.0.26"&gt;&lt;session id="kgZQ1v96"/&gt;&lt;style id="http://www.zotero.org/styles/elsevier-harvard" hasBibliography="1" bibliographyStyleHasBeenSet="0"/&gt;&lt;prefs&gt;&lt;pref name="fieldType" value="Field"/&gt;&lt;/prefs&gt;&lt;/data&gt;</vt:lpwstr>
  </property>
</Properties>
</file>